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Style w:val="2"/>
        <w:tblW w:w="5000" w:type="pct"/>
        <w:tblBorders>
          <w:top w:val="single" w:sz="18" w:space="0" w:color="auto"/>
          <w:bottom w:val="single" w:sz="18" w:space="0" w:color="auto"/>
          <w:insideH w:val="single" w:sz="4" w:space="0" w:color="7F7F7F" w:themeColor="text1" w:themeTint="80"/>
          <w:insideV w:val="single" w:sz="18" w:space="0" w:color="auto"/>
        </w:tblBorders>
        <w:tblLayout w:type="fixed"/>
        <w:tblLook w:val="04A0" w:firstRow="1" w:lastRow="0" w:firstColumn="1" w:lastColumn="0" w:noHBand="0" w:noVBand="1"/>
      </w:tblPr>
      <w:tblGrid>
        <w:gridCol w:w="540"/>
        <w:gridCol w:w="632"/>
        <w:gridCol w:w="450"/>
        <w:gridCol w:w="631"/>
        <w:gridCol w:w="899"/>
        <w:gridCol w:w="988"/>
        <w:gridCol w:w="991"/>
        <w:gridCol w:w="5128"/>
        <w:gridCol w:w="542"/>
        <w:gridCol w:w="1170"/>
        <w:gridCol w:w="720"/>
        <w:gridCol w:w="628"/>
        <w:gridCol w:w="639"/>
      </w:tblGrid>
      <w:tr w:rsidR="00976074" w:rsidRPr="0001000C" w14:paraId="26096967" w14:textId="1935CB13" w:rsidTr="0097607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bottom w:val="single" w:sz="18" w:space="0" w:color="auto"/>
              <w:right w:val="single" w:sz="4" w:space="0" w:color="auto"/>
            </w:tcBorders>
          </w:tcPr>
          <w:p w14:paraId="5EF345E1" w14:textId="1782ED92" w:rsidR="0001302D" w:rsidRPr="0001000C" w:rsidRDefault="0001302D">
            <w:pPr>
              <w:rPr>
                <w:sz w:val="18"/>
                <w:szCs w:val="18"/>
              </w:rPr>
            </w:pPr>
            <w:bookmarkStart w:id="0" w:name="_Hlk65746424"/>
            <w:r w:rsidRPr="0001000C">
              <w:rPr>
                <w:sz w:val="18"/>
                <w:szCs w:val="18"/>
              </w:rPr>
              <w:t>Ref</w:t>
            </w:r>
          </w:p>
        </w:tc>
        <w:tc>
          <w:tcPr>
            <w:tcW w:w="226" w:type="pct"/>
            <w:tcBorders>
              <w:left w:val="single" w:sz="4" w:space="0" w:color="auto"/>
              <w:bottom w:val="single" w:sz="18" w:space="0" w:color="auto"/>
              <w:right w:val="single" w:sz="4" w:space="0" w:color="auto"/>
            </w:tcBorders>
          </w:tcPr>
          <w:p w14:paraId="35CCAD85" w14:textId="6C8BAE5E"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Time</w:t>
            </w:r>
          </w:p>
        </w:tc>
        <w:tc>
          <w:tcPr>
            <w:tcW w:w="161" w:type="pct"/>
            <w:tcBorders>
              <w:left w:val="single" w:sz="4" w:space="0" w:color="auto"/>
              <w:bottom w:val="single" w:sz="18" w:space="0" w:color="auto"/>
              <w:right w:val="single" w:sz="4" w:space="0" w:color="auto"/>
            </w:tcBorders>
          </w:tcPr>
          <w:p w14:paraId="0829868F" w14:textId="4358F1FC"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roofErr w:type="spellStart"/>
            <w:r w:rsidRPr="0001000C">
              <w:rPr>
                <w:sz w:val="18"/>
                <w:szCs w:val="18"/>
              </w:rPr>
              <w:t>doi</w:t>
            </w:r>
            <w:proofErr w:type="spellEnd"/>
          </w:p>
        </w:tc>
        <w:tc>
          <w:tcPr>
            <w:tcW w:w="226" w:type="pct"/>
            <w:tcBorders>
              <w:left w:val="single" w:sz="4" w:space="0" w:color="auto"/>
              <w:bottom w:val="single" w:sz="18" w:space="0" w:color="auto"/>
              <w:right w:val="single" w:sz="4" w:space="0" w:color="auto"/>
            </w:tcBorders>
          </w:tcPr>
          <w:p w14:paraId="229C2443" w14:textId="28C81D7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PMID</w:t>
            </w:r>
          </w:p>
        </w:tc>
        <w:tc>
          <w:tcPr>
            <w:tcW w:w="322" w:type="pct"/>
            <w:tcBorders>
              <w:left w:val="single" w:sz="4" w:space="0" w:color="auto"/>
              <w:bottom w:val="single" w:sz="18" w:space="0" w:color="auto"/>
              <w:right w:val="single" w:sz="4" w:space="0" w:color="auto"/>
            </w:tcBorders>
          </w:tcPr>
          <w:p w14:paraId="55476F9F" w14:textId="4A5E822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Pr>
                <w:sz w:val="18"/>
                <w:szCs w:val="18"/>
              </w:rPr>
              <w:t>Country</w:t>
            </w:r>
          </w:p>
        </w:tc>
        <w:tc>
          <w:tcPr>
            <w:tcW w:w="354" w:type="pct"/>
            <w:tcBorders>
              <w:left w:val="single" w:sz="4" w:space="0" w:color="auto"/>
              <w:bottom w:val="single" w:sz="18" w:space="0" w:color="auto"/>
              <w:right w:val="single" w:sz="4" w:space="0" w:color="auto"/>
            </w:tcBorders>
          </w:tcPr>
          <w:p w14:paraId="7BBB7469" w14:textId="60631C7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Relation</w:t>
            </w:r>
          </w:p>
        </w:tc>
        <w:tc>
          <w:tcPr>
            <w:tcW w:w="355" w:type="pct"/>
            <w:tcBorders>
              <w:left w:val="single" w:sz="4" w:space="0" w:color="auto"/>
              <w:bottom w:val="single" w:sz="18" w:space="0" w:color="auto"/>
              <w:right w:val="single" w:sz="4" w:space="0" w:color="auto"/>
            </w:tcBorders>
          </w:tcPr>
          <w:p w14:paraId="7408261C" w14:textId="60AE333D"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Variable</w:t>
            </w:r>
          </w:p>
        </w:tc>
        <w:tc>
          <w:tcPr>
            <w:tcW w:w="1837" w:type="pct"/>
            <w:tcBorders>
              <w:left w:val="single" w:sz="4" w:space="0" w:color="auto"/>
              <w:bottom w:val="single" w:sz="18" w:space="0" w:color="auto"/>
              <w:right w:val="single" w:sz="4" w:space="0" w:color="auto"/>
            </w:tcBorders>
          </w:tcPr>
          <w:p w14:paraId="3C1BDB1D" w14:textId="6CD2F4D9"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p>
        </w:tc>
        <w:tc>
          <w:tcPr>
            <w:tcW w:w="194" w:type="pct"/>
            <w:tcBorders>
              <w:left w:val="single" w:sz="4" w:space="0" w:color="auto"/>
              <w:bottom w:val="single" w:sz="18" w:space="0" w:color="auto"/>
              <w:right w:val="single" w:sz="4" w:space="0" w:color="auto"/>
            </w:tcBorders>
          </w:tcPr>
          <w:p w14:paraId="0721506A" w14:textId="1729C5EF"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419" w:type="pct"/>
            <w:tcBorders>
              <w:left w:val="single" w:sz="4" w:space="0" w:color="auto"/>
              <w:bottom w:val="single" w:sz="18" w:space="0" w:color="auto"/>
              <w:right w:val="single" w:sz="4" w:space="0" w:color="auto"/>
            </w:tcBorders>
          </w:tcPr>
          <w:p w14:paraId="14DEA8F5" w14:textId="78E6B2CA"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alcification</w:t>
            </w:r>
          </w:p>
        </w:tc>
        <w:tc>
          <w:tcPr>
            <w:tcW w:w="258" w:type="pct"/>
            <w:tcBorders>
              <w:left w:val="single" w:sz="4" w:space="0" w:color="auto"/>
              <w:bottom w:val="single" w:sz="18" w:space="0" w:color="auto"/>
              <w:right w:val="single" w:sz="4" w:space="0" w:color="auto"/>
            </w:tcBorders>
          </w:tcPr>
          <w:p w14:paraId="079099ED" w14:textId="288A0923"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225" w:type="pct"/>
            <w:tcBorders>
              <w:left w:val="single" w:sz="4" w:space="0" w:color="auto"/>
              <w:bottom w:val="single" w:sz="18" w:space="0" w:color="auto"/>
              <w:right w:val="single" w:sz="4" w:space="0" w:color="auto"/>
            </w:tcBorders>
          </w:tcPr>
          <w:p w14:paraId="13B1C619" w14:textId="59E6D545"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CKD stages</w:t>
            </w:r>
          </w:p>
        </w:tc>
        <w:tc>
          <w:tcPr>
            <w:tcW w:w="229" w:type="pct"/>
            <w:tcBorders>
              <w:left w:val="single" w:sz="4" w:space="0" w:color="auto"/>
              <w:bottom w:val="single" w:sz="18" w:space="0" w:color="auto"/>
            </w:tcBorders>
          </w:tcPr>
          <w:p w14:paraId="3FBC5618" w14:textId="72AD6184" w:rsidR="0001302D" w:rsidRPr="0001000C" w:rsidRDefault="0001302D">
            <w:pPr>
              <w:cnfStyle w:val="100000000000" w:firstRow="1" w:lastRow="0" w:firstColumn="0" w:lastColumn="0" w:oddVBand="0" w:evenVBand="0" w:oddHBand="0" w:evenHBand="0" w:firstRowFirstColumn="0" w:firstRowLastColumn="0" w:lastRowFirstColumn="0" w:lastRowLastColumn="0"/>
              <w:rPr>
                <w:sz w:val="18"/>
                <w:szCs w:val="18"/>
              </w:rPr>
            </w:pPr>
            <w:r w:rsidRPr="0001000C">
              <w:rPr>
                <w:sz w:val="18"/>
                <w:szCs w:val="18"/>
              </w:rPr>
              <w:t>sample</w:t>
            </w:r>
          </w:p>
        </w:tc>
      </w:tr>
      <w:bookmarkEnd w:id="0"/>
      <w:tr w:rsidR="00976074" w:rsidRPr="0001000C" w14:paraId="76390B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18" w:space="0" w:color="auto"/>
              <w:bottom w:val="single" w:sz="4" w:space="0" w:color="auto"/>
              <w:right w:val="single" w:sz="4" w:space="0" w:color="auto"/>
            </w:tcBorders>
          </w:tcPr>
          <w:p w14:paraId="55439DDD" w14:textId="72826EFC"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59/000046119","abstract":"Background: Vascular calcification often occurs in patients with uremia.\nAs osteopontin (OPN) is not only involved in the physiological but also\nthe pathological calcification of tissues, OPN may be associated with\nthe pathogenesis of aortic calcification in hemodialysis (HD) patients.\nMethods: We examined the expression of OPN in atherosclerotic aortas of\nHD patients. In addition, we performed a prospective longitudinal study\nby using CT scans to detect aortic calcifications and by measuring the\nplasma OPN concentration by ELISA in HD patients (20 men, 16 women; mean\nage 55.2 +/- 21.3 years) and in healthy volunteers (18 men, 17 women;\nmean age 54.0 +/- 13.2 years). Results: By immunohistochemical staining,\nOPN was abundantly localized in atherosclerotic plaques of HD patients.\nThe macrophages surrounding the atheromatous plaques were identified as\nthe OPN-expressing cells. We furthermore found that the concentration of\nsoluble plasma OPN was significantly higher in HD patients as compared\nwith the concentrations in age-matched healthy volunteers (837.3 +/-\n443.2 vs. 315.1 +/- 117.4 ng/ml, p &lt; 0.01). The OPN concentration was\npositively correlated with the aortic calcification index in HD patients\n(r = 0.749, p &lt; 0.01). Conclusion: These data suggest that OPN, secreted\nby macrophages, plays a role in the calcification of atheromatous\nplaques in HD patients. Copyright (C) 2001 S. Karger AG, Basel.","author":[{"dropping-particle":"","family":"Nitta","given":"K","non-dropping-particle":"","parse-names":false,"suffix":""},{"dropping-particle":"","family":"Ishizuka","given":"T","non-dropping-particle":"","parse-names":false,"suffix":""},{"dropping-particle":"","family":"Horita","given":"S","non-dropping-particle":"","parse-names":false,"suffix":""},{"dropping-particle":"","family":"Hayashi","given":"T","non-dropping-particle":"","parse-names":false,"suffix":""},{"dropping-particle":"","family":"Ajiro","given":"A","non-dropping-particle":"","parse-names":false,"suffix":""},{"dropping-particle":"","family":"Uchida","given":"K","non-dropping-particle":"","parse-names":false,"suffix":""},{"dropping-particle":"","family":"Honda","given":"K","non-dropping-particle":"","parse-names":false,"suffix":""},{"dropping-particle":"","family":"Oba","given":"T","non-dropping-particle":"","parse-names":false,"suffix":""},{"dropping-particle":"","family":"Kawashima","given":"A","non-dropping-particle":"","parse-names":false,"suffix":""},{"dropping-particle":"","family":"Yumura","given":"W","non-dropping-particle":"","parse-names":false,"suffix":""},{"dropping-particle":"","family":"Kabaya","given":"T","non-dropping-particle":"","parse-names":false,"suffix":""},{"dropping-particle":"","family":"Akiba","given":"T","non-dropping-particle":"","parse-names":false,"suffix":""},{"dropping-particle":"","family":"Nihei","given":"H","non-dropping-particle":"","parse-names":false,"suffix":""}],"container-title":"NEPHRON","id":"ITEM-1","issue":"4","issued":{"date-parts":[["2001"]]},"page":"455-458","title":"Soluble osteopontin and vascular calcification in hemodialysis patients","type":"article-journal","volume":"89"},"uris":["http://www.mendeley.com/documents/?uuid=fd69f3ca-0ccf-3091-86b3-fee55743a417"]}],"mendeley":{"formattedCitation":"(1)","plainTextFormattedCitation":"(1)","previouslyFormattedCitation":"(1)"},"properties":{"noteIndex":0},"schema":"https://github.com/citation-style-language/schema/raw/master/csl-citation.json"}</w:instrText>
            </w:r>
            <w:r w:rsidRPr="0001000C">
              <w:rPr>
                <w:sz w:val="18"/>
                <w:szCs w:val="18"/>
              </w:rPr>
              <w:fldChar w:fldCharType="separate"/>
            </w:r>
            <w:r w:rsidRPr="0001000C">
              <w:rPr>
                <w:b w:val="0"/>
                <w:noProof/>
                <w:sz w:val="18"/>
                <w:szCs w:val="18"/>
              </w:rPr>
              <w:t>(1)</w:t>
            </w:r>
            <w:r w:rsidRPr="0001000C">
              <w:rPr>
                <w:sz w:val="18"/>
                <w:szCs w:val="18"/>
              </w:rPr>
              <w:fldChar w:fldCharType="end"/>
            </w:r>
          </w:p>
        </w:tc>
        <w:tc>
          <w:tcPr>
            <w:tcW w:w="226" w:type="pct"/>
            <w:tcBorders>
              <w:top w:val="single" w:sz="18" w:space="0" w:color="auto"/>
              <w:left w:val="single" w:sz="4" w:space="0" w:color="auto"/>
              <w:bottom w:val="single" w:sz="4" w:space="0" w:color="auto"/>
              <w:right w:val="single" w:sz="4" w:space="0" w:color="auto"/>
            </w:tcBorders>
          </w:tcPr>
          <w:p w14:paraId="1E0C04B9" w14:textId="0B1688B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1</w:t>
            </w:r>
          </w:p>
        </w:tc>
        <w:tc>
          <w:tcPr>
            <w:tcW w:w="161" w:type="pct"/>
            <w:tcBorders>
              <w:top w:val="single" w:sz="18" w:space="0" w:color="auto"/>
              <w:left w:val="single" w:sz="4" w:space="0" w:color="auto"/>
              <w:bottom w:val="single" w:sz="4" w:space="0" w:color="auto"/>
              <w:right w:val="single" w:sz="4" w:space="0" w:color="auto"/>
            </w:tcBorders>
          </w:tcPr>
          <w:p w14:paraId="4E1DF417" w14:textId="50B64A8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59/000046119</w:t>
            </w:r>
          </w:p>
        </w:tc>
        <w:tc>
          <w:tcPr>
            <w:tcW w:w="226" w:type="pct"/>
            <w:tcBorders>
              <w:top w:val="single" w:sz="18" w:space="0" w:color="auto"/>
              <w:left w:val="single" w:sz="4" w:space="0" w:color="auto"/>
              <w:bottom w:val="single" w:sz="4" w:space="0" w:color="auto"/>
              <w:right w:val="single" w:sz="4" w:space="0" w:color="auto"/>
            </w:tcBorders>
          </w:tcPr>
          <w:p w14:paraId="2677593F" w14:textId="6842EC57" w:rsidR="0001302D" w:rsidRPr="0001000C" w:rsidRDefault="001D4A6B">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11721165</w:t>
            </w:r>
          </w:p>
        </w:tc>
        <w:tc>
          <w:tcPr>
            <w:tcW w:w="322" w:type="pct"/>
            <w:tcBorders>
              <w:top w:val="single" w:sz="18" w:space="0" w:color="auto"/>
              <w:left w:val="single" w:sz="4" w:space="0" w:color="auto"/>
              <w:bottom w:val="single" w:sz="4" w:space="0" w:color="auto"/>
              <w:right w:val="single" w:sz="4" w:space="0" w:color="auto"/>
            </w:tcBorders>
          </w:tcPr>
          <w:p w14:paraId="6DFCB0CB" w14:textId="71EB4A24"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18" w:space="0" w:color="auto"/>
              <w:left w:val="single" w:sz="4" w:space="0" w:color="auto"/>
              <w:bottom w:val="single" w:sz="4" w:space="0" w:color="auto"/>
              <w:right w:val="single" w:sz="4" w:space="0" w:color="auto"/>
            </w:tcBorders>
          </w:tcPr>
          <w:p w14:paraId="50F9746C" w14:textId="30920CAA"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ssociates</w:t>
            </w:r>
          </w:p>
        </w:tc>
        <w:tc>
          <w:tcPr>
            <w:tcW w:w="355" w:type="pct"/>
            <w:tcBorders>
              <w:top w:val="single" w:sz="18" w:space="0" w:color="auto"/>
              <w:left w:val="single" w:sz="4" w:space="0" w:color="auto"/>
              <w:bottom w:val="single" w:sz="4" w:space="0" w:color="auto"/>
              <w:right w:val="single" w:sz="4" w:space="0" w:color="auto"/>
            </w:tcBorders>
          </w:tcPr>
          <w:p w14:paraId="74854847" w14:textId="1998E82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Osteopontin</w:t>
            </w:r>
          </w:p>
        </w:tc>
        <w:tc>
          <w:tcPr>
            <w:tcW w:w="1837" w:type="pct"/>
            <w:tcBorders>
              <w:top w:val="single" w:sz="18" w:space="0" w:color="auto"/>
              <w:left w:val="single" w:sz="4" w:space="0" w:color="auto"/>
              <w:bottom w:val="single" w:sz="4" w:space="0" w:color="auto"/>
              <w:right w:val="single" w:sz="4" w:space="0" w:color="auto"/>
            </w:tcBorders>
          </w:tcPr>
          <w:p w14:paraId="6E29E9C0" w14:textId="3946C37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r=0.749 (age- and sex-matched)</w:t>
            </w:r>
          </w:p>
        </w:tc>
        <w:tc>
          <w:tcPr>
            <w:tcW w:w="194" w:type="pct"/>
            <w:tcBorders>
              <w:top w:val="single" w:sz="18" w:space="0" w:color="auto"/>
              <w:left w:val="single" w:sz="4" w:space="0" w:color="auto"/>
              <w:bottom w:val="single" w:sz="4" w:space="0" w:color="auto"/>
              <w:right w:val="single" w:sz="4" w:space="0" w:color="auto"/>
            </w:tcBorders>
          </w:tcPr>
          <w:p w14:paraId="12CF62F6" w14:textId="31E5ED20"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x</w:t>
            </w:r>
          </w:p>
        </w:tc>
        <w:tc>
          <w:tcPr>
            <w:tcW w:w="419" w:type="pct"/>
            <w:tcBorders>
              <w:top w:val="single" w:sz="18" w:space="0" w:color="auto"/>
              <w:left w:val="single" w:sz="4" w:space="0" w:color="auto"/>
              <w:bottom w:val="single" w:sz="4" w:space="0" w:color="auto"/>
              <w:right w:val="single" w:sz="4" w:space="0" w:color="auto"/>
            </w:tcBorders>
          </w:tcPr>
          <w:p w14:paraId="6D5E193A" w14:textId="28E25F09"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Aortic calcification index (ACI)</w:t>
            </w:r>
          </w:p>
        </w:tc>
        <w:tc>
          <w:tcPr>
            <w:tcW w:w="258" w:type="pct"/>
            <w:tcBorders>
              <w:top w:val="single" w:sz="18" w:space="0" w:color="auto"/>
              <w:left w:val="single" w:sz="4" w:space="0" w:color="auto"/>
              <w:bottom w:val="single" w:sz="4" w:space="0" w:color="auto"/>
              <w:right w:val="single" w:sz="4" w:space="0" w:color="auto"/>
            </w:tcBorders>
          </w:tcPr>
          <w:p w14:paraId="7D95A654"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18" w:space="0" w:color="auto"/>
              <w:left w:val="single" w:sz="4" w:space="0" w:color="auto"/>
              <w:bottom w:val="single" w:sz="4" w:space="0" w:color="auto"/>
              <w:right w:val="single" w:sz="4" w:space="0" w:color="auto"/>
            </w:tcBorders>
          </w:tcPr>
          <w:p w14:paraId="58F94AF5" w14:textId="533A8FB5"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18" w:space="0" w:color="auto"/>
              <w:left w:val="single" w:sz="4" w:space="0" w:color="auto"/>
              <w:bottom w:val="single" w:sz="4" w:space="0" w:color="auto"/>
            </w:tcBorders>
          </w:tcPr>
          <w:p w14:paraId="6EBD7B88" w14:textId="07876577" w:rsidR="0001302D" w:rsidRPr="0001000C" w:rsidRDefault="00154874">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6</w:t>
            </w:r>
          </w:p>
        </w:tc>
      </w:tr>
      <w:tr w:rsidR="00976074" w:rsidRPr="0001000C" w14:paraId="3E1D719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1E10D5F" w14:textId="00C90912" w:rsidR="0001302D" w:rsidRPr="0001000C" w:rsidRDefault="0001302D">
            <w:pPr>
              <w:rPr>
                <w:sz w:val="18"/>
                <w:szCs w:val="18"/>
              </w:rPr>
            </w:pPr>
            <w:r w:rsidRPr="0001000C">
              <w:rPr>
                <w:sz w:val="18"/>
                <w:szCs w:val="18"/>
              </w:rPr>
              <w:fldChar w:fldCharType="begin" w:fldLock="1"/>
            </w:r>
            <w:r w:rsidRPr="0001000C">
              <w:rPr>
                <w:sz w:val="18"/>
                <w:szCs w:val="18"/>
              </w:rPr>
              <w:instrText>ADDIN CSL_CITATION {"citationItems":[{"id":"ITEM-1","itemData":{"DOI":"10.1186/1471-2369-14-221","abstract":"Background: Vascular calcification (VC) contributes to high mortality\nrates in chronic kidney disease (CKD). High serum phosphate and FGF23\nlevels and impaired phosphaturic response to FGF23 may affect VC.\nTherefore, their relative contribution to abdominal aortic calcification\n(AAC) was examined in patients CKD stages 3-4.\nMethods: Potential risk factors for AAC, measured by the Kauppila Index\n(KI), were studied in 178 patients.\nResults: In multivariate linear analysis, AAC associated positively with\nage, male gender, CKD-stage, presence of carotid plaques (CP) and also\nwith FGF23, but negatively with fractional excretion of phosphate (FEP).\nIntriguingly, FEP increased with similar slopes with elevations in PTH,\nwith reductions in GFR, and also with elevations in FGF23 but the latter\nonly in patients with none (KI = 0) or mild (KI = 1-5) AAC. Lack of a\nFEP-FGF23 correlation in patients with severe AAC (KI &gt; 5) suggested a\nrole for an impaired phosphaturic response to FGF23 but not to PTH in\nAAC. Logistic and zero-inflated analysis confirmed the independent\nassociation of age, CKD stage, male gender and CP with AAC, and also\nidentified a threshold FEP/FGF23 ratio of 1/3.9, below which the chances\nfor a patient of presenting severe AAC increased by 3-fold. Accordingly,\nKI remained unchanged as FEP/FGF23 ratios decreased from 1/1 to 1/3.9\nbut markedly increased in parallel with further reductions in FEP/FGF23\n&lt; 1/3.9.\nConclusions: In CKD 3-4, an impaired phosphaturic response to FGF23 with\nFEP/FGF23 &lt; 1/3.9 associates with severe AAC independently of age,\ngender or CP.","author":[{"dropping-particle":"","family":"Craver","given":"Lourdes","non-dropping-particle":"","parse-names":false,"suffix":""},{"dropping-particle":"","family":"Dusso","given":"Adriana","non-dropping-particle":"","parse-names":false,"suffix":""},{"dropping-particle":"","family":"Martinez-Alonso","given":"Montserrat","non-dropping-particle":"","parse-names":false,"suffix":""},{"dropping-particle":"","family":"Sarro","given":"Felipe","non-dropping-particle":"","parse-names":false,"suffix":""},{"dropping-particle":"","family":"Valdivielso","given":"Jose M","non-dropping-particle":"","parse-names":false,"suffix":""},{"dropping-particle":"","family":"Fernandez","given":"Elvira","non-dropping-particle":"","parse-names":false,"suffix":""}],"container-title":"BMC NEPHROLOGY","id":"ITEM-1","issued":{"date-parts":[["2013"]]},"title":"A low fractional excretion of Phosphate/Fgf23 ratio is associated with severe abdominal Aortic calcification in stage 3 and 4 kidney disease patients","type":"article-journal","volume":"14"},"uris":["http://www.mendeley.com/documents/?uuid=38c4ba33-7c43-3153-b718-879128d44964"]}],"mendeley":{"formattedCitation":"(2)","plainTextFormattedCitation":"(2)","previouslyFormattedCitation":"(2)"},"properties":{"noteIndex":0},"schema":"https://github.com/citation-style-language/schema/raw/master/csl-citation.json"}</w:instrText>
            </w:r>
            <w:r w:rsidRPr="0001000C">
              <w:rPr>
                <w:sz w:val="18"/>
                <w:szCs w:val="18"/>
              </w:rPr>
              <w:fldChar w:fldCharType="separate"/>
            </w:r>
            <w:r w:rsidRPr="0001000C">
              <w:rPr>
                <w:b w:val="0"/>
                <w:noProof/>
                <w:sz w:val="18"/>
                <w:szCs w:val="18"/>
              </w:rPr>
              <w:t>(2)</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1CAD9D7" w14:textId="4F6C2892"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3E13EF56" w14:textId="2BD2E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221</w:t>
            </w:r>
          </w:p>
        </w:tc>
        <w:tc>
          <w:tcPr>
            <w:tcW w:w="226" w:type="pct"/>
            <w:tcBorders>
              <w:top w:val="single" w:sz="4" w:space="0" w:color="auto"/>
              <w:left w:val="single" w:sz="4" w:space="0" w:color="auto"/>
              <w:bottom w:val="single" w:sz="4" w:space="0" w:color="auto"/>
              <w:right w:val="single" w:sz="4" w:space="0" w:color="auto"/>
            </w:tcBorders>
          </w:tcPr>
          <w:p w14:paraId="78B8B377" w14:textId="7ACE63C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119158</w:t>
            </w:r>
          </w:p>
        </w:tc>
        <w:tc>
          <w:tcPr>
            <w:tcW w:w="322" w:type="pct"/>
            <w:tcBorders>
              <w:top w:val="single" w:sz="4" w:space="0" w:color="auto"/>
              <w:left w:val="single" w:sz="4" w:space="0" w:color="auto"/>
              <w:bottom w:val="single" w:sz="4" w:space="0" w:color="auto"/>
              <w:right w:val="single" w:sz="4" w:space="0" w:color="auto"/>
            </w:tcBorders>
          </w:tcPr>
          <w:p w14:paraId="236BFF68" w14:textId="25B8A81A" w:rsidR="0001302D" w:rsidRPr="0001000C" w:rsidRDefault="001D4A6B">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pain</w:t>
            </w:r>
          </w:p>
        </w:tc>
        <w:tc>
          <w:tcPr>
            <w:tcW w:w="354" w:type="pct"/>
            <w:tcBorders>
              <w:top w:val="single" w:sz="4" w:space="0" w:color="auto"/>
              <w:left w:val="single" w:sz="4" w:space="0" w:color="auto"/>
              <w:bottom w:val="single" w:sz="4" w:space="0" w:color="auto"/>
              <w:right w:val="single" w:sz="4" w:space="0" w:color="auto"/>
            </w:tcBorders>
          </w:tcPr>
          <w:p w14:paraId="0D892E0E" w14:textId="1217503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CE8E87F" w14:textId="6044598B"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sex</w:t>
            </w:r>
          </w:p>
        </w:tc>
        <w:tc>
          <w:tcPr>
            <w:tcW w:w="1837" w:type="pct"/>
            <w:tcBorders>
              <w:top w:val="single" w:sz="4" w:space="0" w:color="auto"/>
              <w:left w:val="single" w:sz="4" w:space="0" w:color="auto"/>
              <w:bottom w:val="single" w:sz="4" w:space="0" w:color="auto"/>
              <w:right w:val="single" w:sz="4" w:space="0" w:color="auto"/>
            </w:tcBorders>
          </w:tcPr>
          <w:p w14:paraId="0D469226" w14:textId="6F0B9F26"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ll patients: OR 4.218 (1.403-14.207)</w:t>
            </w:r>
          </w:p>
          <w:p w14:paraId="1DD1951B" w14:textId="24851FA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eGFR &lt; 30: OR 4.167 (1.050-20.178)</w:t>
            </w:r>
          </w:p>
        </w:tc>
        <w:tc>
          <w:tcPr>
            <w:tcW w:w="194" w:type="pct"/>
            <w:tcBorders>
              <w:top w:val="single" w:sz="4" w:space="0" w:color="auto"/>
              <w:left w:val="single" w:sz="4" w:space="0" w:color="auto"/>
              <w:bottom w:val="single" w:sz="4" w:space="0" w:color="auto"/>
              <w:right w:val="single" w:sz="4" w:space="0" w:color="auto"/>
            </w:tcBorders>
          </w:tcPr>
          <w:p w14:paraId="56227D8C" w14:textId="23F6043D"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4CC88D6" w14:textId="7B144D0E"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bdominal aortic calcification (AAC) (Kauppila Index)</w:t>
            </w:r>
          </w:p>
        </w:tc>
        <w:tc>
          <w:tcPr>
            <w:tcW w:w="258" w:type="pct"/>
            <w:tcBorders>
              <w:top w:val="single" w:sz="4" w:space="0" w:color="auto"/>
              <w:left w:val="single" w:sz="4" w:space="0" w:color="auto"/>
              <w:bottom w:val="single" w:sz="4" w:space="0" w:color="auto"/>
              <w:right w:val="single" w:sz="4" w:space="0" w:color="auto"/>
            </w:tcBorders>
          </w:tcPr>
          <w:p w14:paraId="2E49C9AA" w14:textId="77777777"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C51DEA4" w14:textId="711ADAD3"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4</w:t>
            </w:r>
          </w:p>
        </w:tc>
        <w:tc>
          <w:tcPr>
            <w:tcW w:w="229" w:type="pct"/>
            <w:tcBorders>
              <w:top w:val="single" w:sz="4" w:space="0" w:color="auto"/>
              <w:left w:val="single" w:sz="4" w:space="0" w:color="auto"/>
              <w:bottom w:val="single" w:sz="4" w:space="0" w:color="auto"/>
            </w:tcBorders>
          </w:tcPr>
          <w:p w14:paraId="3BD6E50A" w14:textId="2554F8E0" w:rsidR="0001302D" w:rsidRPr="0001000C" w:rsidRDefault="0001302D">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78</w:t>
            </w:r>
          </w:p>
        </w:tc>
      </w:tr>
      <w:tr w:rsidR="00976074" w:rsidRPr="0001000C" w14:paraId="4AF0A4B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9D62208" w14:textId="77777777" w:rsidR="0001302D" w:rsidRPr="0001000C" w:rsidRDefault="0001302D">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E4694B"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A83AA9"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48B8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80834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9AC948C" w14:textId="0131F494"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8E20366"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7DF4C20" w14:textId="3BB5649F"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Lack of a FEP-FGF23 correlation in patients with severe AAC (KI &gt; 5) suggested a role for an impaired phosphaturic response to FGF23 but not to PTH in AAC. Logistic and zero-inflated analysis confirmed the independent association of age, CKD stage, male gender and CP with AAC, and also identified a threshold FEP/FGF23 ratio of 1/3.9, below which the chances for a patient of presenting severe AAC increased by 3-fold.</w:t>
            </w:r>
          </w:p>
        </w:tc>
        <w:tc>
          <w:tcPr>
            <w:tcW w:w="194" w:type="pct"/>
            <w:tcBorders>
              <w:top w:val="single" w:sz="4" w:space="0" w:color="auto"/>
              <w:left w:val="single" w:sz="4" w:space="0" w:color="auto"/>
              <w:bottom w:val="single" w:sz="4" w:space="0" w:color="auto"/>
              <w:right w:val="single" w:sz="4" w:space="0" w:color="auto"/>
            </w:tcBorders>
          </w:tcPr>
          <w:p w14:paraId="5A268115" w14:textId="1FD89611"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C30A6A"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FB6230"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781C4C" w14:textId="5FCA3FB8"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E2840C" w14:textId="77777777" w:rsidR="0001302D" w:rsidRPr="0001000C" w:rsidRDefault="0001302D">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2DCD5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FB95DB" w14:textId="4C6A8BAA"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17-0480-2","abstract":"Background: Coronary artery disease (CAD) is common in asymptomatic chronic dialysis patients and plays an important role in their poor survival. Early identification of these high-risk patients could improve treatment and reduce mortality. Abdominal aortic calcification (AAC) has previously been associated with CAD in autopsy studies. Since the AAC can be quantified easily using a lateral lumbar X-ray we hypothesized that the extent of AAC as assessed on a lateral lumbar X-ray might be predictive of the presence of significant CAD in dialysis patients.; Methods: All patients currently enrolled in the ICD2 trial without a history of CABG or a PCI with stent implantation were included in this study. All patients underwent CT-angiography (CTA) and a lateral X-ray of the abdomen. AAC on X-ray was quantified using a previously validated scoring system whereupon the association between AAC and the presence of significant CAD was assessed.; Results: A total of 90 patients were included in this study (71% male, 67 ± 7 years old). Forty-six patients were found to have significant CAD. AAC-score was significantly higher in patients with CAD (10.1 ± 4.9 vs 6.3 ± 4.6 (p &lt; 0.05). Multivariate regression analysis revealed that AAC score is an independent predictor for the presence of CAD with a 1,2 fold higher risk per point increase (p &lt; 0.01). The AAC score has a sensitivity of 85% and a specificity of 57% for the presence of significant CAD.; Conclusion: This study shows that abdominal aortic calcification as assessed on a lateral lumbar X-ray is predictive for the presence of significant coronary artery disease in asymptomatic dialysis patients. This simple, non-invasive and cheap screening method could contribute to early identification of patients eligible for further screening of CAD.; Trial Registration: NTR948 , registered 10-4-2007 ; ISRCTN20479861 , registered 2-5-2007.;","author":[{"dropping-particle":"","family":"Bie","given":"M K","non-dropping-particle":"de","parse-names":false,"suffix":""},{"dropping-particle":"","family":"Buiten","given":"M S","non-dropping-particle":"","parse-names":false,"suffix":""},{"dropping-particle":"","family":"Rotmans","given":"J I","non-dropping-particle":"","parse-names":false,"suffix":""},{"dropping-particle":"","family":"Hogenbirk","given":"M","non-dropping-particle":"","parse-names":false,"suffix":""},{"dropping-particle":"","family":"Schalij","given":"M J","non-dropping-particle":"","parse-names":false,"suffix":""},{"dropping-particle":"","family":"Rabelink","given":"T J","non-dropping-particle":"","parse-names":false,"suffix":""},{"dropping-particle":"","family":"Jukema","given":"J W","non-dropping-particle":"","parse-names":false,"suffix":""}],"container-title":"BMC Nephrology","id":"ITEM-1","issue":"1","issued":{"date-parts":[["2017"]]},"page":"82","publisher":"BioMed Central","publisher-place":"Department of Cardiology, Leiden University Medical Center, PO Box 9600, 2300 RC, Leiden, The Netherlands.","title":"Abdominal aortic calcification on a plain X-ray and the relation with significant coronary artery disease in asymptomatic chronic dialysis patients.","type":"article-journal","volume":"18"},"uris":["http://www.mendeley.com/documents/?uuid=a13d9a65-e2f5-38c0-99d8-08c3b533c4d7"]}],"mendeley":{"formattedCitation":"(3)","plainTextFormattedCitation":"(3)","previouslyFormattedCitation":"(3)"},"properties":{"noteIndex":0},"schema":"https://github.com/citation-style-language/schema/raw/master/csl-citation.json"}</w:instrText>
            </w:r>
            <w:r w:rsidRPr="0001000C">
              <w:rPr>
                <w:sz w:val="18"/>
                <w:szCs w:val="18"/>
              </w:rPr>
              <w:fldChar w:fldCharType="separate"/>
            </w:r>
            <w:r w:rsidRPr="0001000C">
              <w:rPr>
                <w:b w:val="0"/>
                <w:noProof/>
                <w:sz w:val="18"/>
                <w:szCs w:val="18"/>
              </w:rPr>
              <w:t>(3)</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B0B1A6" w14:textId="1014E58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49C04E5" w14:textId="30343F5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s12882-017-</w:t>
            </w:r>
            <w:r w:rsidRPr="0001000C">
              <w:rPr>
                <w:sz w:val="18"/>
                <w:szCs w:val="18"/>
              </w:rPr>
              <w:lastRenderedPageBreak/>
              <w:t>0480-2</w:t>
            </w:r>
          </w:p>
        </w:tc>
        <w:tc>
          <w:tcPr>
            <w:tcW w:w="226" w:type="pct"/>
            <w:tcBorders>
              <w:top w:val="single" w:sz="4" w:space="0" w:color="auto"/>
              <w:left w:val="single" w:sz="4" w:space="0" w:color="auto"/>
              <w:bottom w:val="single" w:sz="4" w:space="0" w:color="auto"/>
              <w:right w:val="single" w:sz="4" w:space="0" w:color="auto"/>
            </w:tcBorders>
          </w:tcPr>
          <w:p w14:paraId="6BEF6787" w14:textId="280906D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lastRenderedPageBreak/>
              <w:t>28253835</w:t>
            </w:r>
          </w:p>
        </w:tc>
        <w:tc>
          <w:tcPr>
            <w:tcW w:w="322" w:type="pct"/>
            <w:tcBorders>
              <w:top w:val="single" w:sz="4" w:space="0" w:color="auto"/>
              <w:left w:val="single" w:sz="4" w:space="0" w:color="auto"/>
              <w:bottom w:val="single" w:sz="4" w:space="0" w:color="auto"/>
              <w:right w:val="single" w:sz="4" w:space="0" w:color="auto"/>
            </w:tcBorders>
          </w:tcPr>
          <w:p w14:paraId="1D373AF0" w14:textId="1061CC30"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3A12782C" w14:textId="0139B09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64F66E29" w14:textId="2ADD05E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0074ABFF" w14:textId="5C303A7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OR 1.19 (1.07–1.30)</w:t>
            </w:r>
          </w:p>
        </w:tc>
        <w:tc>
          <w:tcPr>
            <w:tcW w:w="194" w:type="pct"/>
            <w:tcBorders>
              <w:top w:val="single" w:sz="4" w:space="0" w:color="auto"/>
              <w:left w:val="single" w:sz="4" w:space="0" w:color="auto"/>
              <w:bottom w:val="single" w:sz="4" w:space="0" w:color="auto"/>
              <w:right w:val="single" w:sz="4" w:space="0" w:color="auto"/>
            </w:tcBorders>
          </w:tcPr>
          <w:p w14:paraId="43D65E0D" w14:textId="272E5AD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0588715" w14:textId="302D45B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57B7B59" w14:textId="3AD774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ronary artery disease</w:t>
            </w:r>
          </w:p>
        </w:tc>
        <w:tc>
          <w:tcPr>
            <w:tcW w:w="225" w:type="pct"/>
            <w:tcBorders>
              <w:top w:val="single" w:sz="4" w:space="0" w:color="auto"/>
              <w:left w:val="single" w:sz="4" w:space="0" w:color="auto"/>
              <w:bottom w:val="single" w:sz="4" w:space="0" w:color="auto"/>
              <w:right w:val="single" w:sz="4" w:space="0" w:color="auto"/>
            </w:tcBorders>
          </w:tcPr>
          <w:p w14:paraId="16F71135" w14:textId="02F2BE4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w:t>
            </w:r>
          </w:p>
        </w:tc>
        <w:tc>
          <w:tcPr>
            <w:tcW w:w="229" w:type="pct"/>
            <w:tcBorders>
              <w:top w:val="single" w:sz="4" w:space="0" w:color="auto"/>
              <w:left w:val="single" w:sz="4" w:space="0" w:color="auto"/>
              <w:bottom w:val="single" w:sz="4" w:space="0" w:color="auto"/>
            </w:tcBorders>
          </w:tcPr>
          <w:p w14:paraId="1F5BE13E" w14:textId="776E0EB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90</w:t>
            </w:r>
          </w:p>
        </w:tc>
      </w:tr>
      <w:tr w:rsidR="00976074" w:rsidRPr="0001000C" w14:paraId="2FCE77B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5A4FD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BB5D3E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9903B2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F9929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3A2E76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3B5F4D" w14:textId="6ADCCC9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C3F606" w14:textId="5B5B832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EA31841" w14:textId="39B10BD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Univariate: 2.59 (1.00–6.68)</w:t>
            </w:r>
          </w:p>
          <w:p w14:paraId="0DC21122" w14:textId="2DEF5E1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ultivariate: 2.73 (0.95–7.82)</w:t>
            </w:r>
          </w:p>
        </w:tc>
        <w:tc>
          <w:tcPr>
            <w:tcW w:w="194" w:type="pct"/>
            <w:tcBorders>
              <w:top w:val="single" w:sz="4" w:space="0" w:color="auto"/>
              <w:left w:val="single" w:sz="4" w:space="0" w:color="auto"/>
              <w:bottom w:val="single" w:sz="4" w:space="0" w:color="auto"/>
              <w:right w:val="single" w:sz="4" w:space="0" w:color="auto"/>
            </w:tcBorders>
          </w:tcPr>
          <w:p w14:paraId="69180DB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D3AA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F66129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544D6D3" w14:textId="5D37C3F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F2205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E2CFD5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1C0E40" w14:textId="29FA0722"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371/journal.pone.0039241","abstract":"Background: Vascular calcification and reduced bone density are prevalent in chronic kidney disease and linked to increased cardiovascular risk. The mechanism is unknown. We assessed the relationship between vascular calcification, femoral bone density and left ventricular mass in patients with stage 3 non-diabetic chronic kidney disease in a cross-sectional observational study. Methodology and Principal Findings: A total of 120 patients were recruited (54% male, mean age 55±14 years, mean glomerular filtration rate 50±13 ml/min/1.73 m2). Abdominal aortic calcification was assessed using lateral lumbar spine radiography and was present in 48%. Mean femoral Z-score measured using dual energy x-ray absorptiometry was 0.60±1.06. Cardiovascular magnetic resonance imaging was used to determine left ventricular mass. One patient had left ventricular hypertrophy. Subjects with aortic calcification had higher left ventricular mass compared to those without (56±16 vs. 48±12 g/m2, P = 0.002), as did patients with femoral Z-scores below zero (56±15 vs. 49±13 g/m2, P = 0.01). In univariate analysis presence of aortic calcification correlated with left ventricular mass (r = 0.32, P = 0.001); mean femoral Z-score inversely correlated with left ventricular mass (r = -0.28, P = 0.004). In a multivariate regression model that included presence of aortic calcification, mean femoral Z-score, gender and 24-hour systolic blood pressure, 46% of the variability in left ventricular mass was explained (P&lt;0.001). Conclusions: In patients with stage 3 non-diabetic chronic kidney disease, lower mean femoral Z-score and presence of aortic calcification are independently associated with increased left ventricular mass. Further research exploring the pathophysiology that underlies these relationships is warranted. © 2012 Chue et al.","author":[{"dropping-particle":"","family":"Chue","given":"Colin D","non-dropping-particle":"","parse-names":false,"suffix":""},{"dropping-particle":"","family":"Wall","given":"Nadezhda A","non-dropping-particle":"","parse-names":false,"suffix":""},{"dropping-particle":"","family":"Crabtree","given":"Nicola J","non-dropping-particle":"","parse-names":false,"suffix":""},{"dropping-particle":"","family":"Zehnder","given":"Daniel","non-dropping-particle":"","parse-names":false,"suffix":""},{"dropping-particle":"","family":"Moody","given":"William E","non-dropping-particle":"","parse-names":false,"suffix":""},{"dropping-particle":"","family":"Edwards","given":"Nicola C","non-dropping-particle":"","parse-names":false,"suffix":""},{"dropping-particle":"","family":"Steeds","given":"Richard P","non-dropping-particle":"","parse-names":false,"suffix":""},{"dropping-particle":"","family":"Townend","given":"Jonathan N","non-dropping-particle":"","parse-names":false,"suffix":""},{"dropping-particle":"","family":"Ferro","given":"Charles J","non-dropping-particle":"","parse-names":false,"suffix":""}],"container-title":"PLoS ONE","id":"ITEM-1","issue":"6","issued":{"date-parts":[["2012"]]},"publisher-place":"C. J. Ferro, Department of Nephrology, Queen Elizabeth Hospital Birmingham, Birmingham, United Kingdom","title":"Aortic calcification and femoral bone density are independently associated with left ventricular mass in patients with chronic kidney disease","type":"article-journal","volume":"7"},"uris":["http://www.mendeley.com/documents/?uuid=e5aa6f97-c6d6-39ed-a419-840b44a9c0c0"]}],"mendeley":{"formattedCitation":"(4)","plainTextFormattedCitation":"(4)","previouslyFormattedCitation":"(4)"},"properties":{"noteIndex":0},"schema":"https://github.com/citation-style-language/schema/raw/master/csl-citation.json"}</w:instrText>
            </w:r>
            <w:r w:rsidRPr="0001000C">
              <w:rPr>
                <w:sz w:val="18"/>
                <w:szCs w:val="18"/>
              </w:rPr>
              <w:fldChar w:fldCharType="separate"/>
            </w:r>
            <w:r w:rsidRPr="0001000C">
              <w:rPr>
                <w:b w:val="0"/>
                <w:noProof/>
                <w:sz w:val="18"/>
                <w:szCs w:val="18"/>
              </w:rPr>
              <w:t>(4)</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15B7B8D" w14:textId="3205118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D9FA2F2" w14:textId="4AF7349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371/journal.pone.0039241</w:t>
            </w:r>
          </w:p>
        </w:tc>
        <w:tc>
          <w:tcPr>
            <w:tcW w:w="226" w:type="pct"/>
            <w:tcBorders>
              <w:top w:val="single" w:sz="4" w:space="0" w:color="auto"/>
              <w:left w:val="single" w:sz="4" w:space="0" w:color="auto"/>
              <w:bottom w:val="single" w:sz="4" w:space="0" w:color="auto"/>
              <w:right w:val="single" w:sz="4" w:space="0" w:color="auto"/>
            </w:tcBorders>
          </w:tcPr>
          <w:p w14:paraId="0A874D82" w14:textId="02078E3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2723973</w:t>
            </w:r>
          </w:p>
        </w:tc>
        <w:tc>
          <w:tcPr>
            <w:tcW w:w="322" w:type="pct"/>
            <w:tcBorders>
              <w:top w:val="single" w:sz="4" w:space="0" w:color="auto"/>
              <w:left w:val="single" w:sz="4" w:space="0" w:color="auto"/>
              <w:bottom w:val="single" w:sz="4" w:space="0" w:color="auto"/>
              <w:right w:val="single" w:sz="4" w:space="0" w:color="auto"/>
            </w:tcBorders>
          </w:tcPr>
          <w:p w14:paraId="35BB4422" w14:textId="341C9E04"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103AE5C6" w14:textId="0B93875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E8D97D3" w14:textId="097E4ACB"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064AA6" w14:textId="296303A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u w:val="single"/>
              </w:rPr>
            </w:pPr>
            <w:r w:rsidRPr="0001000C">
              <w:rPr>
                <w:sz w:val="18"/>
                <w:szCs w:val="18"/>
                <w:lang w:val="el-GR"/>
              </w:rPr>
              <w:t>β</w:t>
            </w:r>
            <w:r w:rsidRPr="0001000C">
              <w:rPr>
                <w:sz w:val="18"/>
                <w:szCs w:val="18"/>
              </w:rPr>
              <w:t xml:space="preserve"> = -0.34 (-13.45– -4.48)</w:t>
            </w:r>
          </w:p>
        </w:tc>
        <w:tc>
          <w:tcPr>
            <w:tcW w:w="194" w:type="pct"/>
            <w:tcBorders>
              <w:top w:val="single" w:sz="4" w:space="0" w:color="auto"/>
              <w:left w:val="single" w:sz="4" w:space="0" w:color="auto"/>
              <w:bottom w:val="single" w:sz="4" w:space="0" w:color="auto"/>
              <w:right w:val="single" w:sz="4" w:space="0" w:color="auto"/>
            </w:tcBorders>
          </w:tcPr>
          <w:p w14:paraId="616AA9B4" w14:textId="2737DA9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3FD51B4" w14:textId="6A600F6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38345523" w14:textId="13159E1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Left ventricular mass index</w:t>
            </w:r>
          </w:p>
        </w:tc>
        <w:tc>
          <w:tcPr>
            <w:tcW w:w="225" w:type="pct"/>
            <w:tcBorders>
              <w:top w:val="single" w:sz="4" w:space="0" w:color="auto"/>
              <w:left w:val="single" w:sz="4" w:space="0" w:color="auto"/>
              <w:bottom w:val="single" w:sz="4" w:space="0" w:color="auto"/>
              <w:right w:val="single" w:sz="4" w:space="0" w:color="auto"/>
            </w:tcBorders>
          </w:tcPr>
          <w:p w14:paraId="4AB2E506" w14:textId="7F58FB6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3</w:t>
            </w:r>
          </w:p>
        </w:tc>
        <w:tc>
          <w:tcPr>
            <w:tcW w:w="229" w:type="pct"/>
            <w:tcBorders>
              <w:top w:val="single" w:sz="4" w:space="0" w:color="auto"/>
              <w:left w:val="single" w:sz="4" w:space="0" w:color="auto"/>
              <w:bottom w:val="single" w:sz="4" w:space="0" w:color="auto"/>
            </w:tcBorders>
          </w:tcPr>
          <w:p w14:paraId="4C08F1B1" w14:textId="346289B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20</w:t>
            </w:r>
          </w:p>
        </w:tc>
      </w:tr>
      <w:tr w:rsidR="00976074" w:rsidRPr="0001000C" w14:paraId="6334D80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8B37CB4"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C3B8DE"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97EE5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7664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748BCE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A9E992E" w14:textId="6C31A30B"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747F0" w14:textId="676DF19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ean femoral Z-score</w:t>
            </w:r>
          </w:p>
        </w:tc>
        <w:tc>
          <w:tcPr>
            <w:tcW w:w="1837" w:type="pct"/>
            <w:tcBorders>
              <w:top w:val="single" w:sz="4" w:space="0" w:color="auto"/>
              <w:left w:val="single" w:sz="4" w:space="0" w:color="auto"/>
              <w:bottom w:val="single" w:sz="4" w:space="0" w:color="auto"/>
              <w:right w:val="single" w:sz="4" w:space="0" w:color="auto"/>
            </w:tcBorders>
          </w:tcPr>
          <w:p w14:paraId="123F8DF1" w14:textId="75208CE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lang w:val="el-GR"/>
              </w:rPr>
              <w:t>β</w:t>
            </w:r>
            <w:r w:rsidRPr="0001000C">
              <w:rPr>
                <w:sz w:val="18"/>
                <w:szCs w:val="18"/>
              </w:rPr>
              <w:t xml:space="preserve"> = -0.23 (-4.75– -0.85)</w:t>
            </w:r>
          </w:p>
        </w:tc>
        <w:tc>
          <w:tcPr>
            <w:tcW w:w="194" w:type="pct"/>
            <w:tcBorders>
              <w:top w:val="single" w:sz="4" w:space="0" w:color="auto"/>
              <w:left w:val="single" w:sz="4" w:space="0" w:color="auto"/>
              <w:bottom w:val="single" w:sz="4" w:space="0" w:color="auto"/>
              <w:right w:val="single" w:sz="4" w:space="0" w:color="auto"/>
            </w:tcBorders>
          </w:tcPr>
          <w:p w14:paraId="2B352288"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07A75E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0AD99D" w14:textId="78A042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4B580A"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17D691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37F8C6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4484B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4A3BF9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F9C14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CF9AC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D99A0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795859" w14:textId="4C83D6F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A3F4312" w14:textId="0741F72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FCE33A" w14:textId="12986D29"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4% compared to no calcification</w:t>
            </w:r>
          </w:p>
        </w:tc>
        <w:tc>
          <w:tcPr>
            <w:tcW w:w="194" w:type="pct"/>
            <w:tcBorders>
              <w:top w:val="single" w:sz="4" w:space="0" w:color="auto"/>
              <w:left w:val="single" w:sz="4" w:space="0" w:color="auto"/>
              <w:bottom w:val="single" w:sz="4" w:space="0" w:color="auto"/>
              <w:right w:val="single" w:sz="4" w:space="0" w:color="auto"/>
            </w:tcBorders>
          </w:tcPr>
          <w:p w14:paraId="1BA6122C"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D13DD4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1BD41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A4492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5972BF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8CBF0C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CB7CE6" w14:textId="78A8DD95"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11/j.1525-1594.2009.00814.x","abstract":"Patients with end-stage renal disease have a very high prevalance and\nextent of arterial calcification. A number of studies suggest that\nsimilar pathophysiologic mechanisms are responsible for development and\nprogression of calcification of atherosclerotic plaque and bone\nformation. Fetuin-A is a potent calcification inhibitor and is expressed\nin bone, with not-yet well-defined functions. The aim of this study was\nto investigate the relation between bone mineral densitometry\nparameters, coronary artery calcification, and serum fetuin-A levels. In\na cross-sectional design, we included 72 maintenance hemodialysis (HD)\npatients and 30 age- and gender- matched healthy controls. Serum\nfetuin-A levels were studied both in maintenance HD patients and healthy\ncontrols. Maintenance HD patients had radius, hip, and lumbar spine bone\nmineral density (BMD) assessed by dual-energy X-ray absorptiometry and\ncoronary artery calcification score (CACS) measured by electron-beam\ncomputed tomography. The associations between site-specific BMD\nparameters, CACS, and serum fetuin-A levels were studied in maintenance\nHD patients. CACS, mass, and volume of plaques in coronary arteries were\nsignificantly higher in patients with a T-score below -2.5 than above in\nthe proximal region of the radius, neck and trochanter of the femur, and\nthe lumbar spine. Mean serum fetuin-A concentration was 0.636 +/- 0.118\ng/L in maintenance HD patients and it was less than healthy controls\n(0.829 +/- 0.100 g/L, P &lt; 0.0001). CACS, mass, and volume of plaques in\ncoronary arteries correlated significantly with the serum fetuin-A\nlevels. Moreover, significant positive correlations were shown between\nthe serum fetuin-A levels, BMD values, and T-scores of proximal radius,\nneck, and trochanter of the femur, but not with the lumbar spine. The\npresent study demonstrates an association between serum fetuin-A levels,\ncoronary artery calcification, and bone mineral densities-except for the\nlumbar spine, in maintenance HD patients. However, the results should be\ninterpreted with caution because of the cross-sectional design of the\nstudy.","author":[{"dropping-particle":"","family":"Kirkpantur","given":"Alper","non-dropping-particle":"","parse-names":false,"suffix":""},{"dropping-particle":"","family":"Altun","given":"Bulent","non-dropping-particle":"","parse-names":false,"suffix":""},{"dropping-particle":"","family":"Hazirolan","given":"Tuncay","non-dropping-particle":"","parse-names":false,"suffix":""},{"dropping-particle":"","family":"Akata","given":"Deniz","non-dropping-particle":"","parse-names":false,"suffix":""},{"dropping-particle":"","family":"Arici","given":"Mustafa","non-dropping-particle":"","parse-names":false,"suffix":""},{"dropping-particle":"","family":"Kirazli","given":"Serafettin","non-dropping-particle":"","parse-names":false,"suffix":""},{"dropping-particle":"","family":"Turgan","given":"Cetin","non-dropping-particle":"","parse-names":false,"suffix":""}],"container-title":"ARTIFICIAL ORGANS","id":"ITEM-1","issue":"10","issued":{"date-parts":[["2009"]]},"page":"844-854","title":"Association Among Serum Fetuin-A Level, Coronary Artery Calcification, and Bone Mineral Densitometry in Maintenance Hemodialysis Patients","type":"article-journal","volume":"33"},"uris":["http://www.mendeley.com/documents/?uuid=25d11d72-29f5-37e3-9fcc-a8654f3d8977"]}],"mendeley":{"formattedCitation":"(5)","plainTextFormattedCitation":"(5)","previouslyFormattedCitation":"(5)"},"properties":{"noteIndex":0},"schema":"https://github.com/citation-style-language/schema/raw/master/csl-citation.json"}</w:instrText>
            </w:r>
            <w:r w:rsidRPr="0001000C">
              <w:rPr>
                <w:sz w:val="18"/>
                <w:szCs w:val="18"/>
              </w:rPr>
              <w:fldChar w:fldCharType="separate"/>
            </w:r>
            <w:r w:rsidRPr="0001000C">
              <w:rPr>
                <w:b w:val="0"/>
                <w:noProof/>
                <w:sz w:val="18"/>
                <w:szCs w:val="18"/>
              </w:rPr>
              <w:t>(5)</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1834AF7" w14:textId="3EA271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4DF9D2D" w14:textId="72F6ACE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11/j.1525-1594.</w:t>
            </w:r>
            <w:proofErr w:type="gramStart"/>
            <w:r w:rsidRPr="0001000C">
              <w:rPr>
                <w:sz w:val="18"/>
                <w:szCs w:val="18"/>
              </w:rPr>
              <w:t>2009.00814.x</w:t>
            </w:r>
            <w:proofErr w:type="gramEnd"/>
          </w:p>
        </w:tc>
        <w:tc>
          <w:tcPr>
            <w:tcW w:w="226" w:type="pct"/>
            <w:tcBorders>
              <w:top w:val="single" w:sz="4" w:space="0" w:color="auto"/>
              <w:left w:val="single" w:sz="4" w:space="0" w:color="auto"/>
              <w:bottom w:val="single" w:sz="4" w:space="0" w:color="auto"/>
              <w:right w:val="single" w:sz="4" w:space="0" w:color="auto"/>
            </w:tcBorders>
          </w:tcPr>
          <w:p w14:paraId="7FA1D867" w14:textId="3ADC2AD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9681840</w:t>
            </w:r>
          </w:p>
        </w:tc>
        <w:tc>
          <w:tcPr>
            <w:tcW w:w="322" w:type="pct"/>
            <w:tcBorders>
              <w:top w:val="single" w:sz="4" w:space="0" w:color="auto"/>
              <w:left w:val="single" w:sz="4" w:space="0" w:color="auto"/>
              <w:bottom w:val="single" w:sz="4" w:space="0" w:color="auto"/>
              <w:right w:val="single" w:sz="4" w:space="0" w:color="auto"/>
            </w:tcBorders>
          </w:tcPr>
          <w:p w14:paraId="02E5D260" w14:textId="65FAD4F0"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519DB112" w14:textId="4EF75E3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99EE4B2" w14:textId="720E849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FB83C62" w14:textId="24B8779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HR 0.87 (0.56–0.91, p=0.87) </w:t>
            </w:r>
          </w:p>
        </w:tc>
        <w:tc>
          <w:tcPr>
            <w:tcW w:w="194" w:type="pct"/>
            <w:tcBorders>
              <w:top w:val="single" w:sz="4" w:space="0" w:color="auto"/>
              <w:left w:val="single" w:sz="4" w:space="0" w:color="auto"/>
              <w:bottom w:val="single" w:sz="4" w:space="0" w:color="auto"/>
              <w:right w:val="single" w:sz="4" w:space="0" w:color="auto"/>
            </w:tcBorders>
          </w:tcPr>
          <w:p w14:paraId="69F14C86" w14:textId="40A0D8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911911C" w14:textId="468F64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ronary artery calcification score (CACS)</w:t>
            </w:r>
          </w:p>
        </w:tc>
        <w:tc>
          <w:tcPr>
            <w:tcW w:w="258" w:type="pct"/>
            <w:tcBorders>
              <w:top w:val="single" w:sz="4" w:space="0" w:color="auto"/>
              <w:left w:val="single" w:sz="4" w:space="0" w:color="auto"/>
              <w:bottom w:val="single" w:sz="4" w:space="0" w:color="auto"/>
              <w:right w:val="single" w:sz="4" w:space="0" w:color="auto"/>
            </w:tcBorders>
          </w:tcPr>
          <w:p w14:paraId="61F8D69B" w14:textId="0E48C5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24DE6AE" w14:textId="2C4D33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21976A0B" w14:textId="4703B0C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2</w:t>
            </w:r>
          </w:p>
        </w:tc>
      </w:tr>
      <w:tr w:rsidR="00976074" w:rsidRPr="0001000C" w14:paraId="15714AE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B98515"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3350D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B13C9E"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024D2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7FF98D"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6F648C" w14:textId="45C46C6A"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711F1C" w14:textId="3C5E2D5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D vintage</w:t>
            </w:r>
          </w:p>
        </w:tc>
        <w:tc>
          <w:tcPr>
            <w:tcW w:w="1837" w:type="pct"/>
            <w:tcBorders>
              <w:top w:val="single" w:sz="4" w:space="0" w:color="auto"/>
              <w:left w:val="single" w:sz="4" w:space="0" w:color="auto"/>
              <w:bottom w:val="single" w:sz="4" w:space="0" w:color="auto"/>
              <w:right w:val="single" w:sz="4" w:space="0" w:color="auto"/>
            </w:tcBorders>
          </w:tcPr>
          <w:p w14:paraId="5BBBDE44" w14:textId="1B592C00"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HR 0.85 (0.58–0.95)</w:t>
            </w:r>
          </w:p>
          <w:p w14:paraId="68C33D40" w14:textId="5D748FC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Independent of other influencing factors, HD vintage and serum PTH levels were significant determinants of low bone mass and T-</w:t>
            </w:r>
            <w:r w:rsidRPr="0001000C">
              <w:rPr>
                <w:sz w:val="18"/>
                <w:szCs w:val="18"/>
              </w:rPr>
              <w:lastRenderedPageBreak/>
              <w:t>scores in all anatomical sites whereas fetuin-A was an independent predictor in proximal radius, femoral neck, and trochanter</w:t>
            </w:r>
          </w:p>
        </w:tc>
        <w:tc>
          <w:tcPr>
            <w:tcW w:w="194" w:type="pct"/>
            <w:tcBorders>
              <w:top w:val="single" w:sz="4" w:space="0" w:color="auto"/>
              <w:left w:val="single" w:sz="4" w:space="0" w:color="auto"/>
              <w:bottom w:val="single" w:sz="4" w:space="0" w:color="auto"/>
              <w:right w:val="single" w:sz="4" w:space="0" w:color="auto"/>
            </w:tcBorders>
          </w:tcPr>
          <w:p w14:paraId="2511B66A"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8FC525" w14:textId="32617FB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2D8ADE9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38AA2B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905DF5"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ED8EAA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B97FF0"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6DE9C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AADB3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B4708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6E8564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DCA659" w14:textId="179554F1"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E68BF4" w14:textId="6E9EF58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erum PTH</w:t>
            </w:r>
          </w:p>
        </w:tc>
        <w:tc>
          <w:tcPr>
            <w:tcW w:w="1837" w:type="pct"/>
            <w:tcBorders>
              <w:top w:val="single" w:sz="4" w:space="0" w:color="auto"/>
              <w:left w:val="single" w:sz="4" w:space="0" w:color="auto"/>
              <w:bottom w:val="single" w:sz="4" w:space="0" w:color="auto"/>
              <w:right w:val="single" w:sz="4" w:space="0" w:color="auto"/>
            </w:tcBorders>
          </w:tcPr>
          <w:p w14:paraId="4A9417DC" w14:textId="3A14124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Standard regression coefficient -0.21– -0.33</w:t>
            </w:r>
          </w:p>
        </w:tc>
        <w:tc>
          <w:tcPr>
            <w:tcW w:w="194" w:type="pct"/>
            <w:tcBorders>
              <w:top w:val="single" w:sz="4" w:space="0" w:color="auto"/>
              <w:left w:val="single" w:sz="4" w:space="0" w:color="auto"/>
              <w:bottom w:val="single" w:sz="4" w:space="0" w:color="auto"/>
              <w:right w:val="single" w:sz="4" w:space="0" w:color="auto"/>
            </w:tcBorders>
          </w:tcPr>
          <w:p w14:paraId="2E64357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637782" w14:textId="0E72A5C4"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Bone mineral densities (BMD)</w:t>
            </w:r>
          </w:p>
        </w:tc>
        <w:tc>
          <w:tcPr>
            <w:tcW w:w="258" w:type="pct"/>
            <w:tcBorders>
              <w:top w:val="single" w:sz="4" w:space="0" w:color="auto"/>
              <w:left w:val="single" w:sz="4" w:space="0" w:color="auto"/>
              <w:bottom w:val="single" w:sz="4" w:space="0" w:color="auto"/>
              <w:right w:val="single" w:sz="4" w:space="0" w:color="auto"/>
            </w:tcBorders>
          </w:tcPr>
          <w:p w14:paraId="63ECA44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67CAEF"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0E0E5B4"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AB568F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D46B"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75D3E8"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4F264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4E63D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EEB828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B7B3D37" w14:textId="2A439D0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E84A43" w14:textId="668236D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6775B9AA" w14:textId="6BC7D65F"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Standard regression coefficient -0.29– -0.41</w:t>
            </w:r>
          </w:p>
        </w:tc>
        <w:tc>
          <w:tcPr>
            <w:tcW w:w="194" w:type="pct"/>
            <w:tcBorders>
              <w:top w:val="single" w:sz="4" w:space="0" w:color="auto"/>
              <w:left w:val="single" w:sz="4" w:space="0" w:color="auto"/>
              <w:bottom w:val="single" w:sz="4" w:space="0" w:color="auto"/>
              <w:right w:val="single" w:sz="4" w:space="0" w:color="auto"/>
            </w:tcBorders>
          </w:tcPr>
          <w:p w14:paraId="2A6099FB"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7000940" w14:textId="0AB4BB6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BMD</w:t>
            </w:r>
          </w:p>
        </w:tc>
        <w:tc>
          <w:tcPr>
            <w:tcW w:w="258" w:type="pct"/>
            <w:tcBorders>
              <w:top w:val="single" w:sz="4" w:space="0" w:color="auto"/>
              <w:left w:val="single" w:sz="4" w:space="0" w:color="auto"/>
              <w:bottom w:val="single" w:sz="4" w:space="0" w:color="auto"/>
              <w:right w:val="single" w:sz="4" w:space="0" w:color="auto"/>
            </w:tcBorders>
          </w:tcPr>
          <w:p w14:paraId="376FB8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0B1DA1"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C903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7DE4305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A00B9EA" w14:textId="40817855" w:rsidR="0001302D" w:rsidRPr="0001000C" w:rsidRDefault="0001302D" w:rsidP="00F83DE2">
            <w:pPr>
              <w:rPr>
                <w:sz w:val="18"/>
                <w:szCs w:val="18"/>
              </w:rPr>
            </w:pPr>
            <w:r w:rsidRPr="0001000C">
              <w:rPr>
                <w:sz w:val="18"/>
                <w:szCs w:val="18"/>
              </w:rPr>
              <w:fldChar w:fldCharType="begin" w:fldLock="1"/>
            </w:r>
            <w:r w:rsidRPr="0001000C">
              <w:rPr>
                <w:sz w:val="18"/>
                <w:szCs w:val="18"/>
              </w:rPr>
              <w:instrText>ADDIN CSL_CITATION {"citationItems":[{"id":"ITEM-1","itemData":{"DOI":"10.1186/s12882-021-02251-y","ISSN":"1471-2369","abstract":"Background: Cardiac biomarkers Troponin T (TnT) and N-terminal pro-B-type natriuretic peptide (proBNP) and abdominal aortic calcification score (AAC) are associated with cardiovascular events and mortality in patients with chronic kidney disease (CKD). The effects of cardiac biomarkers and AAC on maximal exercise capacity in CKD are unknown and were studied.; Methods: One hundred seventy-four CKD 4-5 patients not on maintenance dialysis underwent maximal bicycle ergometry stress testing, lateral lumbar radiograph to study AAC, echocardiography and biochemical assessments.; Results: The subjects with proportional maximal ergometry workload (WMAX%) less than 50% of the expected values had higher TnT, proBNP, AAC, left ventricular end-diastolic diameter, left ventricular mass index, E/e' and pulse pressure, and lower global longitudinal strain compared to the better performing patients. TnT (β = - 0.09, p = 0.02), AAC (β = - 1.67, p &lt; 0.0001) and diabetes (β = - 11.7, p &lt; 0.0001) remained significantly associated with WMAX% in the multivariable model. Maximal ergometry workload (in Watts) was similarly associated with TnT and AAC in addition to age, male gender, hemoglobin and diastolic blood pressure in a respective multivariate model. AAC and TnT showed fair predictive power for WMAX% less than 50% of the expected value with AUCs of 0.70 and 0.75, respectively.; Conclusions: TnT and AAC are independently associated with maximal ergometry stress test workload in patients with advanced CKD.; Trial Registration: http://www.ClinicalTrials.gov NCT04223726.","author":[{"dropping-particle":"","family":"Lankinen","given":"Roosa","non-dropping-particle":"","parse-names":false,"suffix":""},{"dropping-particle":"","family":"Hakamäki","given":"Markus","non-dropping-particle":"","parse-names":false,"suffix":""},{"dropping-particle":"","family":"Metsärinne","given":"Kaj","non-dropping-particle":"","parse-names":false,"suffix":""},{"dropping-particle":"","family":"Koivuviita","given":"Niina","non-dropping-particle":"","parse-names":false,"suffix":""},{"dropping-particle":"","family":"Pärkkä","given":"Jussi P","non-dropping-particle":"","parse-names":false,"suffix":""},{"dropping-particle":"","family":"Saarenhovi","given":"Maria","non-dropping-particle":"","parse-names":false,"suffix":""},{"dropping-particle":"","family":"Hellman","given":"Tapio","non-dropping-particle":"","parse-names":false,"suffix":""},{"dropping-particle":"","family":"Järvisalo","given":"Mikko J","non-dropping-particle":"","parse-names":false,"suffix":""}],"container-title":"BMC nephrology","id":"ITEM-1","issue":"1","issued":{"date-parts":[["2021","2","4"]]},"note":"Accession Number: 33541279. Language: English. Date Revised: 20210207. Date Created: 20210205. Update Code: 20210210. Publication Type: Journal Article. Journal ID: 100967793. Publication Model: Electronic. Cited Medium: Internet. NLM ISO Abbr: BMC Nephrol. PubMed Central ID: PMC7863467. Linked References: J Am Soc Nephrol. 2017 Apr;28(4):1259-1268. (PMID: 27909047); Scand J Clin Lab Invest. 1990 Nov;50(7):747-55. (PMID: 2293335); Am J Epidemiol. 2010 Mar 1;171(5):515-21. (PMID: 20133515); J Nephrol. 2017 Feb;30(1):109-118. (PMID: 27003153); Ann Intern Med. 2009 May 5;150(9):604-12. (PMID: 19414839); J Am Soc Nephrol. 2018 Dec;29(12):2870-2878. (PMID: 30385652); Ren Fail. 2003 Jan;25(1):55-65. (PMID: 12617333); Circulation. 2005 Nov 15;112(20):3088-96. (PMID: 16286604); Nephron. 1986;42(1):47-51. (PMID: 3510400); Kidney Int. 2004 Feb;65(2):719-24. (PMID: 14717947); Am J Kidney Dis. 2001 Jun;37(6):1201-8. (PMID: 11382689); Heart Vessels. 2016 Jul;31(7):1030-7. (PMID: 26164596); J Nephrol. 2008 Jul-Aug;21(4):550-9. (PMID: 18651545); J Bone Miner Res. 2018 Jun;33(6):1001-1010. (PMID: 29443425); Am J Kidney Dis. 2005 Apr;45(4 Suppl 3):S1-153. (PMID: 15806502); Am J Cardiol. 2008 Feb 1;101(3):326-31. (PMID: 18237594); Med Sci Sports Exerc. 1993 Jan;25(1):18-23. (PMID: 8423751); Clin Exp Nephrol. 2013 Apr;17(2):225-31. (PMID: 22911116); Am J Cardiol. 2008 Feb 4;101(3A):82-8. (PMID: 18243865); Nephron. 2019;141(4):227-235. (PMID: 30726855); Clin Nephrol. 2018 Dec;90(6):380-389. (PMID: 30309449); J Am Heart Assoc. 2019 Sep 17;8(18):e013357. (PMID: 31514574); Blood Purif. 2020 Oct 26;:1-8. (PMID: 33105133); J Am Coll Cardiol. 2012 Dec 11;60(23):2427-63. (PMID: 23154053); Int J Med Sci. 2019 Jun 7;16(7):939-948. (PMID: 31341407); Atherosclerosis. 1997 Jul 25;132(2):245-50. (PMID: 9242971); Circulation. 2008 Apr 1;117(13):1685-92. (PMID: 18362234). Linking ISSN: 14712369. Subset: In Process; MEDLINE; Date of Electronic Publication: 2021 Feb 04. ; Original Imprints: Publication: London : BioMed Central, [2000-","page":"50","publisher":"BioMed Central","publisher-place":"Kidney Centre, Turku University Hospital and University of Turku, Turku, Finland.","title":"Association of maximal stress ergometry performance with troponin T and abdominal aortic calcification score in advanced chronic kidney disease.","type":"article-journal","volume":"22"},"uris":["http://www.mendeley.com/documents/?uuid=73b60f5a-8773-4964-9539-c3e06dde0ae2"]}],"mendeley":{"formattedCitation":"(6)","plainTextFormattedCitation":"(6)","previouslyFormattedCitation":"(6)"},"properties":{"noteIndex":0},"schema":"https://github.com/citation-style-language/schema/raw/master/csl-citation.json"}</w:instrText>
            </w:r>
            <w:r w:rsidRPr="0001000C">
              <w:rPr>
                <w:sz w:val="18"/>
                <w:szCs w:val="18"/>
              </w:rPr>
              <w:fldChar w:fldCharType="separate"/>
            </w:r>
            <w:r w:rsidRPr="0001000C">
              <w:rPr>
                <w:b w:val="0"/>
                <w:noProof/>
                <w:sz w:val="18"/>
                <w:szCs w:val="18"/>
              </w:rPr>
              <w:t>(6)</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E93535" w14:textId="54E61EE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2021</w:t>
            </w:r>
          </w:p>
        </w:tc>
        <w:tc>
          <w:tcPr>
            <w:tcW w:w="161" w:type="pct"/>
            <w:tcBorders>
              <w:top w:val="single" w:sz="4" w:space="0" w:color="auto"/>
              <w:left w:val="single" w:sz="4" w:space="0" w:color="auto"/>
              <w:bottom w:val="single" w:sz="4" w:space="0" w:color="auto"/>
              <w:right w:val="single" w:sz="4" w:space="0" w:color="auto"/>
            </w:tcBorders>
          </w:tcPr>
          <w:p w14:paraId="75AAD4A5" w14:textId="616A9909"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0.1186/s12882-021-02251-y</w:t>
            </w:r>
          </w:p>
        </w:tc>
        <w:tc>
          <w:tcPr>
            <w:tcW w:w="226" w:type="pct"/>
            <w:tcBorders>
              <w:top w:val="single" w:sz="4" w:space="0" w:color="auto"/>
              <w:left w:val="single" w:sz="4" w:space="0" w:color="auto"/>
              <w:bottom w:val="single" w:sz="4" w:space="0" w:color="auto"/>
              <w:right w:val="single" w:sz="4" w:space="0" w:color="auto"/>
            </w:tcBorders>
          </w:tcPr>
          <w:p w14:paraId="7D47B9A8" w14:textId="49F61D42"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33541279</w:t>
            </w:r>
          </w:p>
        </w:tc>
        <w:tc>
          <w:tcPr>
            <w:tcW w:w="322" w:type="pct"/>
            <w:tcBorders>
              <w:top w:val="single" w:sz="4" w:space="0" w:color="auto"/>
              <w:left w:val="single" w:sz="4" w:space="0" w:color="auto"/>
              <w:bottom w:val="single" w:sz="4" w:space="0" w:color="auto"/>
              <w:right w:val="single" w:sz="4" w:space="0" w:color="auto"/>
            </w:tcBorders>
          </w:tcPr>
          <w:p w14:paraId="4B45D7C3" w14:textId="403A792A" w:rsidR="0001302D" w:rsidRPr="0001000C"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sidRPr="001D4A6B">
              <w:rPr>
                <w:sz w:val="18"/>
                <w:szCs w:val="18"/>
              </w:rPr>
              <w:t>Finland</w:t>
            </w:r>
          </w:p>
        </w:tc>
        <w:tc>
          <w:tcPr>
            <w:tcW w:w="354" w:type="pct"/>
            <w:tcBorders>
              <w:top w:val="single" w:sz="4" w:space="0" w:color="auto"/>
              <w:left w:val="single" w:sz="4" w:space="0" w:color="auto"/>
              <w:bottom w:val="single" w:sz="4" w:space="0" w:color="auto"/>
              <w:right w:val="single" w:sz="4" w:space="0" w:color="auto"/>
            </w:tcBorders>
          </w:tcPr>
          <w:p w14:paraId="35ACA618" w14:textId="2BFAB02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6CACC7" w14:textId="0B0803C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2D21C3" w14:textId="7DC0878F" w:rsidR="0001302D" w:rsidRPr="0001000C" w:rsidRDefault="00C17EB9"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w:t>
            </w:r>
            <w:r w:rsidR="0001302D" w:rsidRPr="0001000C">
              <w:rPr>
                <w:sz w:val="18"/>
                <w:szCs w:val="18"/>
              </w:rPr>
              <w:t> = 31.0</w:t>
            </w:r>
          </w:p>
        </w:tc>
        <w:tc>
          <w:tcPr>
            <w:tcW w:w="194" w:type="pct"/>
            <w:tcBorders>
              <w:top w:val="single" w:sz="4" w:space="0" w:color="auto"/>
              <w:left w:val="single" w:sz="4" w:space="0" w:color="auto"/>
              <w:bottom w:val="single" w:sz="4" w:space="0" w:color="auto"/>
              <w:right w:val="single" w:sz="4" w:space="0" w:color="auto"/>
            </w:tcBorders>
          </w:tcPr>
          <w:p w14:paraId="05751D05" w14:textId="6C53A45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8E700DC" w14:textId="5BDA5EF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118F307" w14:textId="4CFDC25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Maximal ergometry workload (WMAX)</w:t>
            </w:r>
          </w:p>
        </w:tc>
        <w:tc>
          <w:tcPr>
            <w:tcW w:w="225" w:type="pct"/>
            <w:tcBorders>
              <w:top w:val="single" w:sz="4" w:space="0" w:color="auto"/>
              <w:left w:val="single" w:sz="4" w:space="0" w:color="auto"/>
              <w:bottom w:val="single" w:sz="4" w:space="0" w:color="auto"/>
              <w:right w:val="single" w:sz="4" w:space="0" w:color="auto"/>
            </w:tcBorders>
          </w:tcPr>
          <w:p w14:paraId="45303E2A" w14:textId="2F8F7AF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4-5</w:t>
            </w:r>
          </w:p>
        </w:tc>
        <w:tc>
          <w:tcPr>
            <w:tcW w:w="229" w:type="pct"/>
            <w:tcBorders>
              <w:top w:val="single" w:sz="4" w:space="0" w:color="auto"/>
              <w:left w:val="single" w:sz="4" w:space="0" w:color="auto"/>
              <w:bottom w:val="single" w:sz="4" w:space="0" w:color="auto"/>
            </w:tcBorders>
          </w:tcPr>
          <w:p w14:paraId="66CDBD4D" w14:textId="24022BEA"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174</w:t>
            </w:r>
          </w:p>
        </w:tc>
      </w:tr>
      <w:tr w:rsidR="00976074" w:rsidRPr="0001000C" w14:paraId="6B060A0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12E16B1"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29567F"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CE829F0"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CFC8D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8E33272"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9DDA4A" w14:textId="517321C4"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FCC3DB2" w14:textId="32FB2F0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 score</w:t>
            </w:r>
          </w:p>
        </w:tc>
        <w:tc>
          <w:tcPr>
            <w:tcW w:w="1837" w:type="pct"/>
            <w:tcBorders>
              <w:top w:val="single" w:sz="4" w:space="0" w:color="auto"/>
              <w:left w:val="single" w:sz="4" w:space="0" w:color="auto"/>
              <w:bottom w:val="single" w:sz="4" w:space="0" w:color="auto"/>
              <w:right w:val="single" w:sz="4" w:space="0" w:color="auto"/>
            </w:tcBorders>
          </w:tcPr>
          <w:p w14:paraId="6967B665" w14:textId="28428702" w:rsidR="0001302D" w:rsidRPr="0001000C" w:rsidRDefault="00C17EB9" w:rsidP="00F83DE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w:t>
            </w:r>
            <w:r w:rsidR="0001302D" w:rsidRPr="0001000C">
              <w:rPr>
                <w:sz w:val="18"/>
                <w:szCs w:val="18"/>
              </w:rPr>
              <w:t> = -1.44</w:t>
            </w:r>
          </w:p>
        </w:tc>
        <w:tc>
          <w:tcPr>
            <w:tcW w:w="194" w:type="pct"/>
            <w:tcBorders>
              <w:top w:val="single" w:sz="4" w:space="0" w:color="auto"/>
              <w:left w:val="single" w:sz="4" w:space="0" w:color="auto"/>
              <w:bottom w:val="single" w:sz="4" w:space="0" w:color="auto"/>
              <w:right w:val="single" w:sz="4" w:space="0" w:color="auto"/>
            </w:tcBorders>
          </w:tcPr>
          <w:p w14:paraId="4ACD2DA3"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5CA41A" w14:textId="63796C23"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91043C6" w14:textId="0793FA6C"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WMAX% &lt; 50%</w:t>
            </w:r>
          </w:p>
        </w:tc>
        <w:tc>
          <w:tcPr>
            <w:tcW w:w="225" w:type="pct"/>
            <w:tcBorders>
              <w:top w:val="single" w:sz="4" w:space="0" w:color="auto"/>
              <w:left w:val="single" w:sz="4" w:space="0" w:color="auto"/>
              <w:bottom w:val="single" w:sz="4" w:space="0" w:color="auto"/>
              <w:right w:val="single" w:sz="4" w:space="0" w:color="auto"/>
            </w:tcBorders>
          </w:tcPr>
          <w:p w14:paraId="1004E3F7"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AA36D3" w14:textId="42A08B06"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87B982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A87A07" w14:textId="77777777" w:rsidR="0001302D" w:rsidRPr="0001000C" w:rsidRDefault="0001302D" w:rsidP="00F83DE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15E228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35E7F09"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D69F97"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213FC3"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B3C63C0" w14:textId="4F131BE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6CB6A62"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4BCFCD4" w14:textId="72643EE5"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01000C">
              <w:rPr>
                <w:sz w:val="18"/>
                <w:szCs w:val="18"/>
              </w:rPr>
              <w:t xml:space="preserve">AAC and </w:t>
            </w:r>
            <w:proofErr w:type="spellStart"/>
            <w:r w:rsidRPr="0001000C">
              <w:rPr>
                <w:sz w:val="18"/>
                <w:szCs w:val="18"/>
              </w:rPr>
              <w:t>TnT</w:t>
            </w:r>
            <w:proofErr w:type="spellEnd"/>
            <w:r w:rsidRPr="0001000C">
              <w:rPr>
                <w:sz w:val="18"/>
                <w:szCs w:val="18"/>
              </w:rPr>
              <w:t xml:space="preserve"> showed fair predictive power for WMAX% less than 50% of the expected value with AUCs of 0.70 and 0.75, respectively.</w:t>
            </w:r>
          </w:p>
        </w:tc>
        <w:tc>
          <w:tcPr>
            <w:tcW w:w="194" w:type="pct"/>
            <w:tcBorders>
              <w:top w:val="single" w:sz="4" w:space="0" w:color="auto"/>
              <w:left w:val="single" w:sz="4" w:space="0" w:color="auto"/>
              <w:bottom w:val="single" w:sz="4" w:space="0" w:color="auto"/>
              <w:right w:val="single" w:sz="4" w:space="0" w:color="auto"/>
            </w:tcBorders>
          </w:tcPr>
          <w:p w14:paraId="413C38F1"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E614CEB"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5D0A545"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611000"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6AF91DD" w14:textId="77777777"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D4C05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8EAA3C0" w14:textId="4BC169FD" w:rsidR="0001302D" w:rsidRPr="0001000C" w:rsidRDefault="0001302D" w:rsidP="00F83DE2">
            <w:pPr>
              <w:rPr>
                <w:sz w:val="18"/>
                <w:szCs w:val="18"/>
              </w:rPr>
            </w:pPr>
            <w:r w:rsidRPr="0001000C">
              <w:rPr>
                <w:sz w:val="18"/>
                <w:szCs w:val="18"/>
              </w:rPr>
              <w:fldChar w:fldCharType="begin" w:fldLock="1"/>
            </w:r>
            <w:r>
              <w:rPr>
                <w:sz w:val="18"/>
                <w:szCs w:val="18"/>
              </w:rPr>
              <w:instrText>ADDIN CSL_CITATION {"citationItems":[{"id":"ITEM-1","itemData":{"DOI":"10.1186/1471-2369-14-122","abstract":"Background: Cardiovascular morbidity and mortality remains excessive in patients with chronic kidney disease. The association of vascular changes with regulators of extraosseous calcification in this patient population is still under investigation. The aim of the present study was to investigate the associations of the calcification inhibitor fetuin-A, and the anti-osteoclastic factor osteoprotegerin (OPG) with vascular pathology in chronic hemodialysis patients. Methods: In this cross-sectional study including 81 stable chronic hemodialysis patients, we measured carotid-to-femoral pulse wave velocity (cfPWV) with applanation tonometry, reflecting arterial stiffness, and common carotid intima-media thickness (ccIMT), a surrogate of early atherosclerosis, as well as serum levels of fetuin-A and OPG. Co-morbidities, traditional cardiovascular risk factors, inflammatory markers and mineral-bone disease serology parameters were also recorded. Results: cfPWV correlated inversely with fetuin-A (r=-0.355, p=0.001) and positively with OPG (r=0.584, p&lt;0.001). In multilinear regression analysis including age, gender, diabetes, cardiovascular disease, hypertension, pulse pressure, LDL, logCRP, both fetuin-A and OPG were independently associated with cfPWV (p=0.024 and p=0.041 respectively). ccIMT was negatively associated with fetuin-A (r=-0.312, p=0.005) and positively with OPG (r=0.521, p&lt;0.0001); however these associations lost statistical significance after adjustment for age. Conclusion: In chronic hemodialysis patients both fetuin-A and OPG levels are independently associated with arterial stiffness but not with early atherosclerotic vascular changes.","author":[{"dropping-particle":"","family":"Pateinakis","given":"Panagiotis","non-dropping-particle":"","parse-names":false,"suffix":""},{"dropping-particle":"","family":"Papagianni","given":"Aikaterini","non-dropping-particle":"","parse-names":false,"suffix":""},{"dropping-particle":"","family":"Douma","given":"Stella","non-dropping-particle":"","parse-names":false,"suffix":""},{"dropping-particle":"","family":"Efstratiadis","given":"Georgios","non-dropping-particle":"","parse-names":false,"suffix":""},{"dropping-particle":"","family":"Memmos","given":"Dimitrios","non-dropping-particle":"","parse-names":false,"suffix":""}],"container-title":"BMC NEPHROLOGY","id":"ITEM-1","issued":{"date-parts":[["2013"]]},"title":"Associations of fetuin-A and osteoprotegerin with arterial stiffness and early atherosclerosis in chronic hemodialysis patients","type":"article-journal","volume":"14"},"uris":["http://www.mendeley.com/documents/?uuid=5c61a6b8-6c97-3c4e-a4f6-b01f2d7eda62"]}],"mendeley":{"formattedCitation":"(7)","plainTextFormattedCitation":"(7)","previouslyFormattedCitation":"(7)"},"properties":{"noteIndex":0},"schema":"https://github.com/citation-style-language/schema/raw/master/csl-citation.json"}</w:instrText>
            </w:r>
            <w:r w:rsidRPr="0001000C">
              <w:rPr>
                <w:sz w:val="18"/>
                <w:szCs w:val="18"/>
              </w:rPr>
              <w:fldChar w:fldCharType="separate"/>
            </w:r>
            <w:r w:rsidRPr="0001000C">
              <w:rPr>
                <w:b w:val="0"/>
                <w:noProof/>
                <w:sz w:val="18"/>
                <w:szCs w:val="18"/>
              </w:rPr>
              <w:t>(7)</w:t>
            </w:r>
            <w:r w:rsidRPr="0001000C">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C98EE7D" w14:textId="64EFF50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7202276B" w14:textId="5E42D24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10.1186/1471-2369-14-122</w:t>
            </w:r>
          </w:p>
        </w:tc>
        <w:tc>
          <w:tcPr>
            <w:tcW w:w="226" w:type="pct"/>
            <w:tcBorders>
              <w:top w:val="single" w:sz="4" w:space="0" w:color="auto"/>
              <w:left w:val="single" w:sz="4" w:space="0" w:color="auto"/>
              <w:bottom w:val="single" w:sz="4" w:space="0" w:color="auto"/>
              <w:right w:val="single" w:sz="4" w:space="0" w:color="auto"/>
            </w:tcBorders>
          </w:tcPr>
          <w:p w14:paraId="38FD6E6F" w14:textId="6722289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23758931</w:t>
            </w:r>
          </w:p>
        </w:tc>
        <w:tc>
          <w:tcPr>
            <w:tcW w:w="322" w:type="pct"/>
            <w:tcBorders>
              <w:top w:val="single" w:sz="4" w:space="0" w:color="auto"/>
              <w:left w:val="single" w:sz="4" w:space="0" w:color="auto"/>
              <w:bottom w:val="single" w:sz="4" w:space="0" w:color="auto"/>
              <w:right w:val="single" w:sz="4" w:space="0" w:color="auto"/>
            </w:tcBorders>
          </w:tcPr>
          <w:p w14:paraId="1D4978F8" w14:textId="20FD0BAF" w:rsidR="0001302D" w:rsidRPr="0001000C" w:rsidRDefault="001D4A6B" w:rsidP="00F83DE2">
            <w:pPr>
              <w:cnfStyle w:val="000000000000" w:firstRow="0" w:lastRow="0" w:firstColumn="0" w:lastColumn="0" w:oddVBand="0" w:evenVBand="0" w:oddHBand="0" w:evenHBand="0" w:firstRowFirstColumn="0" w:firstRowLastColumn="0" w:lastRowFirstColumn="0" w:lastRowLastColumn="0"/>
              <w:rPr>
                <w:sz w:val="18"/>
                <w:szCs w:val="18"/>
              </w:rPr>
            </w:pPr>
            <w:r w:rsidRPr="001D4A6B">
              <w:rPr>
                <w:sz w:val="18"/>
                <w:szCs w:val="18"/>
              </w:rPr>
              <w:t>Greece</w:t>
            </w:r>
          </w:p>
        </w:tc>
        <w:tc>
          <w:tcPr>
            <w:tcW w:w="354" w:type="pct"/>
            <w:tcBorders>
              <w:top w:val="single" w:sz="4" w:space="0" w:color="auto"/>
              <w:left w:val="single" w:sz="4" w:space="0" w:color="auto"/>
              <w:bottom w:val="single" w:sz="4" w:space="0" w:color="auto"/>
              <w:right w:val="single" w:sz="4" w:space="0" w:color="auto"/>
            </w:tcBorders>
          </w:tcPr>
          <w:p w14:paraId="57AF374B" w14:textId="3597D81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7E92929" w14:textId="369F56F8"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6DCFFD5" w14:textId="4104348E"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rFonts w:eastAsia="Yu Mincho"/>
                <w:sz w:val="18"/>
                <w:szCs w:val="18"/>
                <w:lang w:val="el-GR" w:eastAsia="ja-JP"/>
              </w:rPr>
              <w:t>β</w:t>
            </w:r>
            <w:r w:rsidRPr="0001000C">
              <w:rPr>
                <w:rFonts w:eastAsia="Yu Mincho"/>
                <w:sz w:val="18"/>
                <w:szCs w:val="18"/>
                <w:lang w:eastAsia="ja-JP"/>
              </w:rPr>
              <w:t xml:space="preserve"> </w:t>
            </w:r>
            <w:r w:rsidRPr="00457EF0">
              <w:rPr>
                <w:rFonts w:eastAsia="Yu Mincho"/>
                <w:sz w:val="18"/>
                <w:szCs w:val="18"/>
                <w:lang w:eastAsia="ja-JP"/>
              </w:rPr>
              <w:t>=</w:t>
            </w:r>
            <w:r w:rsidRPr="0001000C">
              <w:rPr>
                <w:rFonts w:eastAsia="Yu Mincho"/>
                <w:sz w:val="18"/>
                <w:szCs w:val="18"/>
                <w:lang w:eastAsia="ja-JP"/>
              </w:rPr>
              <w:t xml:space="preserve"> </w:t>
            </w:r>
            <w:r w:rsidRPr="0001000C">
              <w:rPr>
                <w:rFonts w:eastAsia="Yu Mincho" w:hint="eastAsia"/>
                <w:sz w:val="18"/>
                <w:szCs w:val="18"/>
                <w:lang w:eastAsia="ja-JP"/>
              </w:rPr>
              <w:t>-</w:t>
            </w:r>
            <w:r w:rsidRPr="0001000C">
              <w:rPr>
                <w:rFonts w:eastAsia="Yu Mincho"/>
                <w:sz w:val="18"/>
                <w:szCs w:val="18"/>
                <w:lang w:eastAsia="ja-JP"/>
              </w:rPr>
              <w:t>0.163</w:t>
            </w:r>
          </w:p>
        </w:tc>
        <w:tc>
          <w:tcPr>
            <w:tcW w:w="194" w:type="pct"/>
            <w:tcBorders>
              <w:top w:val="single" w:sz="4" w:space="0" w:color="auto"/>
              <w:left w:val="single" w:sz="4" w:space="0" w:color="auto"/>
              <w:bottom w:val="single" w:sz="4" w:space="0" w:color="auto"/>
              <w:right w:val="single" w:sz="4" w:space="0" w:color="auto"/>
            </w:tcBorders>
          </w:tcPr>
          <w:p w14:paraId="274F64A0" w14:textId="36FAE945"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BD4043A" w14:textId="158C3A42"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Common carotid intima-media thickness (ccIMT)</w:t>
            </w:r>
          </w:p>
        </w:tc>
        <w:tc>
          <w:tcPr>
            <w:tcW w:w="258" w:type="pct"/>
            <w:tcBorders>
              <w:top w:val="single" w:sz="4" w:space="0" w:color="auto"/>
              <w:left w:val="single" w:sz="4" w:space="0" w:color="auto"/>
              <w:bottom w:val="single" w:sz="4" w:space="0" w:color="auto"/>
              <w:right w:val="single" w:sz="4" w:space="0" w:color="auto"/>
            </w:tcBorders>
          </w:tcPr>
          <w:p w14:paraId="7FB2DE16" w14:textId="77777777"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FEFAF7" w14:textId="57094811"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5D (HD)</w:t>
            </w:r>
          </w:p>
        </w:tc>
        <w:tc>
          <w:tcPr>
            <w:tcW w:w="229" w:type="pct"/>
            <w:tcBorders>
              <w:top w:val="single" w:sz="4" w:space="0" w:color="auto"/>
              <w:left w:val="single" w:sz="4" w:space="0" w:color="auto"/>
              <w:bottom w:val="single" w:sz="4" w:space="0" w:color="auto"/>
            </w:tcBorders>
          </w:tcPr>
          <w:p w14:paraId="4FEE8AB4" w14:textId="2337CA3D" w:rsidR="0001302D" w:rsidRPr="0001000C" w:rsidRDefault="0001302D" w:rsidP="00F83DE2">
            <w:pPr>
              <w:cnfStyle w:val="000000000000" w:firstRow="0" w:lastRow="0" w:firstColumn="0" w:lastColumn="0" w:oddVBand="0" w:evenVBand="0" w:oddHBand="0" w:evenHBand="0" w:firstRowFirstColumn="0" w:firstRowLastColumn="0" w:lastRowFirstColumn="0" w:lastRowLastColumn="0"/>
              <w:rPr>
                <w:sz w:val="18"/>
                <w:szCs w:val="18"/>
              </w:rPr>
            </w:pPr>
            <w:r w:rsidRPr="0001000C">
              <w:rPr>
                <w:sz w:val="18"/>
                <w:szCs w:val="18"/>
              </w:rPr>
              <w:t>81</w:t>
            </w:r>
          </w:p>
        </w:tc>
      </w:tr>
      <w:tr w:rsidR="00976074" w:rsidRPr="0001000C" w14:paraId="7FECFA7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8777F8" w14:textId="22B7D010" w:rsidR="0001302D" w:rsidRPr="0001000C" w:rsidRDefault="0001302D" w:rsidP="00F83DE2">
            <w:pPr>
              <w:rPr>
                <w:sz w:val="18"/>
                <w:szCs w:val="18"/>
              </w:rPr>
            </w:pPr>
            <w:r>
              <w:rPr>
                <w:sz w:val="18"/>
                <w:szCs w:val="18"/>
              </w:rPr>
              <w:fldChar w:fldCharType="begin" w:fldLock="1"/>
            </w:r>
            <w:r>
              <w:rPr>
                <w:sz w:val="18"/>
                <w:szCs w:val="18"/>
              </w:rPr>
              <w:instrText>ADDIN CSL_CITATION {"citationItems":[{"id":"ITEM-1","itemData":{"DOI":"10.1159/000360230","abstract":"Background: Cardiovascular calcification represents a marker of cardiovascular risk in chronic dialysis patients. In the general population, aortic arch calcification (AAC) can predict cardiovascular mortality. We conducted a prospective study to investigate factors associated with AAC in hemodialysis patients and examined its prognostic value in long-term outcome. Methods: A total of 712 hemodialysis patients were enrolled. AAC was identified on postero-anterior chest X-ray films and classified as grade (Gr.) 0, 1, 2 or 3. Demographic data including age, gender, dialysis vintage, co-morbidity and biochemical data were reviewed and recorded. The patients were followed for 10 years. Results: AAC was present in 164 patients (23%) as Gr. 1, in 116 patients (16.3%) as Gr. 2 and in 126 patients (17.7%) as Gr. 3. An increase in the severity of calcification was associated with older patients who had lower albumin, higher calcium and glucose levels. During the follow-up period of 10 years, we found that the grade of AAC was directly related to cardiovascular mortality (Gr. 0: 5.3%; Gr. 1: 12.7%; Gr. 2: 18.9%, and Gr. 3: 24.4%; p &lt; 0.05) and all-cause mortality (Gr. 0: 19.9%; Gr. 1: 31.1%; Gr. 2: 44.8%, and Gr. 3: 53.2%; p &lt; 0.001). Multivariate Cox proportional hazards analysis revealed that high-grade calcification was associated with cardiovascular and all-cause mortality. Patients with AAC were associated with a worse outcome in survival analysis. The severity of AAC also influenced their survival. Conclusion: Calcification of the aortic arch detected in plain chest radiography was an important determinant of cardiovascular as well as all-cause mortality in chronic hemodialysis patients. The presence and severity of AAC predicted long-term survival. © 2014 S. Karger AG, Basel.","author":[{"dropping-particle":"Te","family":"Lee","given":"Chien","non-dropping-particle":"","parse-names":false,"suffix":""},{"dropping-particle":"","family":"Huang","given":"Chiang Chi","non-dropping-particle":"","parse-names":false,"suffix":""},{"dropping-particle":"","family":"Hsu","given":"Chung Yao","non-dropping-particle":"","parse-names":false,"suffix":""},{"dropping-particle":"","family":"Chiou","given":"Terry Ting Yu","non-dropping-particle":"","parse-names":false,"suffix":""},{"dropping-particle":"","family":"Ng","given":"Hwee Yeong","non-dropping-particle":"","parse-names":false,"suffix":""},{"dropping-particle":"","family":"Wu","given":"Chien Hsing","non-dropping-particle":"","parse-names":false,"suffix":""},{"dropping-particle":"","family":"Kuo","given":"Wei Hung","non-dropping-particle":"","parse-names":false,"suffix":""},{"dropping-particle":"","family":"Lee","given":"Yueh Ting","non-dropping-particle":"","parse-names":false,"suffix":""}],"container-title":"CardioRenal Medicine","id":"ITEM-1","issue":"1","issued":{"date-parts":[["2014"]]},"page":"34-42","title":"Calcification of the aortic arch predicts cardiovascular and all-cause mortality in chronic hemodialysis patients","type":"article-journal","volume":"4"},"uris":["http://www.mendeley.com/documents/?uuid=7ad148c9-ae1e-421b-b09b-f3f8f137c788"]}],"mendeley":{"formattedCitation":"(8)","plainTextFormattedCitation":"(8)","previouslyFormattedCitation":"(8)"},"properties":{"noteIndex":0},"schema":"https://github.com/citation-style-language/schema/raw/master/csl-citation.json"}</w:instrText>
            </w:r>
            <w:r>
              <w:rPr>
                <w:sz w:val="18"/>
                <w:szCs w:val="18"/>
              </w:rPr>
              <w:fldChar w:fldCharType="separate"/>
            </w:r>
            <w:r w:rsidRPr="007C6E1C">
              <w:rPr>
                <w:b w:val="0"/>
                <w:noProof/>
                <w:sz w:val="18"/>
                <w:szCs w:val="18"/>
              </w:rPr>
              <w:t>(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1239C4" w14:textId="3A22C218"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A3ED16B" w14:textId="6B5B74D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t>10.11</w:t>
            </w:r>
            <w:r w:rsidRPr="00A94742">
              <w:rPr>
                <w:sz w:val="18"/>
                <w:szCs w:val="18"/>
              </w:rPr>
              <w:lastRenderedPageBreak/>
              <w:t>59/000360230</w:t>
            </w:r>
          </w:p>
        </w:tc>
        <w:tc>
          <w:tcPr>
            <w:tcW w:w="226" w:type="pct"/>
            <w:tcBorders>
              <w:top w:val="single" w:sz="4" w:space="0" w:color="auto"/>
              <w:left w:val="single" w:sz="4" w:space="0" w:color="auto"/>
              <w:bottom w:val="single" w:sz="4" w:space="0" w:color="auto"/>
              <w:right w:val="single" w:sz="4" w:space="0" w:color="auto"/>
            </w:tcBorders>
          </w:tcPr>
          <w:p w14:paraId="3ECA594B" w14:textId="3362E61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sidRPr="00A94742">
              <w:rPr>
                <w:sz w:val="18"/>
                <w:szCs w:val="18"/>
              </w:rPr>
              <w:lastRenderedPageBreak/>
              <w:t>24847332</w:t>
            </w:r>
          </w:p>
        </w:tc>
        <w:tc>
          <w:tcPr>
            <w:tcW w:w="322" w:type="pct"/>
            <w:tcBorders>
              <w:top w:val="single" w:sz="4" w:space="0" w:color="auto"/>
              <w:left w:val="single" w:sz="4" w:space="0" w:color="auto"/>
              <w:bottom w:val="single" w:sz="4" w:space="0" w:color="auto"/>
              <w:right w:val="single" w:sz="4" w:space="0" w:color="auto"/>
            </w:tcBorders>
          </w:tcPr>
          <w:p w14:paraId="29BF37E8" w14:textId="222FCDDB" w:rsidR="0001302D" w:rsidRDefault="001D4A6B"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66F4DF12" w14:textId="26B285AE"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B1E9047" w14:textId="7FF3CD1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E91CC5C" w14:textId="0E5367A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2.354 </w:t>
            </w:r>
            <w:r>
              <w:rPr>
                <w:sz w:val="18"/>
                <w:szCs w:val="18"/>
              </w:rPr>
              <w:t>(</w:t>
            </w:r>
            <w:r w:rsidRPr="00A94742">
              <w:rPr>
                <w:sz w:val="18"/>
                <w:szCs w:val="18"/>
              </w:rPr>
              <w:t>1.371 – 4.04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A59B3B8" w14:textId="30BD4C23"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5092ED" w14:textId="5A097806"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54217C51" w14:textId="1B657B2C"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w:t>
            </w:r>
            <w:r>
              <w:rPr>
                <w:sz w:val="18"/>
                <w:szCs w:val="18"/>
              </w:rPr>
              <w:lastRenderedPageBreak/>
              <w:t>ar mortality</w:t>
            </w:r>
          </w:p>
        </w:tc>
        <w:tc>
          <w:tcPr>
            <w:tcW w:w="225" w:type="pct"/>
            <w:tcBorders>
              <w:top w:val="single" w:sz="4" w:space="0" w:color="auto"/>
              <w:left w:val="single" w:sz="4" w:space="0" w:color="auto"/>
              <w:bottom w:val="single" w:sz="4" w:space="0" w:color="auto"/>
              <w:right w:val="single" w:sz="4" w:space="0" w:color="auto"/>
            </w:tcBorders>
          </w:tcPr>
          <w:p w14:paraId="23AB10AF" w14:textId="1FFDBD3F"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5D (HD)</w:t>
            </w:r>
          </w:p>
        </w:tc>
        <w:tc>
          <w:tcPr>
            <w:tcW w:w="229" w:type="pct"/>
            <w:tcBorders>
              <w:top w:val="single" w:sz="4" w:space="0" w:color="auto"/>
              <w:left w:val="single" w:sz="4" w:space="0" w:color="auto"/>
              <w:bottom w:val="single" w:sz="4" w:space="0" w:color="auto"/>
            </w:tcBorders>
          </w:tcPr>
          <w:p w14:paraId="74ABDA92" w14:textId="601E3640" w:rsidR="0001302D" w:rsidRPr="0001000C" w:rsidRDefault="0001302D" w:rsidP="00F83DE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712</w:t>
            </w:r>
          </w:p>
        </w:tc>
      </w:tr>
      <w:tr w:rsidR="00976074" w:rsidRPr="0001000C" w14:paraId="5FE2AFC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D99920"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1D4340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4DC8406"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33C9A1"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F0F30D"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AC1BCB7" w14:textId="27D09500"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71667D" w14:textId="7F99C2F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 Grade 3</w:t>
            </w:r>
          </w:p>
        </w:tc>
        <w:tc>
          <w:tcPr>
            <w:tcW w:w="1837" w:type="pct"/>
            <w:tcBorders>
              <w:top w:val="single" w:sz="4" w:space="0" w:color="auto"/>
              <w:left w:val="single" w:sz="4" w:space="0" w:color="auto"/>
              <w:bottom w:val="single" w:sz="4" w:space="0" w:color="auto"/>
              <w:right w:val="single" w:sz="4" w:space="0" w:color="auto"/>
            </w:tcBorders>
          </w:tcPr>
          <w:p w14:paraId="2A75911E" w14:textId="351E6476"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A94742">
              <w:rPr>
                <w:sz w:val="18"/>
                <w:szCs w:val="18"/>
              </w:rPr>
              <w:t xml:space="preserve">2.497 </w:t>
            </w:r>
            <w:r>
              <w:rPr>
                <w:sz w:val="18"/>
                <w:szCs w:val="18"/>
              </w:rPr>
              <w:t>(</w:t>
            </w:r>
            <w:r w:rsidRPr="00A94742">
              <w:rPr>
                <w:sz w:val="18"/>
                <w:szCs w:val="18"/>
              </w:rPr>
              <w:t>1.237 – 5.04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4CFF37"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3E7E095" w14:textId="31907E1C"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9F9ADC" w14:textId="100A7A94"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63049E85"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4241CA" w14:textId="77777777" w:rsidR="0001302D" w:rsidRPr="0001000C" w:rsidRDefault="0001302D" w:rsidP="00A94742">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1EFCE1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8A1629" w14:textId="77777777" w:rsidR="0001302D" w:rsidRPr="0001000C" w:rsidRDefault="0001302D" w:rsidP="00A94742">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810D4A"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4E7CD63"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BF326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08360F"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D27F4" w14:textId="41A8E93A"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AF29E9F" w14:textId="77777777"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8BC1194" w14:textId="735A3D0C"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A94742">
              <w:rPr>
                <w:sz w:val="18"/>
                <w:szCs w:val="18"/>
              </w:rPr>
              <w:t xml:space="preserve">1.604 </w:t>
            </w:r>
            <w:r>
              <w:rPr>
                <w:sz w:val="18"/>
                <w:szCs w:val="18"/>
              </w:rPr>
              <w:t>(</w:t>
            </w:r>
            <w:r w:rsidRPr="00A94742">
              <w:rPr>
                <w:sz w:val="18"/>
                <w:szCs w:val="18"/>
              </w:rPr>
              <w:t>1.058 – 2.43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1FB301C"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7177BD"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0B7823" w14:textId="4F635E1A" w:rsidR="0001302D"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3B0C8E76"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C22419" w14:textId="77777777" w:rsidR="0001302D" w:rsidRPr="0001000C" w:rsidRDefault="0001302D" w:rsidP="00A94742">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396D887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DC512F" w14:textId="63A614AC"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11/ctr.12888","abstract":"Based on native CT scans of the pelvic region using a standardized\ncalcification score, evaluation of iliac vascular calcification was\nperformed between 2008 and 2012 prior to listing for renal\ntransplantation in 205 patients with chronic kidney disease. Vascular\ncalcification showed a decrease from proximal to distal. The difference\nbetween the degree of calcification in the common iliac artery and in\nthe external iliac artery was significant (P&lt;.001). Risk factors for\ntotal iliac vascular calcification were age, smoking, sex, underlying\nrenal disease, and diabetes. Multivariate analysis revealed age to be\nthe most relevant risk factor (P&lt;.001). The duration of hemodialysis\ncorrelated significantly with total iliac vascular calcification. As the\nintroduction of the standardized surgical evaluation protocol, no\ntransplantation has had to be broken off and no early graft loss due to\ncalcification has occurred. Thus, careful scoring of vascular\ncalcification prior to transplantation may be a valuable tool to support\nsurgical decisions and to improve patient safety and outcome in\nincreasingly older transplant recipients.","author":[{"dropping-particle":"","family":"Kahn","given":"Judith","non-dropping-particle":"","parse-names":false,"suffix":""},{"dropping-particle":"","family":"Ram","given":"Leona Marleen","non-dropping-particle":"","parse-names":false,"suffix":""},{"dropping-particle":"","family":"Eberhard","given":"Katharina","non-dropping-particle":"","parse-names":false,"suffix":""},{"dropping-particle":"","family":"Groselj-Strele","given":"Andrea","non-dropping-particle":"","parse-names":false,"suffix":""},{"dropping-particle":"","family":"Obermayer-Pietsch","given":"Barbara","non-dropping-particle":"","parse-names":false,"suffix":""},{"dropping-particle":"","family":"Mueller","given":"Helmut","non-dropping-particle":"","parse-names":false,"suffix":""}],"container-title":"CLINICAL TRANSPLANTATION","id":"ITEM-1","issue":"3","issued":{"date-parts":[["2017"]]},"title":"Calcification score evaluation in patients listed for renal transplantation","type":"article-journal","volume":"31"},"uris":["http://www.mendeley.com/documents/?uuid=79433a24-8fbe-307b-af38-2728a968d94b"]}],"mendeley":{"formattedCitation":"(9)","plainTextFormattedCitation":"(9)","previouslyFormattedCitation":"(9)"},"properties":{"noteIndex":0},"schema":"https://github.com/citation-style-language/schema/raw/master/csl-citation.json"}</w:instrText>
            </w:r>
            <w:r>
              <w:rPr>
                <w:sz w:val="18"/>
                <w:szCs w:val="18"/>
              </w:rPr>
              <w:fldChar w:fldCharType="separate"/>
            </w:r>
            <w:r w:rsidRPr="0068000A">
              <w:rPr>
                <w:b w:val="0"/>
                <w:noProof/>
                <w:sz w:val="18"/>
                <w:szCs w:val="18"/>
              </w:rPr>
              <w:t>(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623501D" w14:textId="3716DFC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43C552C9" w14:textId="4E8AA1A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68000A">
              <w:rPr>
                <w:sz w:val="18"/>
                <w:szCs w:val="18"/>
              </w:rPr>
              <w:t>10.1159/000360230</w:t>
            </w:r>
          </w:p>
        </w:tc>
        <w:tc>
          <w:tcPr>
            <w:tcW w:w="226" w:type="pct"/>
            <w:tcBorders>
              <w:top w:val="single" w:sz="4" w:space="0" w:color="auto"/>
              <w:left w:val="single" w:sz="4" w:space="0" w:color="auto"/>
              <w:bottom w:val="single" w:sz="4" w:space="0" w:color="auto"/>
              <w:right w:val="single" w:sz="4" w:space="0" w:color="auto"/>
            </w:tcBorders>
          </w:tcPr>
          <w:p w14:paraId="0405B261" w14:textId="6A5C08C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7988970</w:t>
            </w:r>
          </w:p>
        </w:tc>
        <w:tc>
          <w:tcPr>
            <w:tcW w:w="322" w:type="pct"/>
            <w:tcBorders>
              <w:top w:val="single" w:sz="4" w:space="0" w:color="auto"/>
              <w:left w:val="single" w:sz="4" w:space="0" w:color="auto"/>
              <w:bottom w:val="single" w:sz="4" w:space="0" w:color="auto"/>
              <w:right w:val="single" w:sz="4" w:space="0" w:color="auto"/>
            </w:tcBorders>
          </w:tcPr>
          <w:p w14:paraId="4E061AD9" w14:textId="0C35D040" w:rsidR="0001302D" w:rsidRDefault="001D4A6B"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6998E00B" w14:textId="3E0E84B6"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D7F7AA" w14:textId="26A3733E"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044FD4B" w14:textId="29CB1988"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total iliac</w:t>
            </w:r>
            <w:r>
              <w:rPr>
                <w:sz w:val="18"/>
                <w:szCs w:val="18"/>
              </w:rPr>
              <w:t xml:space="preserve">: </w:t>
            </w:r>
            <w:r w:rsidRPr="004C0529">
              <w:rPr>
                <w:sz w:val="18"/>
                <w:szCs w:val="18"/>
              </w:rPr>
              <w:t xml:space="preserve">1.00 (0.25-1.75) </w:t>
            </w:r>
            <w:r>
              <w:rPr>
                <w:sz w:val="18"/>
                <w:szCs w:val="18"/>
              </w:rPr>
              <w:t xml:space="preserve">vs. </w:t>
            </w:r>
            <w:r w:rsidRPr="004C0529">
              <w:rPr>
                <w:sz w:val="18"/>
                <w:szCs w:val="18"/>
              </w:rPr>
              <w:t>0.50 (0.13-1.13)</w:t>
            </w:r>
          </w:p>
        </w:tc>
        <w:tc>
          <w:tcPr>
            <w:tcW w:w="194" w:type="pct"/>
            <w:tcBorders>
              <w:top w:val="single" w:sz="4" w:space="0" w:color="auto"/>
              <w:left w:val="single" w:sz="4" w:space="0" w:color="auto"/>
              <w:bottom w:val="single" w:sz="4" w:space="0" w:color="auto"/>
              <w:right w:val="single" w:sz="4" w:space="0" w:color="auto"/>
            </w:tcBorders>
          </w:tcPr>
          <w:p w14:paraId="71B5D320" w14:textId="1B8A2842"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7716B42" w14:textId="3E093E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liac vascular calcification grade</w:t>
            </w:r>
          </w:p>
        </w:tc>
        <w:tc>
          <w:tcPr>
            <w:tcW w:w="258" w:type="pct"/>
            <w:tcBorders>
              <w:top w:val="single" w:sz="4" w:space="0" w:color="auto"/>
              <w:left w:val="single" w:sz="4" w:space="0" w:color="auto"/>
              <w:bottom w:val="single" w:sz="4" w:space="0" w:color="auto"/>
              <w:right w:val="single" w:sz="4" w:space="0" w:color="auto"/>
            </w:tcBorders>
          </w:tcPr>
          <w:p w14:paraId="052CBC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3A598B" w14:textId="6A7BE98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7989E044" w14:textId="78F98474"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5</w:t>
            </w:r>
          </w:p>
        </w:tc>
      </w:tr>
      <w:tr w:rsidR="00976074" w:rsidRPr="0001000C" w14:paraId="467C1B4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35518C"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9864DB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5F2D15" w14:textId="77777777" w:rsidR="0001302D" w:rsidRPr="0068000A"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5157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6F272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1A1E66E" w14:textId="5B40E3C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11E226" w14:textId="40B19E94"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81DC3FD" w14:textId="6F9F424E"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47332">
              <w:rPr>
                <w:sz w:val="18"/>
                <w:szCs w:val="18"/>
              </w:rPr>
              <w:t>external iliac</w:t>
            </w:r>
            <w:r>
              <w:rPr>
                <w:sz w:val="18"/>
                <w:szCs w:val="18"/>
              </w:rPr>
              <w:t xml:space="preserve">: </w:t>
            </w:r>
            <w:r w:rsidRPr="00AA3327">
              <w:rPr>
                <w:sz w:val="18"/>
                <w:szCs w:val="18"/>
              </w:rPr>
              <w:t xml:space="preserve">1.00 (0.00-1.50) </w:t>
            </w:r>
            <w:r>
              <w:rPr>
                <w:sz w:val="18"/>
                <w:szCs w:val="18"/>
              </w:rPr>
              <w:t xml:space="preserve">vs. </w:t>
            </w:r>
            <w:r w:rsidRPr="00AA3327">
              <w:rPr>
                <w:sz w:val="18"/>
                <w:szCs w:val="18"/>
              </w:rPr>
              <w:t>0.00 (0.00-0.50)</w:t>
            </w:r>
          </w:p>
        </w:tc>
        <w:tc>
          <w:tcPr>
            <w:tcW w:w="194" w:type="pct"/>
            <w:tcBorders>
              <w:top w:val="single" w:sz="4" w:space="0" w:color="auto"/>
              <w:left w:val="single" w:sz="4" w:space="0" w:color="auto"/>
              <w:bottom w:val="single" w:sz="4" w:space="0" w:color="auto"/>
              <w:right w:val="single" w:sz="4" w:space="0" w:color="auto"/>
            </w:tcBorders>
          </w:tcPr>
          <w:p w14:paraId="28F4A83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E6F238"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2E721D0"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090FBE"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DA411"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7CD6E1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6E0478"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AE44E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9780C2" w14:textId="77777777" w:rsidR="0001302D" w:rsidRPr="0068000A"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33569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83F92AB"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8D969A" w14:textId="3A3EDA0A"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D7712D" w14:textId="65381BB4"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41DC661" w14:textId="23024984" w:rsidR="0001302D" w:rsidRPr="00947332"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947332">
              <w:rPr>
                <w:sz w:val="18"/>
                <w:szCs w:val="18"/>
              </w:rPr>
              <w:t xml:space="preserve">left </w:t>
            </w:r>
            <w:r>
              <w:rPr>
                <w:sz w:val="18"/>
                <w:szCs w:val="18"/>
              </w:rPr>
              <w:t xml:space="preserve">common iliac: </w:t>
            </w:r>
            <w:r w:rsidRPr="00AA3327">
              <w:rPr>
                <w:sz w:val="18"/>
                <w:szCs w:val="18"/>
              </w:rPr>
              <w:t>1.00 (0.50-2.00)</w:t>
            </w:r>
            <w:r>
              <w:rPr>
                <w:sz w:val="18"/>
                <w:szCs w:val="18"/>
              </w:rPr>
              <w:t xml:space="preserve"> vs.</w:t>
            </w:r>
            <w:r w:rsidRPr="00AA3327">
              <w:rPr>
                <w:sz w:val="18"/>
                <w:szCs w:val="18"/>
              </w:rPr>
              <w:t xml:space="preserve"> 1.00 (0.00-1.88)</w:t>
            </w:r>
          </w:p>
        </w:tc>
        <w:tc>
          <w:tcPr>
            <w:tcW w:w="194" w:type="pct"/>
            <w:tcBorders>
              <w:top w:val="single" w:sz="4" w:space="0" w:color="auto"/>
              <w:left w:val="single" w:sz="4" w:space="0" w:color="auto"/>
              <w:bottom w:val="single" w:sz="4" w:space="0" w:color="auto"/>
              <w:right w:val="single" w:sz="4" w:space="0" w:color="auto"/>
            </w:tcBorders>
          </w:tcPr>
          <w:p w14:paraId="45505AD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6B8ED2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6DBF5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532B59"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1B2EA24"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2874C93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0D1496"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DBB481"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A895E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8C6F8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601962"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C9E6980" w14:textId="59EA6636"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4423D4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3678BC" w14:textId="38384C8D" w:rsidR="0001302D" w:rsidRPr="00947332"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Not adjusted for age</w:t>
            </w:r>
          </w:p>
        </w:tc>
        <w:tc>
          <w:tcPr>
            <w:tcW w:w="194" w:type="pct"/>
            <w:tcBorders>
              <w:top w:val="single" w:sz="4" w:space="0" w:color="auto"/>
              <w:left w:val="single" w:sz="4" w:space="0" w:color="auto"/>
              <w:bottom w:val="single" w:sz="4" w:space="0" w:color="auto"/>
              <w:right w:val="single" w:sz="4" w:space="0" w:color="auto"/>
            </w:tcBorders>
          </w:tcPr>
          <w:p w14:paraId="40C27BF8"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1AB15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B12EF37"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6FCDD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C37EC6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0FE2F3F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A17169"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889B6A"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8BF1C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ACC9C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439EE7"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DC5A60B" w14:textId="51BA906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27FCA3E" w14:textId="5CF3B680"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lder than 55 </w:t>
            </w:r>
            <w:proofErr w:type="spellStart"/>
            <w:r>
              <w:rPr>
                <w:sz w:val="18"/>
                <w:szCs w:val="18"/>
              </w:rPr>
              <w:t>yrs</w:t>
            </w:r>
            <w:proofErr w:type="spellEnd"/>
          </w:p>
        </w:tc>
        <w:tc>
          <w:tcPr>
            <w:tcW w:w="1837" w:type="pct"/>
            <w:tcBorders>
              <w:top w:val="single" w:sz="4" w:space="0" w:color="auto"/>
              <w:left w:val="single" w:sz="4" w:space="0" w:color="auto"/>
              <w:bottom w:val="single" w:sz="4" w:space="0" w:color="auto"/>
              <w:right w:val="single" w:sz="4" w:space="0" w:color="auto"/>
            </w:tcBorders>
          </w:tcPr>
          <w:p w14:paraId="7B7E629E" w14:textId="086311EB"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EA199B">
              <w:rPr>
                <w:sz w:val="18"/>
                <w:szCs w:val="18"/>
              </w:rPr>
              <w:t>1.25 (0.50-2.00)</w:t>
            </w:r>
            <w:r>
              <w:rPr>
                <w:sz w:val="18"/>
                <w:szCs w:val="18"/>
              </w:rPr>
              <w:t xml:space="preserve"> vs. </w:t>
            </w:r>
            <w:r w:rsidRPr="00EA199B">
              <w:rPr>
                <w:sz w:val="18"/>
                <w:szCs w:val="18"/>
              </w:rPr>
              <w:t>0.50 (0.00-1.16)</w:t>
            </w:r>
          </w:p>
        </w:tc>
        <w:tc>
          <w:tcPr>
            <w:tcW w:w="194" w:type="pct"/>
            <w:tcBorders>
              <w:top w:val="single" w:sz="4" w:space="0" w:color="auto"/>
              <w:left w:val="single" w:sz="4" w:space="0" w:color="auto"/>
              <w:bottom w:val="single" w:sz="4" w:space="0" w:color="auto"/>
              <w:right w:val="single" w:sz="4" w:space="0" w:color="auto"/>
            </w:tcBorders>
          </w:tcPr>
          <w:p w14:paraId="3A9A4D26"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8E7E0D" w14:textId="1D508CB0"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iliac calcification (without distal aortic segment)</w:t>
            </w:r>
          </w:p>
        </w:tc>
        <w:tc>
          <w:tcPr>
            <w:tcW w:w="258" w:type="pct"/>
            <w:tcBorders>
              <w:top w:val="single" w:sz="4" w:space="0" w:color="auto"/>
              <w:left w:val="single" w:sz="4" w:space="0" w:color="auto"/>
              <w:bottom w:val="single" w:sz="4" w:space="0" w:color="auto"/>
              <w:right w:val="single" w:sz="4" w:space="0" w:color="auto"/>
            </w:tcBorders>
          </w:tcPr>
          <w:p w14:paraId="11868AFF"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8F1D0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5A28FB"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38C4B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62B138" w14:textId="77777777" w:rsidR="0001302D" w:rsidRPr="0001000C"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356A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4CB3B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4986D1E"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FF060A"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69F03B8" w14:textId="2634070B"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D5E924B" w14:textId="185E9603"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4C1466A" w14:textId="77777777"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 xml:space="preserve">Median total calcification score was 3 (2.2-3) in the patients declined for renal </w:t>
            </w:r>
          </w:p>
          <w:p w14:paraId="101F2908" w14:textId="45B7269A"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sidRPr="009B6FE9">
              <w:rPr>
                <w:sz w:val="18"/>
                <w:szCs w:val="18"/>
              </w:rPr>
              <w:t>transplantation, with similar results in the different regions of the iliac arteries.</w:t>
            </w:r>
          </w:p>
        </w:tc>
        <w:tc>
          <w:tcPr>
            <w:tcW w:w="194" w:type="pct"/>
            <w:tcBorders>
              <w:top w:val="single" w:sz="4" w:space="0" w:color="auto"/>
              <w:left w:val="single" w:sz="4" w:space="0" w:color="auto"/>
              <w:bottom w:val="single" w:sz="4" w:space="0" w:color="auto"/>
              <w:right w:val="single" w:sz="4" w:space="0" w:color="auto"/>
            </w:tcBorders>
          </w:tcPr>
          <w:p w14:paraId="1675CCF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0449D8F" w14:textId="1E50B079"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5D4686"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6758C6"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C57275"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C5E143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65975D" w14:textId="34C1E471" w:rsidR="0001302D" w:rsidRPr="0001000C" w:rsidRDefault="0001302D" w:rsidP="001D288C">
            <w:pPr>
              <w:rPr>
                <w:sz w:val="18"/>
                <w:szCs w:val="18"/>
              </w:rPr>
            </w:pPr>
            <w:r>
              <w:rPr>
                <w:sz w:val="18"/>
                <w:szCs w:val="18"/>
              </w:rPr>
              <w:fldChar w:fldCharType="begin" w:fldLock="1"/>
            </w:r>
            <w:r>
              <w:rPr>
                <w:sz w:val="18"/>
                <w:szCs w:val="18"/>
              </w:rPr>
              <w:instrText>ADDIN CSL_CITATION {"citationItems":[{"id":"ITEM-1","itemData":{"DOI":"10.1186/s12882-020-1710-6","ISSN":"1471-2369","abstract":"Background: Vascular calcification (VC) is an independent predictor of cardiovascular disease (CVD) present in 30-70% of patients with chronic kidney disease (CKD). Copeptin is a sensitive surrogate marker of arginine vasopressin (AVP), which is involved in many pathophysiologic processes in CKD. The aim of the present study was to explore the association of copeptin with VC in CKD stage 5.; Methods: Copeptin was investigated in conjunction with living donor kidney transplantation in 149 clinically stable CKD stage 5 patients (CKD5), including 53 non-dialyzed (CKD5-ND) and 96 dialysis patients treated by peritoneal dialysis (PD) (n = 43) or hemodialysis (HD) (n = 53). We analyzed the association of copeptin with presence and extent of VC ascertained both histologically in biopsies from the inferior epigastric artery (n = 137) and by coronary artery calcification (CAC) score measured by computed tomography.; Results: Patients with higher copeptin were older, had higher systolic blood pressure, higher prevalence of CVD and their preceding time on chronic dialysis was longer. In Spearman's rank correlations (Rho), copeptin concentrations were significantly associated with CAC score (Rho = 0.27; p = 0.003) and presence of medial VC (Rho = 0.21; p = 0.016). Multivariate logistic regression analysis showed that 1-SD higher age, male gender, diabetes and 1-SD higher copeptin were significantly associated with the presence of moderate-extensive VC.; Conclusions: High circulating levels of copeptin in CKD5 patients are independently associated with the degree of medial calcification ascertained by histology of arterial biopsies. Thus, plasma copeptin may serve as a marker of the uremic calcification process.","author":[{"dropping-particle":"","family":"Golembiewska","given":"Edyta","non-dropping-particle":"","parse-names":false,"suffix":""},{"dropping-particle":"","family":"Qureshi","given":"Abdul Rashid","non-dropping-particle":"","parse-names":false,"suffix":""},{"dropping-particle":"","family":"Dai","given":"Lu","non-dropping-particle":"","parse-names":false,"suffix":""},{"dropping-particle":"","family":"Lindholm","given":"Bengt","non-dropping-particle":"","parse-names":false,"suffix":""},{"dropping-particle":"","family":"Heimbürger","given":"Olof","non-dropping-particle":"","parse-names":false,"suffix":""},{"dropping-particle":"","family":"Söderberg","given":"Magnus","non-dropping-particle":"","parse-names":false,"suffix":""},{"dropping-particle":"","family":"Brismar","given":"Torkel B","non-dropping-particle":"","parse-names":false,"suffix":""},{"dropping-particle":"","family":"Ripsweden","given":"Jonaz","non-dropping-particle":"","parse-names":false,"suffix":""},{"dropping-particle":"","family":"Barany","given":"Peter","non-dropping-particle":"","parse-names":false,"suffix":""},{"dropping-particle":"","family":"Johnson","given":"Richard J","non-dropping-particle":"","parse-names":false,"suffix":""},{"dropping-particle":"","family":"Stenvinkel","given":"Peter","non-dropping-particle":"","parse-names":false,"suffix":""}],"container-title":"BMC nephrology","id":"ITEM-1","issue":"1","issued":{"date-parts":[["2020","2","7"]]},"note":"Accession Number: 32033584. Language: English. Date Revised: 20200806. Date Created: 20200209. Update Code: 20210210. Publication Type: Journal Article, Research Support, Non-U.S. Gov't. Journal ID: 100967793. Publication Model: Electronic. Cited Medium: Internet. NLM ISO Abbr: BMC Nephrol. PubMed Central ID: PMC7006395. Linked References: Circulation. 2008 Oct 21;118(17):1748-57. (PMID: 18838561); J Diabetes Complications. 2016 Aug;30(6):1093-6. (PMID: 27141815); Endocr J. 2007 Feb;54(1):103-12. (PMID: 17135708); Kidney Int. 2015 Dec;88(6):1356-1364. (PMID: 26331407); Nephrol Dial Transplant. 2011 Mar;26(3):875-80. (PMID: 20713975); Exp Mol Pathol. 1981 Oct;35(2):265-76. (PMID: 7286164); Braz J Med Biol Res. 2014 Nov;47(11):995-1002. (PMID: 25296363); Clin J Am Soc Nephrol. 2017 Feb 7;12(2):315-322. (PMID: 27940458); Contrib Nephrol. 2017;191:32-43. (PMID: 28910789); Nat Rev Endocrinol. 2016 Mar;12(3):168-76. (PMID: 26794439); Nutrition. 1993 Sep-Oct;9(5):480-91; discussion 480, 492. (PMID: 8286893); J Intern Med. 2010 Nov;268(5):456-67. (PMID: 20809922); Int J Nephrol. 2011;2011:516237. (PMID: 21747998); Kidney Int. 2017 Jul;92(1):26-36. (PMID: 28646995); Nephrol Dial Transplant. 2006 Mar;21(3):707-14. (PMID: 16263735); Curr Protein Pept Sci. 2017;18(12):1232-1243. (PMID: 28714397); Heart Vessels. 2016 Jul;31(7):1030-7. (PMID: 26164596); J Am Soc Nephrol. 2003 Jul;14(7):1927-39. (PMID: 12819254); Ther Apher Dial. 2011 Dec;15(6):513-21. (PMID: 22107687); Nutrition. 2003 Jul-Aug;19(7-8):597-604. (PMID: 12831945); Front Biosci. 1998 Feb 15;3:d194-207. (PMID: 9456345); Clin Hypertens. 2017 Jun 13;23:13. (PMID: 28638629); J Am Soc Nephrol. 2007 Feb;18(2):613-20. (PMID: 17202417); Diabetes Care. 2013 Nov;36(11):3639-45. (PMID: 23863910); Kidney Int Rep. 2017 Jan 23;2(3):410-419. (PMID: 29142968); Int Urol Nephrol. 2019 Sep;51(9):1667-1673. (PMID: 31187425); Pediatr Nephrol. 2006 Oct;21(10):1426-33. (PMID: 16821026); Am J Physiol. 1994 Mar;266(3 Pt 1):C654-60. (PMID: 8166228); Br J Nutr. 1974 Jul;32(1):77-97. (PMID: 4843734); J Cell Biochem. 2001 Jun 26-Jul 25;83(1):47-55. (PMID: 11500953); J Am Soc Nephrol. 2015 Jun;26(6):1415-25. (PMID: 25270071); Clin Imaging. 2016 Mar-Apr;40(2):307-10. (PMID: 26342860); Nephron Clin Pract. 2013;124(3-4):141-50. (PMID: 24335564). Linking ISSN: 14712369. Subset: In Process; MEDLINE; Date of Electronic Publication: 2020 Feb 07. ; Original Imprints: Publication: London : BioMed Central, [2000-","page":"43","publisher":"BioMed Central","publisher-place":"Division of Renal Medicine and Baxter Novum, Department of Clinical Science, Intervention and Technology, Karolinska Institutet, Campus Flemingsberg, Stockholm, Sweden. irys@pum.edu.pl.; Department of Nephrology, Transplantology and Internal Medicine, Pom","title":"Copeptin is independently associated with vascular calcification in chronic kidney disease stage 5.","type":"article-journal","volume":"21"},"uris":["http://www.mendeley.com/documents/?uuid=e3d2e094-f72b-4faa-8d94-b8ee0ed67827"]}],"mendeley":{"formattedCitation":"(10)","plainTextFormattedCitation":"(10)","previouslyFormattedCitation":"(10)"},"properties":{"noteIndex":0},"schema":"https://github.com/citation-style-language/schema/raw/master/csl-citation.json"}</w:instrText>
            </w:r>
            <w:r>
              <w:rPr>
                <w:sz w:val="18"/>
                <w:szCs w:val="18"/>
              </w:rPr>
              <w:fldChar w:fldCharType="separate"/>
            </w:r>
            <w:r w:rsidRPr="00CE7EAD">
              <w:rPr>
                <w:b w:val="0"/>
                <w:noProof/>
                <w:sz w:val="18"/>
                <w:szCs w:val="18"/>
              </w:rPr>
              <w:t>(1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6CB556" w14:textId="5D6B3455"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20</w:t>
            </w:r>
          </w:p>
        </w:tc>
        <w:tc>
          <w:tcPr>
            <w:tcW w:w="161" w:type="pct"/>
            <w:tcBorders>
              <w:top w:val="single" w:sz="4" w:space="0" w:color="auto"/>
              <w:left w:val="single" w:sz="4" w:space="0" w:color="auto"/>
              <w:bottom w:val="single" w:sz="4" w:space="0" w:color="auto"/>
              <w:right w:val="single" w:sz="4" w:space="0" w:color="auto"/>
            </w:tcBorders>
          </w:tcPr>
          <w:p w14:paraId="287562F5" w14:textId="6288231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t>10.1186</w:t>
            </w:r>
            <w:r w:rsidRPr="00363928">
              <w:rPr>
                <w:sz w:val="18"/>
                <w:szCs w:val="18"/>
              </w:rPr>
              <w:lastRenderedPageBreak/>
              <w:t>/s12882-020-1710-6</w:t>
            </w:r>
          </w:p>
        </w:tc>
        <w:tc>
          <w:tcPr>
            <w:tcW w:w="226" w:type="pct"/>
            <w:tcBorders>
              <w:top w:val="single" w:sz="4" w:space="0" w:color="auto"/>
              <w:left w:val="single" w:sz="4" w:space="0" w:color="auto"/>
              <w:bottom w:val="single" w:sz="4" w:space="0" w:color="auto"/>
              <w:right w:val="single" w:sz="4" w:space="0" w:color="auto"/>
            </w:tcBorders>
          </w:tcPr>
          <w:p w14:paraId="3A622C1E" w14:textId="689F73DF"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sidRPr="00363928">
              <w:rPr>
                <w:sz w:val="18"/>
                <w:szCs w:val="18"/>
              </w:rPr>
              <w:lastRenderedPageBreak/>
              <w:t>32033584</w:t>
            </w:r>
          </w:p>
        </w:tc>
        <w:tc>
          <w:tcPr>
            <w:tcW w:w="322" w:type="pct"/>
            <w:tcBorders>
              <w:top w:val="single" w:sz="4" w:space="0" w:color="auto"/>
              <w:left w:val="single" w:sz="4" w:space="0" w:color="auto"/>
              <w:bottom w:val="single" w:sz="4" w:space="0" w:color="auto"/>
              <w:right w:val="single" w:sz="4" w:space="0" w:color="auto"/>
            </w:tcBorders>
          </w:tcPr>
          <w:p w14:paraId="6F2393E4" w14:textId="177F3101" w:rsidR="0001302D" w:rsidRDefault="00D12AC4"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63434FF1" w14:textId="36978DB1"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85EB09C" w14:textId="41EF9239"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3AA2544" w14:textId="63A2C393" w:rsidR="0001302D" w:rsidRPr="009B6FE9"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4.4 (1.6–11.1)</w:t>
            </w:r>
          </w:p>
        </w:tc>
        <w:tc>
          <w:tcPr>
            <w:tcW w:w="194" w:type="pct"/>
            <w:tcBorders>
              <w:top w:val="single" w:sz="4" w:space="0" w:color="auto"/>
              <w:left w:val="single" w:sz="4" w:space="0" w:color="auto"/>
              <w:bottom w:val="single" w:sz="4" w:space="0" w:color="auto"/>
              <w:right w:val="single" w:sz="4" w:space="0" w:color="auto"/>
            </w:tcBorders>
          </w:tcPr>
          <w:p w14:paraId="41647E51" w14:textId="649B00A3"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EB062" w14:textId="5E76074E"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w:t>
            </w:r>
            <w:r w:rsidRPr="00CC3C27">
              <w:rPr>
                <w:sz w:val="18"/>
                <w:szCs w:val="18"/>
              </w:rPr>
              <w:t xml:space="preserve">nferior epigastric </w:t>
            </w:r>
            <w:r w:rsidRPr="00CC3C27">
              <w:rPr>
                <w:sz w:val="18"/>
                <w:szCs w:val="18"/>
              </w:rPr>
              <w:lastRenderedPageBreak/>
              <w:t>artery</w:t>
            </w:r>
            <w:r>
              <w:rPr>
                <w:sz w:val="18"/>
                <w:szCs w:val="18"/>
              </w:rPr>
              <w:t xml:space="preserve"> &amp; CACS</w:t>
            </w:r>
          </w:p>
        </w:tc>
        <w:tc>
          <w:tcPr>
            <w:tcW w:w="258" w:type="pct"/>
            <w:tcBorders>
              <w:top w:val="single" w:sz="4" w:space="0" w:color="auto"/>
              <w:left w:val="single" w:sz="4" w:space="0" w:color="auto"/>
              <w:bottom w:val="single" w:sz="4" w:space="0" w:color="auto"/>
              <w:right w:val="single" w:sz="4" w:space="0" w:color="auto"/>
            </w:tcBorders>
          </w:tcPr>
          <w:p w14:paraId="30D179F7"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40D4D1" w14:textId="0A1EA278"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D</w:t>
            </w:r>
          </w:p>
        </w:tc>
        <w:tc>
          <w:tcPr>
            <w:tcW w:w="229" w:type="pct"/>
            <w:tcBorders>
              <w:top w:val="single" w:sz="4" w:space="0" w:color="auto"/>
              <w:left w:val="single" w:sz="4" w:space="0" w:color="auto"/>
              <w:bottom w:val="single" w:sz="4" w:space="0" w:color="auto"/>
            </w:tcBorders>
          </w:tcPr>
          <w:p w14:paraId="253138D5" w14:textId="01AB20E9"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49</w:t>
            </w:r>
          </w:p>
        </w:tc>
      </w:tr>
      <w:tr w:rsidR="00976074" w:rsidRPr="0001000C" w14:paraId="686060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57B54E"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CD334B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D9975D1"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349C082" w14:textId="77777777" w:rsidR="0001302D" w:rsidRPr="00363928"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7269CB"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6B1AE9" w14:textId="42ED94CE"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F434C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598E7B1" w14:textId="2C552561" w:rsidR="0001302D" w:rsidRPr="009B6FE9"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x copeptin: </w:t>
            </w:r>
            <w:r>
              <w:rPr>
                <w:sz w:val="18"/>
                <w:szCs w:val="18"/>
                <w:lang w:val="el-GR"/>
              </w:rPr>
              <w:t>β</w:t>
            </w:r>
            <w:r w:rsidRPr="00D86786">
              <w:rPr>
                <w:sz w:val="18"/>
                <w:szCs w:val="18"/>
              </w:rPr>
              <w:t xml:space="preserve"> </w:t>
            </w:r>
            <w:r>
              <w:rPr>
                <w:sz w:val="18"/>
                <w:szCs w:val="18"/>
              </w:rPr>
              <w:t xml:space="preserve">= </w:t>
            </w:r>
            <w:r w:rsidRPr="00A82281">
              <w:rPr>
                <w:sz w:val="18"/>
                <w:szCs w:val="18"/>
              </w:rPr>
              <w:t>−0.08 (0.31)</w:t>
            </w:r>
          </w:p>
        </w:tc>
        <w:tc>
          <w:tcPr>
            <w:tcW w:w="194" w:type="pct"/>
            <w:tcBorders>
              <w:top w:val="single" w:sz="4" w:space="0" w:color="auto"/>
              <w:left w:val="single" w:sz="4" w:space="0" w:color="auto"/>
              <w:bottom w:val="single" w:sz="4" w:space="0" w:color="auto"/>
              <w:right w:val="single" w:sz="4" w:space="0" w:color="auto"/>
            </w:tcBorders>
          </w:tcPr>
          <w:p w14:paraId="15FD5CC0" w14:textId="77777777" w:rsidR="0001302D" w:rsidRPr="0001000C"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3DBF75C"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8AD5473"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C8D72F4"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FD6CD" w14:textId="77777777" w:rsidR="0001302D" w:rsidRDefault="0001302D" w:rsidP="001D288C">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26E0746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BCDD87" w14:textId="77777777" w:rsidR="0001302D" w:rsidRDefault="0001302D" w:rsidP="001D288C">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B8B723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FA875DF"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BEF56D" w14:textId="77777777" w:rsidR="0001302D" w:rsidRPr="00363928"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586ED41"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4DA5BE5" w14:textId="53516B1C"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8043F6E" w14:textId="29F06C32"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peptin (1-SD increase)</w:t>
            </w:r>
          </w:p>
        </w:tc>
        <w:tc>
          <w:tcPr>
            <w:tcW w:w="1837" w:type="pct"/>
            <w:tcBorders>
              <w:top w:val="single" w:sz="4" w:space="0" w:color="auto"/>
              <w:left w:val="single" w:sz="4" w:space="0" w:color="auto"/>
              <w:bottom w:val="single" w:sz="4" w:space="0" w:color="auto"/>
              <w:right w:val="single" w:sz="4" w:space="0" w:color="auto"/>
            </w:tcBorders>
          </w:tcPr>
          <w:p w14:paraId="26020D45" w14:textId="0214946A"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4717E">
              <w:rPr>
                <w:sz w:val="18"/>
                <w:szCs w:val="18"/>
              </w:rPr>
              <w:t>1.6 (1.1–2.6)</w:t>
            </w:r>
          </w:p>
        </w:tc>
        <w:tc>
          <w:tcPr>
            <w:tcW w:w="194" w:type="pct"/>
            <w:tcBorders>
              <w:top w:val="single" w:sz="4" w:space="0" w:color="auto"/>
              <w:left w:val="single" w:sz="4" w:space="0" w:color="auto"/>
              <w:bottom w:val="single" w:sz="4" w:space="0" w:color="auto"/>
              <w:right w:val="single" w:sz="4" w:space="0" w:color="auto"/>
            </w:tcBorders>
          </w:tcPr>
          <w:p w14:paraId="37C3CD49" w14:textId="77777777" w:rsidR="0001302D" w:rsidRPr="0001000C"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A72C5A"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15D79CC"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A165FC0"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641E06" w14:textId="77777777" w:rsidR="0001302D" w:rsidRDefault="0001302D" w:rsidP="001D288C">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17213D1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FD353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EF36A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0107CF0"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5B59D"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AC1B1F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1652B3F" w14:textId="5448DFE2"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38AFE2" w14:textId="733E95C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801C4E5" w14:textId="77777777" w:rsidR="0001302D" w:rsidRPr="00CC3C27"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Mechanisms of vascular calcification in CKD. In the setting of </w:t>
            </w:r>
            <w:proofErr w:type="spellStart"/>
            <w:r w:rsidRPr="00CC3C27">
              <w:rPr>
                <w:sz w:val="18"/>
                <w:szCs w:val="18"/>
              </w:rPr>
              <w:t>uraemic</w:t>
            </w:r>
            <w:proofErr w:type="spellEnd"/>
            <w:r w:rsidRPr="00CC3C27">
              <w:rPr>
                <w:sz w:val="18"/>
                <w:szCs w:val="18"/>
              </w:rPr>
              <w:t xml:space="preserve"> milieu, activation of renin-angiotensin and vasopressin systems,</w:t>
            </w:r>
          </w:p>
          <w:p w14:paraId="16C03A16" w14:textId="16EB3D9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sidRPr="00CC3C27">
              <w:rPr>
                <w:sz w:val="18"/>
                <w:szCs w:val="18"/>
              </w:rPr>
              <w:t xml:space="preserve">upregulation of sodium-dependent phosphate transporter Pit-1 promotes </w:t>
            </w:r>
            <w:proofErr w:type="spellStart"/>
            <w:r w:rsidRPr="00CC3C27">
              <w:rPr>
                <w:sz w:val="18"/>
                <w:szCs w:val="18"/>
              </w:rPr>
              <w:t>osteochondrocytic</w:t>
            </w:r>
            <w:proofErr w:type="spellEnd"/>
            <w:r w:rsidRPr="00CC3C27">
              <w:rPr>
                <w:sz w:val="18"/>
                <w:szCs w:val="18"/>
              </w:rPr>
              <w:t xml:space="preserve"> transformation and apoptosis of vascular smooth</w:t>
            </w:r>
            <w:r>
              <w:rPr>
                <w:sz w:val="18"/>
                <w:szCs w:val="18"/>
              </w:rPr>
              <w:t xml:space="preserve"> </w:t>
            </w:r>
            <w:r w:rsidRPr="00CC3C27">
              <w:rPr>
                <w:sz w:val="18"/>
                <w:szCs w:val="18"/>
              </w:rPr>
              <w:t>muscle cell (VSMC) and, in</w:t>
            </w:r>
            <w:r>
              <w:rPr>
                <w:sz w:val="18"/>
                <w:szCs w:val="18"/>
              </w:rPr>
              <w:t xml:space="preserve"> </w:t>
            </w:r>
            <w:r w:rsidRPr="00CC3C27">
              <w:rPr>
                <w:sz w:val="18"/>
                <w:szCs w:val="18"/>
              </w:rPr>
              <w:t>consequence, accelerated vascular calcification</w:t>
            </w:r>
          </w:p>
        </w:tc>
        <w:tc>
          <w:tcPr>
            <w:tcW w:w="194" w:type="pct"/>
            <w:tcBorders>
              <w:top w:val="single" w:sz="4" w:space="0" w:color="auto"/>
              <w:left w:val="single" w:sz="4" w:space="0" w:color="auto"/>
              <w:bottom w:val="single" w:sz="4" w:space="0" w:color="auto"/>
              <w:right w:val="single" w:sz="4" w:space="0" w:color="auto"/>
            </w:tcBorders>
          </w:tcPr>
          <w:p w14:paraId="678119D2"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EC87BD8"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C43FAD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FBD19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5A5725D"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26895B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52E61D"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52BB5B"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0EA5D36"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06C193" w14:textId="77777777"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CC19E37"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03CFFE5" w14:textId="43D490BE"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F319F5A" w14:textId="33AF3BEF"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igher Age (1-SD increase)</w:t>
            </w:r>
          </w:p>
        </w:tc>
        <w:tc>
          <w:tcPr>
            <w:tcW w:w="1837" w:type="pct"/>
            <w:tcBorders>
              <w:top w:val="single" w:sz="4" w:space="0" w:color="auto"/>
              <w:left w:val="single" w:sz="4" w:space="0" w:color="auto"/>
              <w:bottom w:val="single" w:sz="4" w:space="0" w:color="auto"/>
              <w:right w:val="single" w:sz="4" w:space="0" w:color="auto"/>
            </w:tcBorders>
          </w:tcPr>
          <w:p w14:paraId="6DBB0B26" w14:textId="6E630A97" w:rsidR="0001302D" w:rsidRPr="009B6FE9"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CD5014">
              <w:rPr>
                <w:sz w:val="18"/>
                <w:szCs w:val="18"/>
              </w:rPr>
              <w:t>2.5 (1.5–4.1)</w:t>
            </w:r>
          </w:p>
        </w:tc>
        <w:tc>
          <w:tcPr>
            <w:tcW w:w="194" w:type="pct"/>
            <w:tcBorders>
              <w:top w:val="single" w:sz="4" w:space="0" w:color="auto"/>
              <w:left w:val="single" w:sz="4" w:space="0" w:color="auto"/>
              <w:bottom w:val="single" w:sz="4" w:space="0" w:color="auto"/>
              <w:right w:val="single" w:sz="4" w:space="0" w:color="auto"/>
            </w:tcBorders>
          </w:tcPr>
          <w:p w14:paraId="3BA795A9" w14:textId="77777777"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53AC1"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4BC718"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21BA6A"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F92E0E"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45B6E0C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D3EC6" w14:textId="77777777" w:rsidR="0001302D" w:rsidRDefault="0001302D" w:rsidP="001A0F0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8ADF837"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51817FE"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5D4615" w14:textId="77777777" w:rsidR="0001302D" w:rsidRPr="00363928"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FF02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569987" w14:textId="3ADF91FA"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E4C9A4B" w14:textId="57E83C33"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Diabetes</w:t>
            </w:r>
          </w:p>
        </w:tc>
        <w:tc>
          <w:tcPr>
            <w:tcW w:w="1837" w:type="pct"/>
            <w:tcBorders>
              <w:top w:val="single" w:sz="4" w:space="0" w:color="auto"/>
              <w:left w:val="single" w:sz="4" w:space="0" w:color="auto"/>
              <w:bottom w:val="single" w:sz="4" w:space="0" w:color="auto"/>
              <w:right w:val="single" w:sz="4" w:space="0" w:color="auto"/>
            </w:tcBorders>
          </w:tcPr>
          <w:p w14:paraId="0BC82FAD" w14:textId="7BCDA43E" w:rsidR="0001302D" w:rsidRPr="009B6FE9"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CD5014">
              <w:rPr>
                <w:sz w:val="18"/>
                <w:szCs w:val="18"/>
              </w:rPr>
              <w:t>23.2 (2.5–210.5)</w:t>
            </w:r>
          </w:p>
        </w:tc>
        <w:tc>
          <w:tcPr>
            <w:tcW w:w="194" w:type="pct"/>
            <w:tcBorders>
              <w:top w:val="single" w:sz="4" w:space="0" w:color="auto"/>
              <w:left w:val="single" w:sz="4" w:space="0" w:color="auto"/>
              <w:bottom w:val="single" w:sz="4" w:space="0" w:color="auto"/>
              <w:right w:val="single" w:sz="4" w:space="0" w:color="auto"/>
            </w:tcBorders>
          </w:tcPr>
          <w:p w14:paraId="19D9C037" w14:textId="77777777" w:rsidR="0001302D" w:rsidRPr="0001000C"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AFB294"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62C53C"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357719"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226CDEE" w14:textId="77777777" w:rsidR="0001302D" w:rsidRDefault="0001302D" w:rsidP="001A0F0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4F6BE8B6"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8949DB5" w14:textId="4DE953DA" w:rsidR="0001302D" w:rsidRDefault="0001302D" w:rsidP="001A0F01">
            <w:pPr>
              <w:rPr>
                <w:sz w:val="18"/>
                <w:szCs w:val="18"/>
              </w:rPr>
            </w:pPr>
            <w:r>
              <w:rPr>
                <w:sz w:val="18"/>
                <w:szCs w:val="18"/>
              </w:rPr>
              <w:fldChar w:fldCharType="begin" w:fldLock="1"/>
            </w:r>
            <w:r>
              <w:rPr>
                <w:sz w:val="18"/>
                <w:szCs w:val="18"/>
              </w:rPr>
              <w:instrText>ADDIN CSL_CITATION {"citationItems":[{"id":"ITEM-1","itemData":{"DOI":"10.2215/CJN.03910411","abstract":"Background and objectives Osteoprotegerin (OPG), a cytokine that regulates bone resorption, has been implicated in the process of vascular calcification and stiffness. Design, setting, participants, &amp; measurements Serum OPG was measured in 351 participants with chronic kidney disease (CKD) from one site of the Chronic Renal Insufficiency Cohort Study. Cortical bone mineral content (BMC) was measured by quantitative computed tomography in the tibia. Multivariable linear regression was used to test the association between serum OPG and traditional cardiovascular risk factors, measures of abnormal bone and mineral metabolism, and pulse wave velocity. Results Higher serum OPG levels were associated with older age, female gender, greater systolic BP, lower estimated GFR, and lower serum albumin. OPG was not associated with measures of abnormal bone or mineral metabolism including serum phosphorus, albumin-corrected serum calcium, intact parathyroid hormone, bone-specific alkaline phosphatase, or cortical BMC. Among 226 participants with concurrent aortic pulse wave velocity measurements, increasing tertiles of serum OPG were associated with higher aortic pulse wave velocity after adjustment for demographics, traditional vascular risk factors, and nontraditional risk factors such as estimated GFR, albuminuria, serum phosphate, corrected serum calcium, presence of secondary hyperparathyroidism, serum albumin, and C-reactive protein or after additional adjustment for cortical BMC in a subset (n=161). Conclusions These data support a strong relationship between serum OPG and arterial stiffness independent of many potential confounders including traditional cardiovascular risk factors, abnormal bone and mineral metabolism, and inflammation. © 2011 by the American Society of Nephrology.","author":[{"dropping-particle":"","family":"Scialla","given":"Julia J","non-dropping-particle":"","parse-names":false,"suffix":""},{"dropping-particle":"","family":"Leonard","given":"Mary B","non-dropping-particle":"","parse-names":false,"suffix":""},{"dropping-particle":"","family":"Townsend","given":"Raymond R","non-dropping-particle":"","parse-names":false,"suffix":""},{"dropping-particle":"","family":"Appel","given":"Lawrence","non-dropping-particle":"","parse-names":false,"suffix":""},{"dropping-particle":"","family":"Wolf","given":"Myles","non-dropping-particle":"","parse-names":false,"suffix":""},{"dropping-particle":"","family":"Budoff","given":"Matt J","non-dropping-particle":"","parse-names":false,"suffix":""},{"dropping-particle":"","family":"Chen","given":"Jing","non-dropping-particle":"","parse-names":false,"suffix":""},{"dropping-particle":"","family":"Lustigova","given":"Eva","non-dropping-particle":"","parse-names":false,"suffix":""},{"dropping-particle":"","family":"Gadegbeku","given":"Crystal A","non-dropping-particle":"","parse-names":false,"suffix":""},{"dropping-particle":"","family":"Glenn","given":"Melanie","non-dropping-particle":"","parse-names":false,"suffix":""},{"dropping-particle":"","family":"Hanish","given":"Asaf","non-dropping-particle":"","parse-names":false,"suffix":""},{"dropping-particle":"","family":"RaJ","given":"Dominic","non-dropping-particle":"","parse-names":false,"suffix":""},{"dropping-particle":"","family":"Rosas","given":"Sylvia E","non-dropping-particle":"","parse-names":false,"suffix":""},{"dropping-particle":"","family":"Seliger","given":"Stephen L","non-dropping-particle":"","parse-names":false,"suffix":""},{"dropping-particle":"","family":"Weir","given":"Matthew R","non-dropping-particle":"","parse-names":false,"suffix":""},{"dropping-particle":"","family":"Parekh","given":"Rulan S","non-dropping-particle":"","parse-names":false,"suffix":""}],"container-title":"Clinical Journal of the American Society of Nephrology","id":"ITEM-1","issue":"11","issued":{"date-parts":[["2011"]]},"page":"2612-2619","publisher-place":"J. J. Scialla, Department of Medicine, Johns Hopkins University, Baltimore, MD, United States","title":"Correlates of osteoprotegerin and association with aortic pulse wave velocity in patients with chronic kidney disease","type":"article-journal","volume":"6"},"uris":["http://www.mendeley.com/documents/?uuid=a4f819de-9ea1-3c9f-a042-a4b515b96446"]}],"mendeley":{"formattedCitation":"(11)","plainTextFormattedCitation":"(11)","previouslyFormattedCitation":"(11)"},"properties":{"noteIndex":0},"schema":"https://github.com/citation-style-language/schema/raw/master/csl-citation.json"}</w:instrText>
            </w:r>
            <w:r>
              <w:rPr>
                <w:sz w:val="18"/>
                <w:szCs w:val="18"/>
              </w:rPr>
              <w:fldChar w:fldCharType="separate"/>
            </w:r>
            <w:r w:rsidRPr="00CE7EAD">
              <w:rPr>
                <w:b w:val="0"/>
                <w:noProof/>
                <w:sz w:val="18"/>
                <w:szCs w:val="18"/>
              </w:rPr>
              <w:t>(1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72F69B" w14:textId="43F3DC61"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2D6B6796" w14:textId="7133573D"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10.2215/CJN.03910411</w:t>
            </w:r>
          </w:p>
        </w:tc>
        <w:tc>
          <w:tcPr>
            <w:tcW w:w="226" w:type="pct"/>
            <w:tcBorders>
              <w:top w:val="single" w:sz="4" w:space="0" w:color="auto"/>
              <w:left w:val="single" w:sz="4" w:space="0" w:color="auto"/>
              <w:bottom w:val="single" w:sz="4" w:space="0" w:color="auto"/>
              <w:right w:val="single" w:sz="4" w:space="0" w:color="auto"/>
            </w:tcBorders>
          </w:tcPr>
          <w:p w14:paraId="0C719FB7" w14:textId="5F151661" w:rsidR="0001302D" w:rsidRPr="00363928"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sidRPr="006862A3">
              <w:rPr>
                <w:sz w:val="18"/>
                <w:szCs w:val="18"/>
              </w:rPr>
              <w:t>21940840</w:t>
            </w:r>
          </w:p>
        </w:tc>
        <w:tc>
          <w:tcPr>
            <w:tcW w:w="322" w:type="pct"/>
            <w:tcBorders>
              <w:top w:val="single" w:sz="4" w:space="0" w:color="auto"/>
              <w:left w:val="single" w:sz="4" w:space="0" w:color="auto"/>
              <w:bottom w:val="single" w:sz="4" w:space="0" w:color="auto"/>
              <w:right w:val="single" w:sz="4" w:space="0" w:color="auto"/>
            </w:tcBorders>
          </w:tcPr>
          <w:p w14:paraId="1A1D0740" w14:textId="7A7CEBD9" w:rsidR="0001302D" w:rsidRDefault="00D12AC4"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7E08E81F" w14:textId="68DDA558"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6BDF9C1" w14:textId="6146D29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31232AC5" w14:textId="35D6B86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Female -&gt; Osteoprotegerin: </w:t>
            </w:r>
            <w:r w:rsidRPr="007141D0">
              <w:rPr>
                <w:sz w:val="18"/>
                <w:szCs w:val="18"/>
              </w:rPr>
              <w:t>10.2% (0.2%</w:t>
            </w:r>
            <w:r>
              <w:rPr>
                <w:sz w:val="18"/>
                <w:szCs w:val="18"/>
              </w:rPr>
              <w:t xml:space="preserve">– </w:t>
            </w:r>
            <w:r w:rsidRPr="007141D0">
              <w:rPr>
                <w:sz w:val="18"/>
                <w:szCs w:val="18"/>
              </w:rPr>
              <w:t>21.3%)</w:t>
            </w:r>
          </w:p>
        </w:tc>
        <w:tc>
          <w:tcPr>
            <w:tcW w:w="194" w:type="pct"/>
            <w:tcBorders>
              <w:top w:val="single" w:sz="4" w:space="0" w:color="auto"/>
              <w:left w:val="single" w:sz="4" w:space="0" w:color="auto"/>
              <w:bottom w:val="single" w:sz="4" w:space="0" w:color="auto"/>
              <w:right w:val="single" w:sz="4" w:space="0" w:color="auto"/>
            </w:tcBorders>
          </w:tcPr>
          <w:p w14:paraId="2D2C9040" w14:textId="6A70ADCF" w:rsidR="0001302D" w:rsidRPr="0001000C"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1A6A212" w14:textId="0C6FC98F" w:rsidR="0001302D" w:rsidRDefault="00F73041" w:rsidP="001A0F01">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O</w:t>
            </w:r>
            <w:r>
              <w:rPr>
                <w:sz w:val="18"/>
                <w:szCs w:val="18"/>
              </w:rPr>
              <w:t>PG (percentage difference)</w:t>
            </w:r>
          </w:p>
        </w:tc>
        <w:tc>
          <w:tcPr>
            <w:tcW w:w="258" w:type="pct"/>
            <w:tcBorders>
              <w:top w:val="single" w:sz="4" w:space="0" w:color="auto"/>
              <w:left w:val="single" w:sz="4" w:space="0" w:color="auto"/>
              <w:bottom w:val="single" w:sz="4" w:space="0" w:color="auto"/>
              <w:right w:val="single" w:sz="4" w:space="0" w:color="auto"/>
            </w:tcBorders>
          </w:tcPr>
          <w:p w14:paraId="10A45692" w14:textId="77777777"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99E434" w14:textId="3735300B"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3A182574" w14:textId="690DB930" w:rsidR="0001302D" w:rsidRDefault="003B2DD1" w:rsidP="001A0F0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51</w:t>
            </w:r>
          </w:p>
          <w:p w14:paraId="29D4451B" w14:textId="13F7DE34" w:rsidR="0001302D" w:rsidRDefault="0001302D" w:rsidP="001A0F01">
            <w:pPr>
              <w:cnfStyle w:val="000000000000" w:firstRow="0" w:lastRow="0" w:firstColumn="0" w:lastColumn="0" w:oddVBand="0" w:evenVBand="0" w:oddHBand="0" w:evenHBand="0" w:firstRowFirstColumn="0" w:firstRowLastColumn="0" w:lastRowFirstColumn="0" w:lastRowLastColumn="0"/>
              <w:rPr>
                <w:sz w:val="18"/>
                <w:szCs w:val="18"/>
              </w:rPr>
            </w:pPr>
            <w:r>
              <w:rPr>
                <w:noProof/>
              </w:rPr>
              <w:drawing>
                <wp:inline distT="0" distB="0" distL="0" distR="0" wp14:anchorId="27143A2C" wp14:editId="4E087630">
                  <wp:extent cx="341630" cy="97155"/>
                  <wp:effectExtent l="0" t="0" r="1270" b="0"/>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341630" cy="97155"/>
                          </a:xfrm>
                          <a:prstGeom prst="rect">
                            <a:avLst/>
                          </a:prstGeom>
                        </pic:spPr>
                      </pic:pic>
                    </a:graphicData>
                  </a:graphic>
                </wp:inline>
              </w:drawing>
            </w:r>
          </w:p>
        </w:tc>
      </w:tr>
      <w:tr w:rsidR="00976074" w:rsidRPr="0001000C" w14:paraId="5C232E0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6A13E3" w14:textId="77777777" w:rsidR="0001302D" w:rsidRDefault="0001302D" w:rsidP="00B22D2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89C9A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609CB82"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0D10AC7" w14:textId="77777777" w:rsidR="0001302D" w:rsidRPr="00363928"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D9F64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E9731E2" w14:textId="66ABD36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96190C7" w14:textId="290CA4F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steoprotegerin (OPG)</w:t>
            </w:r>
          </w:p>
        </w:tc>
        <w:tc>
          <w:tcPr>
            <w:tcW w:w="1837" w:type="pct"/>
            <w:tcBorders>
              <w:top w:val="single" w:sz="4" w:space="0" w:color="auto"/>
              <w:left w:val="single" w:sz="4" w:space="0" w:color="auto"/>
              <w:bottom w:val="single" w:sz="4" w:space="0" w:color="auto"/>
              <w:right w:val="single" w:sz="4" w:space="0" w:color="auto"/>
            </w:tcBorders>
          </w:tcPr>
          <w:p w14:paraId="3EFC0ECA" w14:textId="399D1320" w:rsidR="0001302D" w:rsidRDefault="0001302D" w:rsidP="006A10CB">
            <w:pPr>
              <w:cnfStyle w:val="000000100000" w:firstRow="0" w:lastRow="0" w:firstColumn="0" w:lastColumn="0" w:oddVBand="0" w:evenVBand="0" w:oddHBand="1" w:evenHBand="0" w:firstRowFirstColumn="0" w:firstRowLastColumn="0" w:lastRowFirstColumn="0" w:lastRowLastColumn="0"/>
              <w:rPr>
                <w:sz w:val="18"/>
                <w:szCs w:val="18"/>
              </w:rPr>
            </w:pPr>
            <w:r w:rsidRPr="00682DE1">
              <w:rPr>
                <w:sz w:val="18"/>
                <w:szCs w:val="18"/>
              </w:rPr>
              <w:t>Ref</w:t>
            </w:r>
            <w:r>
              <w:rPr>
                <w:sz w:val="18"/>
                <w:szCs w:val="18"/>
              </w:rPr>
              <w:t>erence</w:t>
            </w:r>
          </w:p>
        </w:tc>
        <w:tc>
          <w:tcPr>
            <w:tcW w:w="194" w:type="pct"/>
            <w:tcBorders>
              <w:top w:val="single" w:sz="4" w:space="0" w:color="auto"/>
              <w:left w:val="single" w:sz="4" w:space="0" w:color="auto"/>
              <w:bottom w:val="single" w:sz="4" w:space="0" w:color="auto"/>
              <w:right w:val="single" w:sz="4" w:space="0" w:color="auto"/>
            </w:tcBorders>
          </w:tcPr>
          <w:p w14:paraId="66D035D2" w14:textId="77777777" w:rsidR="0001302D" w:rsidRPr="0001000C"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CAD9C58" w14:textId="609C3E1C"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pulse wave velocity</w:t>
            </w:r>
          </w:p>
        </w:tc>
        <w:tc>
          <w:tcPr>
            <w:tcW w:w="258" w:type="pct"/>
            <w:tcBorders>
              <w:top w:val="single" w:sz="4" w:space="0" w:color="auto"/>
              <w:left w:val="single" w:sz="4" w:space="0" w:color="auto"/>
              <w:bottom w:val="single" w:sz="4" w:space="0" w:color="auto"/>
              <w:right w:val="single" w:sz="4" w:space="0" w:color="auto"/>
            </w:tcBorders>
          </w:tcPr>
          <w:p w14:paraId="0B53BAC2"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6304F56"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606C30" w14:textId="77777777" w:rsidR="0001302D" w:rsidRDefault="0001302D" w:rsidP="00B22D20">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6DA9E2A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275B3AC"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87AC17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5D1FB0"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7958FE3"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09201F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BDAF23" w14:textId="0CC8DB4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F4A9F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29DAF9" w14:textId="48C2602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6A10CB">
              <w:rPr>
                <w:sz w:val="18"/>
                <w:szCs w:val="18"/>
              </w:rPr>
              <w:t>Tertile</w:t>
            </w:r>
            <w:proofErr w:type="spellEnd"/>
            <w:r w:rsidRPr="006A10CB">
              <w:rPr>
                <w:sz w:val="18"/>
                <w:szCs w:val="18"/>
              </w:rPr>
              <w:t xml:space="preserve"> 2</w:t>
            </w:r>
            <w:r>
              <w:rPr>
                <w:sz w:val="18"/>
                <w:szCs w:val="18"/>
              </w:rPr>
              <w:t xml:space="preserve"> </w:t>
            </w:r>
            <w:r w:rsidRPr="006A10CB">
              <w:rPr>
                <w:sz w:val="18"/>
                <w:szCs w:val="18"/>
              </w:rPr>
              <w:t xml:space="preserve">(5.05 to 7.45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06 (0.97</w:t>
            </w:r>
            <w:r>
              <w:rPr>
                <w:sz w:val="18"/>
                <w:szCs w:val="18"/>
              </w:rPr>
              <w:t>–</w:t>
            </w:r>
            <w:r w:rsidRPr="006A10CB">
              <w:rPr>
                <w:sz w:val="18"/>
                <w:szCs w:val="18"/>
              </w:rPr>
              <w:t xml:space="preserve"> 1.15)</w:t>
            </w:r>
          </w:p>
        </w:tc>
        <w:tc>
          <w:tcPr>
            <w:tcW w:w="194" w:type="pct"/>
            <w:tcBorders>
              <w:top w:val="single" w:sz="4" w:space="0" w:color="auto"/>
              <w:left w:val="single" w:sz="4" w:space="0" w:color="auto"/>
              <w:bottom w:val="single" w:sz="4" w:space="0" w:color="auto"/>
              <w:right w:val="single" w:sz="4" w:space="0" w:color="auto"/>
            </w:tcBorders>
          </w:tcPr>
          <w:p w14:paraId="5BC265A9"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C2F11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0A8D4E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7FB926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2D65D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40B0E2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BB797"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2EF4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65B01EC"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6599D1"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6F501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0CAD405" w14:textId="4C618D1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034AFA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042E8AA" w14:textId="62EBCFB8" w:rsidR="0001302D" w:rsidRPr="006A10CB"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Tertile</w:t>
            </w:r>
            <w:proofErr w:type="spellEnd"/>
            <w:r>
              <w:rPr>
                <w:sz w:val="18"/>
                <w:szCs w:val="18"/>
              </w:rPr>
              <w:t xml:space="preserve"> 3 </w:t>
            </w:r>
            <w:r w:rsidRPr="006A10CB">
              <w:rPr>
                <w:sz w:val="18"/>
                <w:szCs w:val="18"/>
              </w:rPr>
              <w:t xml:space="preserve">(7.46 to 22.31 </w:t>
            </w:r>
            <w:proofErr w:type="spellStart"/>
            <w:r w:rsidRPr="006A10CB">
              <w:rPr>
                <w:sz w:val="18"/>
                <w:szCs w:val="18"/>
              </w:rPr>
              <w:t>pmol</w:t>
            </w:r>
            <w:proofErr w:type="spellEnd"/>
            <w:r w:rsidRPr="006A10CB">
              <w:rPr>
                <w:sz w:val="18"/>
                <w:szCs w:val="18"/>
              </w:rPr>
              <w:t>/L)</w:t>
            </w:r>
            <w:r>
              <w:rPr>
                <w:sz w:val="18"/>
                <w:szCs w:val="18"/>
              </w:rPr>
              <w:t xml:space="preserve">: </w:t>
            </w:r>
            <w:r w:rsidRPr="006A10CB">
              <w:rPr>
                <w:sz w:val="18"/>
                <w:szCs w:val="18"/>
              </w:rPr>
              <w:t>1.10 (1.01</w:t>
            </w:r>
            <w:r>
              <w:rPr>
                <w:sz w:val="18"/>
                <w:szCs w:val="18"/>
              </w:rPr>
              <w:t xml:space="preserve">– </w:t>
            </w:r>
            <w:r w:rsidRPr="006A10CB">
              <w:rPr>
                <w:sz w:val="18"/>
                <w:szCs w:val="18"/>
              </w:rPr>
              <w:t>1.20)</w:t>
            </w:r>
          </w:p>
        </w:tc>
        <w:tc>
          <w:tcPr>
            <w:tcW w:w="194" w:type="pct"/>
            <w:tcBorders>
              <w:top w:val="single" w:sz="4" w:space="0" w:color="auto"/>
              <w:left w:val="single" w:sz="4" w:space="0" w:color="auto"/>
              <w:bottom w:val="single" w:sz="4" w:space="0" w:color="auto"/>
              <w:right w:val="single" w:sz="4" w:space="0" w:color="auto"/>
            </w:tcBorders>
          </w:tcPr>
          <w:p w14:paraId="01E4A38B"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B62C08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681856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E81A1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03D8B0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57F0242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1F3192F" w14:textId="7FBFDDBB" w:rsidR="0001302D" w:rsidRDefault="0001302D" w:rsidP="00682DE1">
            <w:pPr>
              <w:rPr>
                <w:sz w:val="18"/>
                <w:szCs w:val="18"/>
              </w:rPr>
            </w:pPr>
            <w:r>
              <w:rPr>
                <w:sz w:val="18"/>
                <w:szCs w:val="18"/>
              </w:rPr>
              <w:fldChar w:fldCharType="begin" w:fldLock="1"/>
            </w:r>
            <w:r>
              <w:rPr>
                <w:sz w:val="18"/>
                <w:szCs w:val="18"/>
              </w:rPr>
              <w:instrText>ADDIN CSL_CITATION {"citationItems":[{"id":"ITEM-1","itemData":{"abstract":"Objective: The aim of this study was to analyze the correlation of serum","author":[{"dropping-particle":"","family":"Wang","given":"Fang","non-dropping-particle":"","parse-names":false,"suffix":""},{"dropping-particle":"","family":"Wu","given":"Shukun","non-dropping-particle":"","parse-names":false,"suffix":""},{"dropping-particle":"","family":"Ruan","given":"Yizhe","non-dropping-particle":"","parse-names":false,"suffix":""},{"dropping-particle":"","family":"Wang","given":"Li","non-dropping-particle":"","parse-names":false,"suffix":""}],"container-title":"INTERNATIONAL JOURNAL OF CLINICAL AND EXPERIMENTAL MEDICINE","id":"ITEM-1","issue":"9","issued":{"date-parts":[["2015"]]},"page":"15745-15751","title":"Correlation of serum 25-hydroxyvitamin D level with vascular calcification in hemodialysis patients","type":"article-journal","volume":"8"},"uris":["http://www.mendeley.com/documents/?uuid=e0cb7983-febd-3ad2-ae2d-6a62a165a811"]}],"mendeley":{"formattedCitation":"(12)","plainTextFormattedCitation":"(12)","previouslyFormattedCitation":"(12)"},"properties":{"noteIndex":0},"schema":"https://github.com/citation-style-language/schema/raw/master/csl-citation.json"}</w:instrText>
            </w:r>
            <w:r>
              <w:rPr>
                <w:sz w:val="18"/>
                <w:szCs w:val="18"/>
              </w:rPr>
              <w:fldChar w:fldCharType="separate"/>
            </w:r>
            <w:r w:rsidRPr="007757A5">
              <w:rPr>
                <w:b w:val="0"/>
                <w:noProof/>
                <w:sz w:val="18"/>
                <w:szCs w:val="18"/>
              </w:rPr>
              <w:t>(1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61A072D" w14:textId="5CA6A2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6F922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00BE3F" w14:textId="56BDE65A"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26629071</w:t>
            </w:r>
          </w:p>
        </w:tc>
        <w:tc>
          <w:tcPr>
            <w:tcW w:w="322" w:type="pct"/>
            <w:tcBorders>
              <w:top w:val="single" w:sz="4" w:space="0" w:color="auto"/>
              <w:left w:val="single" w:sz="4" w:space="0" w:color="auto"/>
              <w:bottom w:val="single" w:sz="4" w:space="0" w:color="auto"/>
              <w:right w:val="single" w:sz="4" w:space="0" w:color="auto"/>
            </w:tcBorders>
          </w:tcPr>
          <w:p w14:paraId="5D172B0C" w14:textId="3AF01281" w:rsidR="0001302D" w:rsidRDefault="00D12AC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3B8F6136" w14:textId="2A60C2A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69124CB" w14:textId="19C0F2CC" w:rsidR="0001302D" w:rsidRDefault="00673744"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w:t>
            </w:r>
            <w:r w:rsidR="0001302D">
              <w:rPr>
                <w:sz w:val="18"/>
                <w:szCs w:val="18"/>
              </w:rPr>
              <w:t>5-hydroxyvit</w:t>
            </w:r>
            <w:r w:rsidR="0001302D">
              <w:rPr>
                <w:sz w:val="18"/>
                <w:szCs w:val="18"/>
              </w:rPr>
              <w:lastRenderedPageBreak/>
              <w:t>amin D</w:t>
            </w:r>
            <w:r w:rsidR="00280BAE">
              <w:rPr>
                <w:sz w:val="18"/>
                <w:szCs w:val="18"/>
              </w:rPr>
              <w:t xml:space="preserve"> (25D)</w:t>
            </w:r>
          </w:p>
        </w:tc>
        <w:tc>
          <w:tcPr>
            <w:tcW w:w="1837" w:type="pct"/>
            <w:tcBorders>
              <w:top w:val="single" w:sz="4" w:space="0" w:color="auto"/>
              <w:left w:val="single" w:sz="4" w:space="0" w:color="auto"/>
              <w:bottom w:val="single" w:sz="4" w:space="0" w:color="auto"/>
              <w:right w:val="single" w:sz="4" w:space="0" w:color="auto"/>
            </w:tcBorders>
          </w:tcPr>
          <w:p w14:paraId="093D40DD" w14:textId="569F5A2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lastRenderedPageBreak/>
              <w:t>r = 0.193</w:t>
            </w:r>
          </w:p>
        </w:tc>
        <w:tc>
          <w:tcPr>
            <w:tcW w:w="194" w:type="pct"/>
            <w:tcBorders>
              <w:top w:val="single" w:sz="4" w:space="0" w:color="auto"/>
              <w:left w:val="single" w:sz="4" w:space="0" w:color="auto"/>
              <w:bottom w:val="single" w:sz="4" w:space="0" w:color="auto"/>
              <w:right w:val="single" w:sz="4" w:space="0" w:color="auto"/>
            </w:tcBorders>
          </w:tcPr>
          <w:p w14:paraId="0DEE0BD8" w14:textId="7E3F034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04921BC" w14:textId="47A20E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sidRPr="007757A5">
              <w:rPr>
                <w:sz w:val="18"/>
                <w:szCs w:val="18"/>
              </w:rPr>
              <w:t>Kauppila score</w:t>
            </w:r>
          </w:p>
        </w:tc>
        <w:tc>
          <w:tcPr>
            <w:tcW w:w="258" w:type="pct"/>
            <w:tcBorders>
              <w:top w:val="single" w:sz="4" w:space="0" w:color="auto"/>
              <w:left w:val="single" w:sz="4" w:space="0" w:color="auto"/>
              <w:bottom w:val="single" w:sz="4" w:space="0" w:color="auto"/>
              <w:right w:val="single" w:sz="4" w:space="0" w:color="auto"/>
            </w:tcBorders>
          </w:tcPr>
          <w:p w14:paraId="109FC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E02C64" w14:textId="1545FF2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F13DC1E" w14:textId="2AFC2B7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6</w:t>
            </w:r>
          </w:p>
        </w:tc>
      </w:tr>
      <w:tr w:rsidR="00976074" w:rsidRPr="0001000C" w14:paraId="794470D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FB357E" w14:textId="074DC9B2" w:rsidR="0001302D" w:rsidRDefault="0001302D" w:rsidP="00682DE1">
            <w:pPr>
              <w:rPr>
                <w:sz w:val="18"/>
                <w:szCs w:val="18"/>
              </w:rPr>
            </w:pPr>
            <w:r>
              <w:rPr>
                <w:sz w:val="18"/>
                <w:szCs w:val="18"/>
              </w:rPr>
              <w:fldChar w:fldCharType="begin" w:fldLock="1"/>
            </w:r>
            <w:r>
              <w:rPr>
                <w:sz w:val="18"/>
                <w:szCs w:val="18"/>
              </w:rPr>
              <w:instrText>ADDIN CSL_CITATION {"citationItems":[{"id":"ITEM-1","itemData":{"DOI":"10.1186/s12882-019-1235-z","abstract":"BackgroundRisk of cardiac events and cardiovascular disease (CVD) in\nend-stage renal disease (ESRD) patients are predicted by coronary artery\ncalcification (CAC) independently. It is not clear to what extent low\nbone mineral density (BMD) is associated with higher risk of CAC and if\nsex interacts. We investigated the sex-specific associations of CAC\nscore with total body BMD (tBMD) as well as with BMD of different\nskeletal sub-regions.MethodsIn 174 ESRD patients, median age 57\n(10th-90th percentiles 29-75) years, 63% males, BMD (measured by\ndual-energy X-ray absorptiometry; DXA), CAC score (measured by cardiac\nCT) and circulating inflammatory biomarkers were analysed.ResultsA total\nof 104 (60%) patients with CAC &gt;100 AUs were older, had higher\nprevalence of both clinical CVD and diabetes, higher level of high\nsensitivity C-reactive protein, tumour necrosis factor, interleukin-6\nand lower T-score of tBMD. Female patients had significantly lower tBMD\nand BMD of all skeletal sub-regions, except head, than male patients.\nFemale patients with high CAC (&gt;100 AUs) had significantly decreased\nT-score of tBMD, and lower BMD of arms, legs than those low CAC ( 100\nAUs); elevated CAC score were associated with tBMD, T-score, Z-score of\ntBMD and BMD of arms and legs, while no such differences was observed in\nmales. Multivariate generalized linear model (GLM) analysis adjusted for\nage, diabetes and hsCRP showed that in females per SD higher CAC score\n(1057 AUs) was predicted by either per SD (0.13g/cm(2)) lower tBMD or\nper SD (0.17g/cm(2)) lower BMD at legs. No such associations were found\nin male ESRD patients.ConclusionsIn female, but not male, lower BMD, in\nparticular sub-regions of legs, was associated with higher CAC score\nindependently. Low BMD has the potential to identify increased risk for\nhigh CAC score in ESRD patients.","author":[{"dropping-particle":"","family":"Chen","given":"Zhimin","non-dropping-particle":"","parse-names":false,"suffix":""},{"dropping-particle":"","family":"Qureshi","given":"Abdul Rashid","non-dropping-particle":"","parse-names":false,"suffix":""},{"dropping-particle":"","family":"Brismar","given":"Torkel B","non-dropping-particle":"","parse-names":false,"suffix":""},{"dropping-particle":"","family":"Ripsweden","given":"Jonaz","non-dropping-particle":"","parse-names":false,"suffix":""},{"dropping-particle":"","family":"Haarhaus","given":"Mathias","non-dropping-particle":"","parse-names":false,"suffix":""},{"dropping-particle":"","family":"Barany","given":"Peter","non-dropping-particle":"","parse-names":false,"suffix":""},{"dropping-particle":"","family":"Heimburger","given":"Olof","non-dropping-particle":"","parse-names":false,"suffix":""},{"dropping-particle":"","family":"Lindholm","given":"Bengt","non-dropping-particle":"","parse-names":false,"suffix":""},{"dropping-particle":"","family":"Stenvinkel","given":"Peter","non-dropping-particle":"","parse-names":false,"suffix":""}],"container-title":"BMC NEPHROLOGY","id":"ITEM-1","issued":{"date-parts":[["2019"]]},"title":"Differences in association of lower bone mineral density with higher coronary calcification in female and male end-stage renal disease patients","type":"article-journal","volume":"20"},"uris":["http://www.mendeley.com/documents/?uuid=4e7027cf-5f27-33a7-b181-bd1160e4f0d3"]}],"mendeley":{"formattedCitation":"(13)","plainTextFormattedCitation":"(13)","previouslyFormattedCitation":"(13)"},"properties":{"noteIndex":0},"schema":"https://github.com/citation-style-language/schema/raw/master/csl-citation.json"}</w:instrText>
            </w:r>
            <w:r>
              <w:rPr>
                <w:sz w:val="18"/>
                <w:szCs w:val="18"/>
              </w:rPr>
              <w:fldChar w:fldCharType="separate"/>
            </w:r>
            <w:r w:rsidRPr="004A221E">
              <w:rPr>
                <w:b w:val="0"/>
                <w:noProof/>
                <w:sz w:val="18"/>
                <w:szCs w:val="18"/>
              </w:rPr>
              <w:t>(1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A3FF75E" w14:textId="3E9E0E6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301ADC3" w14:textId="12806A1E"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doi.org/10.1186/s12882-019-1235-z</w:t>
            </w:r>
          </w:p>
        </w:tc>
        <w:tc>
          <w:tcPr>
            <w:tcW w:w="226" w:type="pct"/>
            <w:tcBorders>
              <w:top w:val="single" w:sz="4" w:space="0" w:color="auto"/>
              <w:left w:val="single" w:sz="4" w:space="0" w:color="auto"/>
              <w:bottom w:val="single" w:sz="4" w:space="0" w:color="auto"/>
              <w:right w:val="single" w:sz="4" w:space="0" w:color="auto"/>
            </w:tcBorders>
          </w:tcPr>
          <w:p w14:paraId="3273D8CC" w14:textId="3E1A2E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sidRPr="004A221E">
              <w:rPr>
                <w:sz w:val="18"/>
                <w:szCs w:val="18"/>
              </w:rPr>
              <w:t>30777028</w:t>
            </w:r>
          </w:p>
        </w:tc>
        <w:tc>
          <w:tcPr>
            <w:tcW w:w="322" w:type="pct"/>
            <w:tcBorders>
              <w:top w:val="single" w:sz="4" w:space="0" w:color="auto"/>
              <w:left w:val="single" w:sz="4" w:space="0" w:color="auto"/>
              <w:bottom w:val="single" w:sz="4" w:space="0" w:color="auto"/>
              <w:right w:val="single" w:sz="4" w:space="0" w:color="auto"/>
            </w:tcBorders>
          </w:tcPr>
          <w:p w14:paraId="63CC5DC2" w14:textId="051A3DF5" w:rsidR="0001302D" w:rsidRDefault="006647B4"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2150E47A" w14:textId="5CDB4AA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759D20B" w14:textId="4DDBC48B"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w:t>
            </w:r>
            <w:r w:rsidRPr="004A221E">
              <w:rPr>
                <w:sz w:val="18"/>
                <w:szCs w:val="18"/>
              </w:rPr>
              <w:t>otal body</w:t>
            </w:r>
            <w:r>
              <w:rPr>
                <w:sz w:val="18"/>
                <w:szCs w:val="18"/>
              </w:rPr>
              <w:t xml:space="preserve"> bone mineral density (</w:t>
            </w:r>
            <w:proofErr w:type="spellStart"/>
            <w:r>
              <w:rPr>
                <w:sz w:val="18"/>
                <w:szCs w:val="18"/>
              </w:rPr>
              <w:t>tBMD</w:t>
            </w:r>
            <w:proofErr w:type="spellEnd"/>
            <w:r>
              <w:rPr>
                <w:sz w:val="18"/>
                <w:szCs w:val="18"/>
              </w:rPr>
              <w:t>) in female</w:t>
            </w:r>
          </w:p>
        </w:tc>
        <w:tc>
          <w:tcPr>
            <w:tcW w:w="1837" w:type="pct"/>
            <w:tcBorders>
              <w:top w:val="single" w:sz="4" w:space="0" w:color="auto"/>
              <w:left w:val="single" w:sz="4" w:space="0" w:color="auto"/>
              <w:bottom w:val="single" w:sz="4" w:space="0" w:color="auto"/>
              <w:right w:val="single" w:sz="4" w:space="0" w:color="auto"/>
            </w:tcBorders>
          </w:tcPr>
          <w:p w14:paraId="0BDBD2E8" w14:textId="11EFAE6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86786">
              <w:rPr>
                <w:sz w:val="18"/>
                <w:szCs w:val="18"/>
              </w:rPr>
              <w:t xml:space="preserve"> =</w:t>
            </w:r>
            <w:r>
              <w:rPr>
                <w:sz w:val="18"/>
                <w:szCs w:val="18"/>
              </w:rPr>
              <w:t xml:space="preserve"> </w:t>
            </w:r>
            <w:r w:rsidRPr="00013991">
              <w:rPr>
                <w:sz w:val="18"/>
                <w:szCs w:val="18"/>
              </w:rPr>
              <w:t>−0.27</w:t>
            </w:r>
            <w:r w:rsidRPr="00D86786">
              <w:rPr>
                <w:sz w:val="18"/>
                <w:szCs w:val="18"/>
              </w:rPr>
              <w:t>,</w:t>
            </w:r>
            <w:r>
              <w:rPr>
                <w:sz w:val="18"/>
                <w:szCs w:val="18"/>
              </w:rPr>
              <w:t xml:space="preserve"> se =</w:t>
            </w:r>
            <w:r w:rsidRPr="00013991">
              <w:rPr>
                <w:sz w:val="18"/>
                <w:szCs w:val="18"/>
              </w:rPr>
              <w:t xml:space="preserve"> 0.12</w:t>
            </w:r>
            <w:r>
              <w:rPr>
                <w:sz w:val="18"/>
                <w:szCs w:val="18"/>
              </w:rPr>
              <w:t>, p =</w:t>
            </w:r>
            <w:r w:rsidRPr="00013991">
              <w:rPr>
                <w:sz w:val="18"/>
                <w:szCs w:val="18"/>
              </w:rPr>
              <w:t xml:space="preserve"> 0.03</w:t>
            </w:r>
          </w:p>
        </w:tc>
        <w:tc>
          <w:tcPr>
            <w:tcW w:w="194" w:type="pct"/>
            <w:tcBorders>
              <w:top w:val="single" w:sz="4" w:space="0" w:color="auto"/>
              <w:left w:val="single" w:sz="4" w:space="0" w:color="auto"/>
              <w:bottom w:val="single" w:sz="4" w:space="0" w:color="auto"/>
              <w:right w:val="single" w:sz="4" w:space="0" w:color="auto"/>
            </w:tcBorders>
          </w:tcPr>
          <w:p w14:paraId="0B36B8C5" w14:textId="7B9CCFCA"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D5B10AB" w14:textId="667A445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399B45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4BEFC0F" w14:textId="7A6A0A6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7DD897CC" w14:textId="7D8F382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4</w:t>
            </w:r>
          </w:p>
        </w:tc>
      </w:tr>
      <w:tr w:rsidR="00976074" w:rsidRPr="0001000C" w14:paraId="53710F5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1C959EA"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8B3B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C6DE165"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E6CA7EC" w14:textId="77777777" w:rsidR="0001302D" w:rsidRPr="004A221E"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2514C6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972E679" w14:textId="3235BAF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006C5A" w14:textId="2F02AEDF"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MD at legs in female</w:t>
            </w:r>
          </w:p>
        </w:tc>
        <w:tc>
          <w:tcPr>
            <w:tcW w:w="1837" w:type="pct"/>
            <w:tcBorders>
              <w:top w:val="single" w:sz="4" w:space="0" w:color="auto"/>
              <w:left w:val="single" w:sz="4" w:space="0" w:color="auto"/>
              <w:bottom w:val="single" w:sz="4" w:space="0" w:color="auto"/>
              <w:right w:val="single" w:sz="4" w:space="0" w:color="auto"/>
            </w:tcBorders>
          </w:tcPr>
          <w:p w14:paraId="63497B9B" w14:textId="04A95529" w:rsidR="0001302D" w:rsidRPr="00D86786" w:rsidRDefault="0001302D" w:rsidP="00682DE1">
            <w:pPr>
              <w:cnfStyle w:val="000000000000" w:firstRow="0" w:lastRow="0" w:firstColumn="0" w:lastColumn="0" w:oddVBand="0" w:evenVBand="0" w:oddHBand="0" w:evenHBand="0" w:firstRowFirstColumn="0" w:firstRowLastColumn="0" w:lastRowFirstColumn="0" w:lastRowLastColumn="0"/>
              <w:rPr>
                <w:rFonts w:eastAsia="Yu Mincho"/>
                <w:sz w:val="18"/>
                <w:szCs w:val="18"/>
                <w:lang w:eastAsia="ja-JP"/>
              </w:rPr>
            </w:pPr>
            <w:r>
              <w:rPr>
                <w:sz w:val="18"/>
                <w:szCs w:val="18"/>
                <w:lang w:val="el-GR"/>
              </w:rPr>
              <w:t>β</w:t>
            </w:r>
            <w:r w:rsidRPr="00D86786">
              <w:rPr>
                <w:sz w:val="18"/>
                <w:szCs w:val="18"/>
              </w:rPr>
              <w:t xml:space="preserve"> = −0.28, se = 0.12, p = 0.02</w:t>
            </w:r>
          </w:p>
        </w:tc>
        <w:tc>
          <w:tcPr>
            <w:tcW w:w="194" w:type="pct"/>
            <w:tcBorders>
              <w:top w:val="single" w:sz="4" w:space="0" w:color="auto"/>
              <w:left w:val="single" w:sz="4" w:space="0" w:color="auto"/>
              <w:bottom w:val="single" w:sz="4" w:space="0" w:color="auto"/>
              <w:right w:val="single" w:sz="4" w:space="0" w:color="auto"/>
            </w:tcBorders>
          </w:tcPr>
          <w:p w14:paraId="1517CB0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42CE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2CB423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AB8A0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7F7407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rPr>
            </w:pPr>
          </w:p>
        </w:tc>
      </w:tr>
      <w:tr w:rsidR="00976074" w:rsidRPr="0001000C" w14:paraId="50B7F8F0"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D06878" w14:textId="77777777" w:rsidR="0001302D" w:rsidRDefault="0001302D" w:rsidP="00682DE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C4493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E88D8D"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8B2A06"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FF8D63"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ED7ECCF" w14:textId="13ECBC4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CA4D01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D884FAA"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Multivariate generalized linear model</w:t>
            </w:r>
          </w:p>
          <w:p w14:paraId="01651A75" w14:textId="7777777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GLM) analysis adjusted for age, diabetes and </w:t>
            </w:r>
            <w:proofErr w:type="spellStart"/>
            <w:r w:rsidRPr="00407FF4">
              <w:rPr>
                <w:sz w:val="18"/>
                <w:szCs w:val="18"/>
              </w:rPr>
              <w:t>hsCRP</w:t>
            </w:r>
            <w:proofErr w:type="spellEnd"/>
            <w:r w:rsidRPr="00407FF4">
              <w:rPr>
                <w:sz w:val="18"/>
                <w:szCs w:val="18"/>
              </w:rPr>
              <w:t xml:space="preserve"> showed that in females per SD higher CAC score (1057 AUs) was</w:t>
            </w:r>
          </w:p>
          <w:p w14:paraId="19CFC4D2" w14:textId="553E0A26" w:rsidR="0001302D" w:rsidRDefault="0001302D" w:rsidP="00EE6FAD">
            <w:pPr>
              <w:cnfStyle w:val="000000100000" w:firstRow="0" w:lastRow="0" w:firstColumn="0" w:lastColumn="0" w:oddVBand="0" w:evenVBand="0" w:oddHBand="1" w:evenHBand="0" w:firstRowFirstColumn="0" w:firstRowLastColumn="0" w:lastRowFirstColumn="0" w:lastRowLastColumn="0"/>
              <w:rPr>
                <w:sz w:val="18"/>
                <w:szCs w:val="18"/>
              </w:rPr>
            </w:pPr>
            <w:r w:rsidRPr="00407FF4">
              <w:rPr>
                <w:sz w:val="18"/>
                <w:szCs w:val="18"/>
              </w:rPr>
              <w:t xml:space="preserve">predicted by either per SD (0.13 g/cm2) lower </w:t>
            </w:r>
            <w:proofErr w:type="spellStart"/>
            <w:r w:rsidRPr="00407FF4">
              <w:rPr>
                <w:sz w:val="18"/>
                <w:szCs w:val="18"/>
              </w:rPr>
              <w:t>tBMD</w:t>
            </w:r>
            <w:proofErr w:type="spellEnd"/>
            <w:r w:rsidRPr="00407FF4">
              <w:rPr>
                <w:sz w:val="18"/>
                <w:szCs w:val="18"/>
              </w:rPr>
              <w:t xml:space="preserve"> or per SD (0.17 g/cm2) lower BMD at legs. </w:t>
            </w:r>
            <w:r w:rsidRPr="00EE6FAD">
              <w:rPr>
                <w:b/>
                <w:sz w:val="18"/>
                <w:szCs w:val="18"/>
              </w:rPr>
              <w:t>No such associations were found in male</w:t>
            </w:r>
            <w:r w:rsidRPr="00407FF4">
              <w:rPr>
                <w:sz w:val="18"/>
                <w:szCs w:val="18"/>
              </w:rPr>
              <w:t xml:space="preserve"> </w:t>
            </w:r>
            <w:r w:rsidRPr="00FF2B52">
              <w:rPr>
                <w:b/>
                <w:sz w:val="18"/>
                <w:szCs w:val="18"/>
              </w:rPr>
              <w:t>ESRD patients</w:t>
            </w:r>
            <w:r w:rsidRPr="00407FF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BE642F"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164C3E"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7D95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D8B66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9FC7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rPr>
            </w:pPr>
          </w:p>
        </w:tc>
      </w:tr>
      <w:tr w:rsidR="00976074" w:rsidRPr="0001000C" w14:paraId="7C24408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7F9121" w14:textId="21F570B8" w:rsidR="0001302D" w:rsidRDefault="0001302D" w:rsidP="00682DE1">
            <w:pPr>
              <w:rPr>
                <w:sz w:val="18"/>
                <w:szCs w:val="18"/>
                <w:lang w:eastAsia="ja-JP"/>
              </w:rPr>
            </w:pPr>
            <w:r>
              <w:rPr>
                <w:sz w:val="18"/>
                <w:szCs w:val="18"/>
              </w:rPr>
              <w:fldChar w:fldCharType="begin" w:fldLock="1"/>
            </w:r>
            <w:r>
              <w:rPr>
                <w:sz w:val="18"/>
                <w:szCs w:val="18"/>
              </w:rPr>
              <w:instrText>ADDIN CSL_CITATION {"citationItems":[{"id":"ITEM-1","itemData":{"DOI":"10.1111/eci.12718","abstract":"Background: In end-stage renal disease (ESRD), coronary artery calcification (CAC) and inflammation contribute to cardiovascular disease (CVD). Statins do not improve survival in patients with ESRD, and their effect on vascular calcification is unclear. We explored associations between CAC, inflammatory biomarkers, statins and mortality in ESRD. Materials and methods: In 240 patients with ESRD (63% males; median age 56 years) from cohorts including 86 recipients of living donor kidney transplant (LD-Rtx), 96 incident dialysis patients and 58 prevalent peritoneal dialysis patients, associations of CAC score (Agatston Units, AUs), interleukin-6 (IL-6) with high-sensitivity C-reactive protein (hsCRP), tumour necrosis factor (TNF), use of statins and all-cause mortality were analysed. Cardiac CT was repeated in 35 patients after 1·5 years of renal replacement therapy. In vitro, human vascular smooth muscle cells (hVSMCs) were used to measure vitamin K metabolism. Results: Among 240 patients, 129 (53%) had a CAC score &gt; 100 AUs. Multivariate analysis revealed that independent predictors of 1-SD higher CAC score were age, male gender, diabetes and use of statins. The association between CAC score and mortality remained significant after adjustment for age, gender, diabetes, CVD, use of statins, protein-energy wasting and inflammation. Repeated CAC imaging in 35 patients showed that statin therapy was associated with greater progression of CAC. In vitro synthesis of menaquinone-4 by hVSMCs was significantly impaired by statins. Conclusion: Elevated CAC score is a mortality risk factor in ESRD independent of inflammation. Future studies should resolve if statins promote vascular calcification and inhibition of vitamin K synthesis in the uremic milieu.","author":[{"dropping-particle":"","family":"Chen","given":"Zhimin","non-dropping-particle":"","parse-names":false,"suffix":""},{"dropping-particle":"","family":"Qureshi","given":"Abdul Rashid","non-dropping-particle":"","parse-names":false,"suffix":""},{"dropping-particle":"","family":"Parini","given":"Paolo","non-dropping-particle":"","parse-names":false,"suffix":""},{"dropping-particle":"","family":"Hurt-Camejo","given":"Eva","non-dropping-particle":"","parse-names":false,"suffix":""},{"dropping-particle":"","family":"Ripsweden","given":"Jonaz","non-dropping-particle":"","parse-names":false,"suffix":""},{"dropping-particle":"","family":"Brismar","given":"Torkel B","non-dropping-particle":"","parse-names":false,"suffix</w:instrText>
            </w:r>
            <w:r>
              <w:rPr>
                <w:sz w:val="18"/>
                <w:szCs w:val="18"/>
                <w:lang w:eastAsia="ja-JP"/>
              </w:rPr>
              <w:instrText>":""},{"dropping-particle":"","family":"Barany","given":"Peter","non-dropping-particle":"","parse-names":false,"suffix":""},{"dropping-particle":"","family":"Jaminon","given":"Armand M","non-dropping-particle":"","parse-names":false,"suffix":""},{"dropping-particle":"","family":"Schurgers","given":"Leon J","non-dropping-particle":"","parse-names":false,"suffix":""},{"dropping-particle":"","family":"Heimbürger","given":"Olof","non-dropping-particle":"","parse-names":false,"suffix":""},{"dropping-particle":"","family":"Lindholm","given":"Bengt","non-dropping-particle":"","parse-names":false,"suffix":""},{"dropping-particle":"","family":"Stenvinkel","given":"Peter","non-dropping-particle":"","parse-names":false,"suffix":""}],"container-title":"European Journal of Clinical Investigation","id":"ITEM-1","issue":"2","issued":{"date-parts":[["2017"]]},"page":"137-148","publisher-place":"P. Stenvinkel, Division of Renal Medicine and Baxter Novum, Department of Clinical Sciences, Intervention and Technology, Karolinska Institutet, Stockholm, Sweden","title":"Does statins promote vascular calcification in chronic kidney disease?","type":"article-journal","volume":"47"},"uris":["http://www.mendeley.com/documents/?uuid=45882a66-c44a-318d-987f-85f1ccaf60c2"]}],"mendeley":{"formattedCitation":"(14)","plainTextFormattedCitation":"(14)","previouslyFormattedCitation":"(14)"},"properties":{"noteIndex":0},"schema":"https://github.com/citation-style-language/schema/raw/master/csl-citation.json"}</w:instrText>
            </w:r>
            <w:r>
              <w:rPr>
                <w:sz w:val="18"/>
                <w:szCs w:val="18"/>
              </w:rPr>
              <w:fldChar w:fldCharType="separate"/>
            </w:r>
            <w:r w:rsidRPr="00DB7295">
              <w:rPr>
                <w:b w:val="0"/>
                <w:noProof/>
                <w:sz w:val="18"/>
                <w:szCs w:val="18"/>
                <w:lang w:eastAsia="ja-JP"/>
              </w:rPr>
              <w:t>(1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3EF6319" w14:textId="54B78595"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7</w:t>
            </w:r>
          </w:p>
        </w:tc>
        <w:tc>
          <w:tcPr>
            <w:tcW w:w="161" w:type="pct"/>
            <w:tcBorders>
              <w:top w:val="single" w:sz="4" w:space="0" w:color="auto"/>
              <w:left w:val="single" w:sz="4" w:space="0" w:color="auto"/>
              <w:bottom w:val="single" w:sz="4" w:space="0" w:color="auto"/>
              <w:right w:val="single" w:sz="4" w:space="0" w:color="auto"/>
            </w:tcBorders>
          </w:tcPr>
          <w:p w14:paraId="71B99430" w14:textId="5204A009"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10.1111/eci.12718</w:t>
            </w:r>
          </w:p>
        </w:tc>
        <w:tc>
          <w:tcPr>
            <w:tcW w:w="226" w:type="pct"/>
            <w:tcBorders>
              <w:top w:val="single" w:sz="4" w:space="0" w:color="auto"/>
              <w:left w:val="single" w:sz="4" w:space="0" w:color="auto"/>
              <w:bottom w:val="single" w:sz="4" w:space="0" w:color="auto"/>
              <w:right w:val="single" w:sz="4" w:space="0" w:color="auto"/>
            </w:tcBorders>
          </w:tcPr>
          <w:p w14:paraId="7776FB08" w14:textId="66E683FC"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B7295">
              <w:rPr>
                <w:sz w:val="18"/>
                <w:szCs w:val="18"/>
                <w:lang w:eastAsia="ja-JP"/>
              </w:rPr>
              <w:t>28036114</w:t>
            </w:r>
          </w:p>
        </w:tc>
        <w:tc>
          <w:tcPr>
            <w:tcW w:w="322" w:type="pct"/>
            <w:tcBorders>
              <w:top w:val="single" w:sz="4" w:space="0" w:color="auto"/>
              <w:left w:val="single" w:sz="4" w:space="0" w:color="auto"/>
              <w:bottom w:val="single" w:sz="4" w:space="0" w:color="auto"/>
              <w:right w:val="single" w:sz="4" w:space="0" w:color="auto"/>
            </w:tcBorders>
          </w:tcPr>
          <w:p w14:paraId="4E3FE720" w14:textId="44F713AC"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2A895D04" w14:textId="15E0058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2C226B6" w14:textId="571F9A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1D54002B" w14:textId="6AA7A818"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183CA7">
              <w:rPr>
                <w:sz w:val="18"/>
                <w:szCs w:val="18"/>
                <w:lang w:eastAsia="ja-JP"/>
              </w:rPr>
              <w:t>After adjustments for confounders by GLM (age, gender, BMI, diabetes, inflammation), only age, male gender, diabetes and statins remained significantly related to high CAC score</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3A972266" w14:textId="3567A288"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30F8669" w14:textId="694FFB2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15A43E71"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8FC35CA" w14:textId="5355D6D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5T</w:t>
            </w:r>
          </w:p>
        </w:tc>
        <w:tc>
          <w:tcPr>
            <w:tcW w:w="229" w:type="pct"/>
            <w:tcBorders>
              <w:top w:val="single" w:sz="4" w:space="0" w:color="auto"/>
              <w:left w:val="single" w:sz="4" w:space="0" w:color="auto"/>
              <w:bottom w:val="single" w:sz="4" w:space="0" w:color="auto"/>
            </w:tcBorders>
          </w:tcPr>
          <w:p w14:paraId="5EA85DD3" w14:textId="7F442DA1"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F2245">
              <w:rPr>
                <w:sz w:val="18"/>
                <w:szCs w:val="18"/>
                <w:lang w:eastAsia="ja-JP"/>
              </w:rPr>
              <w:t>240</w:t>
            </w:r>
          </w:p>
        </w:tc>
      </w:tr>
      <w:tr w:rsidR="00976074" w:rsidRPr="0001000C" w14:paraId="60691A9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27B8EC"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2EDF6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E04182C"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E204193"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0891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680A368" w14:textId="0492987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0009A22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0C9D7B32" w14:textId="2C5369FA" w:rsidR="0001302D" w:rsidRPr="00183CA7"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M</w:t>
            </w:r>
            <w:r>
              <w:rPr>
                <w:sz w:val="18"/>
                <w:szCs w:val="18"/>
                <w:lang w:eastAsia="ja-JP"/>
              </w:rPr>
              <w:t>odel</w:t>
            </w:r>
            <w:r>
              <w:rPr>
                <w:rFonts w:hint="eastAsia"/>
                <w:sz w:val="18"/>
                <w:szCs w:val="18"/>
                <w:lang w:eastAsia="ja-JP"/>
              </w:rPr>
              <w:t xml:space="preserve"> </w:t>
            </w:r>
            <w:r>
              <w:rPr>
                <w:sz w:val="18"/>
                <w:szCs w:val="18"/>
                <w:lang w:eastAsia="ja-JP"/>
              </w:rPr>
              <w:t xml:space="preserve">with </w:t>
            </w:r>
            <w:proofErr w:type="spellStart"/>
            <w:r>
              <w:rPr>
                <w:rFonts w:hint="eastAsia"/>
                <w:sz w:val="18"/>
                <w:szCs w:val="18"/>
                <w:lang w:eastAsia="ja-JP"/>
              </w:rPr>
              <w:t>h</w:t>
            </w:r>
            <w:r>
              <w:rPr>
                <w:sz w:val="18"/>
                <w:szCs w:val="18"/>
                <w:lang w:eastAsia="ja-JP"/>
              </w:rPr>
              <w:t>sCRP</w:t>
            </w:r>
            <w:proofErr w:type="spellEnd"/>
            <w:r>
              <w:rPr>
                <w:sz w:val="18"/>
                <w:szCs w:val="18"/>
                <w:lang w:eastAsia="ja-JP"/>
              </w:rPr>
              <w:t xml:space="preserve">: estimate = </w:t>
            </w:r>
            <w:r w:rsidRPr="0046753D">
              <w:rPr>
                <w:sz w:val="18"/>
                <w:szCs w:val="18"/>
                <w:lang w:eastAsia="ja-JP"/>
              </w:rPr>
              <w:t>−0</w:t>
            </w:r>
            <w:r>
              <w:rPr>
                <w:sz w:val="18"/>
                <w:szCs w:val="18"/>
                <w:lang w:eastAsia="ja-JP"/>
              </w:rPr>
              <w:t>.</w:t>
            </w:r>
            <w:r w:rsidRPr="0046753D">
              <w:rPr>
                <w:sz w:val="18"/>
                <w:szCs w:val="18"/>
                <w:lang w:eastAsia="ja-JP"/>
              </w:rPr>
              <w:t>38</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1</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5</w:t>
            </w:r>
          </w:p>
        </w:tc>
        <w:tc>
          <w:tcPr>
            <w:tcW w:w="194" w:type="pct"/>
            <w:tcBorders>
              <w:top w:val="single" w:sz="4" w:space="0" w:color="auto"/>
              <w:left w:val="single" w:sz="4" w:space="0" w:color="auto"/>
              <w:bottom w:val="single" w:sz="4" w:space="0" w:color="auto"/>
              <w:right w:val="single" w:sz="4" w:space="0" w:color="auto"/>
            </w:tcBorders>
          </w:tcPr>
          <w:p w14:paraId="108BF147"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B3F632"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09F8B5C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5632E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8F6D57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141C32D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FEA0BBB"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0D10D8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F00D2F9"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AA9FFA"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4E18B9E"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5C82E08" w14:textId="54C7179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B9ADE8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F585B3B" w14:textId="353811BE" w:rsidR="0001302D" w:rsidRDefault="0001302D" w:rsidP="00183CA7">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IL-6: estimate = </w:t>
            </w:r>
            <w:r w:rsidRPr="0046753D">
              <w:rPr>
                <w:sz w:val="18"/>
                <w:szCs w:val="18"/>
                <w:lang w:eastAsia="ja-JP"/>
              </w:rPr>
              <w:t>0</w:t>
            </w:r>
            <w:r>
              <w:rPr>
                <w:sz w:val="18"/>
                <w:szCs w:val="18"/>
                <w:lang w:eastAsia="ja-JP"/>
              </w:rPr>
              <w:t>.</w:t>
            </w:r>
            <w:r w:rsidRPr="0046753D">
              <w:rPr>
                <w:sz w:val="18"/>
                <w:szCs w:val="18"/>
                <w:lang w:eastAsia="ja-JP"/>
              </w:rPr>
              <w:t>40</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2</w:t>
            </w:r>
          </w:p>
        </w:tc>
        <w:tc>
          <w:tcPr>
            <w:tcW w:w="194" w:type="pct"/>
            <w:tcBorders>
              <w:top w:val="single" w:sz="4" w:space="0" w:color="auto"/>
              <w:left w:val="single" w:sz="4" w:space="0" w:color="auto"/>
              <w:bottom w:val="single" w:sz="4" w:space="0" w:color="auto"/>
              <w:right w:val="single" w:sz="4" w:space="0" w:color="auto"/>
            </w:tcBorders>
          </w:tcPr>
          <w:p w14:paraId="1BB0AD05"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EA505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F18E3F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68ED28DB"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D453C03"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44E9748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73D7A8"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C25142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583315A"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0915F8"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C30E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289CC7DA" w14:textId="0BB6255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1ABBA3B"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54144093" w14:textId="5B16B3DC" w:rsidR="0001302D" w:rsidRDefault="0001302D" w:rsidP="00183CA7">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Model with TNF but without statins: estimate = </w:t>
            </w:r>
            <w:r w:rsidRPr="0046753D">
              <w:rPr>
                <w:sz w:val="18"/>
                <w:szCs w:val="18"/>
                <w:lang w:eastAsia="ja-JP"/>
              </w:rPr>
              <w:t>0</w:t>
            </w:r>
            <w:r>
              <w:rPr>
                <w:sz w:val="18"/>
                <w:szCs w:val="18"/>
                <w:lang w:eastAsia="ja-JP"/>
              </w:rPr>
              <w:t>.</w:t>
            </w:r>
            <w:r w:rsidRPr="0046753D">
              <w:rPr>
                <w:sz w:val="18"/>
                <w:szCs w:val="18"/>
                <w:lang w:eastAsia="ja-JP"/>
              </w:rPr>
              <w:t>35</w:t>
            </w:r>
            <w:r>
              <w:rPr>
                <w:sz w:val="18"/>
                <w:szCs w:val="18"/>
                <w:lang w:eastAsia="ja-JP"/>
              </w:rPr>
              <w:t xml:space="preserve">, se = </w:t>
            </w:r>
            <w:r w:rsidRPr="0046753D">
              <w:rPr>
                <w:sz w:val="18"/>
                <w:szCs w:val="18"/>
                <w:lang w:eastAsia="ja-JP"/>
              </w:rPr>
              <w:t>0</w:t>
            </w:r>
            <w:r>
              <w:rPr>
                <w:sz w:val="18"/>
                <w:szCs w:val="18"/>
                <w:lang w:eastAsia="ja-JP"/>
              </w:rPr>
              <w:t>.</w:t>
            </w:r>
            <w:r w:rsidRPr="0046753D">
              <w:rPr>
                <w:sz w:val="18"/>
                <w:szCs w:val="18"/>
                <w:lang w:eastAsia="ja-JP"/>
              </w:rPr>
              <w:t>13</w:t>
            </w:r>
            <w:r>
              <w:rPr>
                <w:sz w:val="18"/>
                <w:szCs w:val="18"/>
                <w:lang w:eastAsia="ja-JP"/>
              </w:rPr>
              <w:t xml:space="preserve">, p = </w:t>
            </w:r>
            <w:r w:rsidRPr="0046753D">
              <w:rPr>
                <w:sz w:val="18"/>
                <w:szCs w:val="18"/>
                <w:lang w:eastAsia="ja-JP"/>
              </w:rPr>
              <w:t>0</w:t>
            </w:r>
            <w:r>
              <w:rPr>
                <w:sz w:val="18"/>
                <w:szCs w:val="18"/>
                <w:lang w:eastAsia="ja-JP"/>
              </w:rPr>
              <w:t>.</w:t>
            </w:r>
            <w:r w:rsidRPr="0046753D">
              <w:rPr>
                <w:sz w:val="18"/>
                <w:szCs w:val="18"/>
                <w:lang w:eastAsia="ja-JP"/>
              </w:rPr>
              <w:t>008</w:t>
            </w:r>
          </w:p>
        </w:tc>
        <w:tc>
          <w:tcPr>
            <w:tcW w:w="194" w:type="pct"/>
            <w:tcBorders>
              <w:top w:val="single" w:sz="4" w:space="0" w:color="auto"/>
              <w:left w:val="single" w:sz="4" w:space="0" w:color="auto"/>
              <w:bottom w:val="single" w:sz="4" w:space="0" w:color="auto"/>
              <w:right w:val="single" w:sz="4" w:space="0" w:color="auto"/>
            </w:tcBorders>
          </w:tcPr>
          <w:p w14:paraId="27FE2AC2"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CBB28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1317F4AC"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9121B91"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66B83C2D"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0D61EC1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E75ACFD"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7A6B7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A784F2E"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482409F"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7B24DAB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3F5F458" w14:textId="0708E42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DABB2FB" w14:textId="68F64930"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5EFE06F2" w14:textId="4AEAA5A0" w:rsidR="0001302D" w:rsidRPr="00407FF4"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 xml:space="preserve">Model with </w:t>
            </w:r>
            <w:proofErr w:type="spellStart"/>
            <w:r>
              <w:rPr>
                <w:sz w:val="18"/>
                <w:szCs w:val="18"/>
                <w:lang w:eastAsia="ja-JP"/>
              </w:rPr>
              <w:t>hsCRP</w:t>
            </w:r>
            <w:proofErr w:type="spellEnd"/>
            <w:r>
              <w:rPr>
                <w:sz w:val="18"/>
                <w:szCs w:val="18"/>
                <w:lang w:eastAsia="ja-JP"/>
              </w:rPr>
              <w:t xml:space="preserve">: estimate = </w:t>
            </w:r>
            <w:r w:rsidRPr="00507002">
              <w:rPr>
                <w:sz w:val="18"/>
                <w:szCs w:val="18"/>
                <w:lang w:eastAsia="ja-JP"/>
              </w:rPr>
              <w:t>0</w:t>
            </w:r>
            <w:r>
              <w:rPr>
                <w:sz w:val="18"/>
                <w:szCs w:val="18"/>
                <w:lang w:eastAsia="ja-JP"/>
              </w:rPr>
              <w:t>.</w:t>
            </w:r>
            <w:r w:rsidRPr="00507002">
              <w:rPr>
                <w:sz w:val="18"/>
                <w:szCs w:val="18"/>
                <w:lang w:eastAsia="ja-JP"/>
              </w:rPr>
              <w:t>29</w:t>
            </w:r>
            <w:r>
              <w:rPr>
                <w:sz w:val="18"/>
                <w:szCs w:val="18"/>
                <w:lang w:eastAsia="ja-JP"/>
              </w:rPr>
              <w:t xml:space="preserve">, se = </w:t>
            </w:r>
            <w:r w:rsidRPr="00507002">
              <w:rPr>
                <w:sz w:val="18"/>
                <w:szCs w:val="18"/>
                <w:lang w:eastAsia="ja-JP"/>
              </w:rPr>
              <w:t>0</w:t>
            </w:r>
            <w:r>
              <w:rPr>
                <w:sz w:val="18"/>
                <w:szCs w:val="18"/>
                <w:lang w:eastAsia="ja-JP"/>
              </w:rPr>
              <w:t>.</w:t>
            </w:r>
            <w:r w:rsidRPr="00507002">
              <w:rPr>
                <w:sz w:val="18"/>
                <w:szCs w:val="18"/>
                <w:lang w:eastAsia="ja-JP"/>
              </w:rPr>
              <w:t>11</w:t>
            </w:r>
            <w:r>
              <w:rPr>
                <w:sz w:val="18"/>
                <w:szCs w:val="18"/>
                <w:lang w:eastAsia="ja-JP"/>
              </w:rPr>
              <w:t xml:space="preserve">, p = </w:t>
            </w:r>
            <w:r w:rsidRPr="00507002">
              <w:rPr>
                <w:sz w:val="18"/>
                <w:szCs w:val="18"/>
                <w:lang w:eastAsia="ja-JP"/>
              </w:rPr>
              <w:t>0</w:t>
            </w:r>
            <w:r>
              <w:rPr>
                <w:sz w:val="18"/>
                <w:szCs w:val="18"/>
                <w:lang w:eastAsia="ja-JP"/>
              </w:rPr>
              <w:t>.</w:t>
            </w:r>
            <w:r w:rsidRPr="00507002">
              <w:rPr>
                <w:sz w:val="18"/>
                <w:szCs w:val="18"/>
                <w:lang w:eastAsia="ja-JP"/>
              </w:rPr>
              <w:t>009</w:t>
            </w:r>
          </w:p>
        </w:tc>
        <w:tc>
          <w:tcPr>
            <w:tcW w:w="194" w:type="pct"/>
            <w:tcBorders>
              <w:top w:val="single" w:sz="4" w:space="0" w:color="auto"/>
              <w:left w:val="single" w:sz="4" w:space="0" w:color="auto"/>
              <w:bottom w:val="single" w:sz="4" w:space="0" w:color="auto"/>
              <w:right w:val="single" w:sz="4" w:space="0" w:color="auto"/>
            </w:tcBorders>
          </w:tcPr>
          <w:p w14:paraId="525D61DB"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637FF6A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3F258A2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E31EA30"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F1FC1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0A2D201"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F1112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E2D274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5484AD2"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16B4270" w14:textId="77777777" w:rsidR="0001302D" w:rsidRPr="00DB729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6F2AC6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AE0AF1C" w14:textId="4FE7B40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8AA98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3B192A1" w14:textId="7602DAB3" w:rsidR="0001302D"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del with IL-6: estimate = 0.44, se = 0.14, p = 0.001</w:t>
            </w:r>
          </w:p>
        </w:tc>
        <w:tc>
          <w:tcPr>
            <w:tcW w:w="194" w:type="pct"/>
            <w:tcBorders>
              <w:top w:val="single" w:sz="4" w:space="0" w:color="auto"/>
              <w:left w:val="single" w:sz="4" w:space="0" w:color="auto"/>
              <w:bottom w:val="single" w:sz="4" w:space="0" w:color="auto"/>
              <w:right w:val="single" w:sz="4" w:space="0" w:color="auto"/>
            </w:tcBorders>
          </w:tcPr>
          <w:p w14:paraId="6E52DE69"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C2B5D9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26B3AA2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5936AB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1371D270" w14:textId="77777777" w:rsidR="0001302D" w:rsidRPr="00DF2245"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6A318D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9D3BE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11047C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89EEAA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39D9D9B" w14:textId="77777777" w:rsidR="0001302D" w:rsidRPr="00DB729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3DE56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50B403F9" w14:textId="26CC3A1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odifier</w:t>
            </w:r>
          </w:p>
        </w:tc>
        <w:tc>
          <w:tcPr>
            <w:tcW w:w="355" w:type="pct"/>
            <w:tcBorders>
              <w:top w:val="single" w:sz="4" w:space="0" w:color="auto"/>
              <w:left w:val="single" w:sz="4" w:space="0" w:color="auto"/>
              <w:bottom w:val="single" w:sz="4" w:space="0" w:color="auto"/>
              <w:right w:val="single" w:sz="4" w:space="0" w:color="auto"/>
            </w:tcBorders>
          </w:tcPr>
          <w:p w14:paraId="250937EF" w14:textId="43F1A7E4"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tatins</w:t>
            </w:r>
          </w:p>
        </w:tc>
        <w:tc>
          <w:tcPr>
            <w:tcW w:w="1837" w:type="pct"/>
            <w:tcBorders>
              <w:top w:val="single" w:sz="4" w:space="0" w:color="auto"/>
              <w:left w:val="single" w:sz="4" w:space="0" w:color="auto"/>
              <w:bottom w:val="single" w:sz="4" w:space="0" w:color="auto"/>
              <w:right w:val="single" w:sz="4" w:space="0" w:color="auto"/>
            </w:tcBorders>
          </w:tcPr>
          <w:p w14:paraId="6DB38272" w14:textId="1432C404" w:rsidR="0001302D" w:rsidRPr="00407FF4" w:rsidRDefault="0001302D" w:rsidP="00A816AF">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A816AF">
              <w:rPr>
                <w:sz w:val="18"/>
                <w:szCs w:val="18"/>
                <w:lang w:eastAsia="ja-JP"/>
              </w:rPr>
              <w:t>0 (0-531)</w:t>
            </w:r>
            <w:r>
              <w:rPr>
                <w:sz w:val="18"/>
                <w:szCs w:val="18"/>
                <w:lang w:eastAsia="ja-JP"/>
              </w:rPr>
              <w:t xml:space="preserve"> </w:t>
            </w:r>
            <w:r w:rsidRPr="00A816AF">
              <w:rPr>
                <w:sz w:val="18"/>
                <w:szCs w:val="18"/>
                <w:lang w:eastAsia="ja-JP"/>
              </w:rPr>
              <w:t>AUs to 273 (0-1256)</w:t>
            </w:r>
            <w:r>
              <w:rPr>
                <w:sz w:val="18"/>
                <w:szCs w:val="18"/>
                <w:lang w:eastAsia="ja-JP"/>
              </w:rPr>
              <w:t xml:space="preserve"> </w:t>
            </w:r>
            <w:r w:rsidRPr="00A816AF">
              <w:rPr>
                <w:sz w:val="18"/>
                <w:szCs w:val="18"/>
                <w:lang w:eastAsia="ja-JP"/>
              </w:rPr>
              <w:t>AUs</w:t>
            </w:r>
            <w:r>
              <w:rPr>
                <w:sz w:val="18"/>
                <w:szCs w:val="18"/>
                <w:lang w:eastAsia="ja-JP"/>
              </w:rPr>
              <w:t xml:space="preserve"> after 1.5 years of RRT</w:t>
            </w:r>
          </w:p>
        </w:tc>
        <w:tc>
          <w:tcPr>
            <w:tcW w:w="194" w:type="pct"/>
            <w:tcBorders>
              <w:top w:val="single" w:sz="4" w:space="0" w:color="auto"/>
              <w:left w:val="single" w:sz="4" w:space="0" w:color="auto"/>
              <w:bottom w:val="single" w:sz="4" w:space="0" w:color="auto"/>
              <w:right w:val="single" w:sz="4" w:space="0" w:color="auto"/>
            </w:tcBorders>
          </w:tcPr>
          <w:p w14:paraId="1AA03937" w14:textId="77777777"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FBFB8BE" w14:textId="03C0633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CS</w:t>
            </w:r>
          </w:p>
        </w:tc>
        <w:tc>
          <w:tcPr>
            <w:tcW w:w="258" w:type="pct"/>
            <w:tcBorders>
              <w:top w:val="single" w:sz="4" w:space="0" w:color="auto"/>
              <w:left w:val="single" w:sz="4" w:space="0" w:color="auto"/>
              <w:bottom w:val="single" w:sz="4" w:space="0" w:color="auto"/>
              <w:right w:val="single" w:sz="4" w:space="0" w:color="auto"/>
            </w:tcBorders>
          </w:tcPr>
          <w:p w14:paraId="491F089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69A8D0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222555D" w14:textId="77777777" w:rsidR="0001302D" w:rsidRPr="00DF2245"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D983B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A3E595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4F7572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D6104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723B9A0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531CDD5A"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73920D9C" w14:textId="03B508B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452103B2" w14:textId="6E14F92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CS</w:t>
            </w:r>
          </w:p>
        </w:tc>
        <w:tc>
          <w:tcPr>
            <w:tcW w:w="1837" w:type="pct"/>
            <w:tcBorders>
              <w:top w:val="single" w:sz="4" w:space="0" w:color="auto"/>
              <w:left w:val="single" w:sz="4" w:space="0" w:color="auto"/>
              <w:bottom w:val="single" w:sz="4" w:space="0" w:color="auto"/>
              <w:right w:val="single" w:sz="4" w:space="0" w:color="auto"/>
            </w:tcBorders>
          </w:tcPr>
          <w:p w14:paraId="1E979E68" w14:textId="4F227EF7" w:rsidR="0001302D" w:rsidRPr="00407FF4"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HR </w:t>
            </w:r>
            <w:r w:rsidRPr="00166C48">
              <w:rPr>
                <w:sz w:val="18"/>
                <w:szCs w:val="18"/>
                <w:lang w:eastAsia="ja-JP"/>
              </w:rPr>
              <w:t>1.52 (1.12-2.06)</w:t>
            </w:r>
          </w:p>
        </w:tc>
        <w:tc>
          <w:tcPr>
            <w:tcW w:w="194" w:type="pct"/>
            <w:tcBorders>
              <w:top w:val="single" w:sz="4" w:space="0" w:color="auto"/>
              <w:left w:val="single" w:sz="4" w:space="0" w:color="auto"/>
              <w:bottom w:val="single" w:sz="4" w:space="0" w:color="auto"/>
              <w:right w:val="single" w:sz="4" w:space="0" w:color="auto"/>
            </w:tcBorders>
          </w:tcPr>
          <w:p w14:paraId="39A4ADFC" w14:textId="77777777" w:rsidR="0001302D" w:rsidRPr="0001000C"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DB36AD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716D98D" w14:textId="1418B79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72A4E47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ADCA44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4FF455A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1BFAF9" w14:textId="27D08242"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3109/0886022X.2015.1077316","abstract":"Aim: Vascular access (VA) dysfunction limits hemodialysis delivery, which increases morbidity and mortality. The most com mon cause of VA failure is thrombosis, due to flow limiting stenosis resulting from neointimal hyperplasia. This occurs not only due to hemodynamic factors but also by systemic ones related to vascular atherosclerosis, inflammation and calcification, which has developed a simple vascular calcification score (SVCS) predictor of vascular calcification and arterial stiffness. The NKF-K/DOQ recommends several diagnostic procedures for VA surveill</w:instrText>
            </w:r>
            <w:r>
              <w:rPr>
                <w:sz w:val="18"/>
                <w:szCs w:val="18"/>
              </w:rPr>
              <w:instrText>ance. Blood access flow (Qa) has predictive power for the detection of stenosis. Our aim was to evaluate the role of systemic factors, especially SCVS, on Qa. Material and methods: Transversal study in 50 patients. Qa value was obtained with Blood Temperature Monitor and Doppler method. Pearson coefficient evaluated correlation between them. Clinical, lab and radiological variables were recorded and non-parametric tests evaluated how both Qa varied with them. Results: Pearsons corelation between DU-Qa and TD-Qa was 0.851 (p-value &lt;0.001). DU-Qa varied significantly with age (p = 0.012), VA type (p = 0.021), SCVS (p = 0.030), intra-access arterial pressure (p = 0.015) and time on dialysis (p = 0.002). BTM-Qa varied significantly with diabetes status (p = 0.027), age (p = 0.017), first VA status (p = 0.036), intra-access arterial pressure (p = 0.028) and dialysis time (p = 0.001). Nevertheless, gender, hypertensive status and analitical parameters did not change the flow values. Conclusion: Higher SVCS was associated only with lower DU-Qas, giving this method an advantage t</w:instrText>
            </w:r>
            <w:r>
              <w:rPr>
                <w:sz w:val="18"/>
                <w:szCs w:val="18"/>
                <w:lang w:eastAsia="ja-JP"/>
              </w:rPr>
              <w:instrText>owards the indirect one. Additionally, a simple method like SVCS may be used to guide new surveillance recommendations accordingly to risk stratification.","author":[{"dropping-particle":"","family":"Guedes Marques","given":"Maria","non-dropping-particle":"","parse-names":false,"suffix":""},{"dropping-particle":"","family":"Botelho","given":"Carlos","non-dropping-particle":"","parse-names":false,"suffix":""},{"dropping-particle":"","family":"Maia","given":"Pedro","non-dropping-particle":"","parse-names":false,"suffix":""},{"dropping-particle":"","family":"Ibeas","given":"José","non-dropping-particle":"","parse-names":false,"suffix":""},{"dropping-particle":"","family":"Ponce","given":"Pedro","non-dropping-particle":"","parse-names":false,"suffix":""}],"container-title":"Renal Failure","id":"ITEM-1","issue":"9","issued":{"date-parts":[["2015"]]},"page":"1425-1429","publisher":"Informa Healthcare","publisher-place":"M. Guedes Marques, Vascular Access Center of Nephrocare Coimbra, 37 Zona Industrial da Pedrulha, Coimbra, Portugal","title":"Doppler ultrasound and calcification score: Improving vascular access surveillance","type":"article-journal","volume":"37"},"uris":["http://www.mendeley.com/documents/?uuid=ea53eab1-f5c7-399c-a57b-2ff4d17a7f0e"]}],"mendeley":{"formattedCitation":"(15)","plainTextFormattedCitation":"(15)","previouslyFormattedCitation":"(15)"},"properties":{"noteIndex":0},"schema":"https://github.com/citation-style-language/schema/raw/master/csl-citation.json"}</w:instrText>
            </w:r>
            <w:r>
              <w:rPr>
                <w:sz w:val="18"/>
                <w:szCs w:val="18"/>
              </w:rPr>
              <w:fldChar w:fldCharType="separate"/>
            </w:r>
            <w:r w:rsidRPr="005B7675">
              <w:rPr>
                <w:b w:val="0"/>
                <w:noProof/>
                <w:sz w:val="18"/>
                <w:szCs w:val="18"/>
                <w:lang w:eastAsia="ja-JP"/>
              </w:rPr>
              <w:t>(1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977DA21" w14:textId="7D6F6D2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5</w:t>
            </w:r>
          </w:p>
        </w:tc>
        <w:tc>
          <w:tcPr>
            <w:tcW w:w="161" w:type="pct"/>
            <w:tcBorders>
              <w:top w:val="single" w:sz="4" w:space="0" w:color="auto"/>
              <w:left w:val="single" w:sz="4" w:space="0" w:color="auto"/>
              <w:bottom w:val="single" w:sz="4" w:space="0" w:color="auto"/>
              <w:right w:val="single" w:sz="4" w:space="0" w:color="auto"/>
            </w:tcBorders>
          </w:tcPr>
          <w:p w14:paraId="15F7FC42" w14:textId="02F22F3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10.3109/0886022X.2015.1077316</w:t>
            </w:r>
          </w:p>
        </w:tc>
        <w:tc>
          <w:tcPr>
            <w:tcW w:w="226" w:type="pct"/>
            <w:tcBorders>
              <w:top w:val="single" w:sz="4" w:space="0" w:color="auto"/>
              <w:left w:val="single" w:sz="4" w:space="0" w:color="auto"/>
              <w:bottom w:val="single" w:sz="4" w:space="0" w:color="auto"/>
              <w:right w:val="single" w:sz="4" w:space="0" w:color="auto"/>
            </w:tcBorders>
          </w:tcPr>
          <w:p w14:paraId="65952267" w14:textId="39DA2D2F"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E5E2A">
              <w:rPr>
                <w:sz w:val="18"/>
                <w:szCs w:val="18"/>
                <w:lang w:eastAsia="ja-JP"/>
              </w:rPr>
              <w:t>26336882</w:t>
            </w:r>
          </w:p>
        </w:tc>
        <w:tc>
          <w:tcPr>
            <w:tcW w:w="322" w:type="pct"/>
            <w:tcBorders>
              <w:top w:val="single" w:sz="4" w:space="0" w:color="auto"/>
              <w:left w:val="single" w:sz="4" w:space="0" w:color="auto"/>
              <w:bottom w:val="single" w:sz="4" w:space="0" w:color="auto"/>
              <w:right w:val="single" w:sz="4" w:space="0" w:color="auto"/>
            </w:tcBorders>
          </w:tcPr>
          <w:p w14:paraId="50DBB5D8" w14:textId="657A2131"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Portugal?</w:t>
            </w:r>
          </w:p>
        </w:tc>
        <w:tc>
          <w:tcPr>
            <w:tcW w:w="354" w:type="pct"/>
            <w:tcBorders>
              <w:top w:val="single" w:sz="4" w:space="0" w:color="auto"/>
              <w:left w:val="single" w:sz="4" w:space="0" w:color="auto"/>
              <w:bottom w:val="single" w:sz="4" w:space="0" w:color="auto"/>
              <w:right w:val="single" w:sz="4" w:space="0" w:color="auto"/>
            </w:tcBorders>
          </w:tcPr>
          <w:p w14:paraId="2555ACA0" w14:textId="1564A35C"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E6A85F0" w14:textId="36EEAF0D" w:rsidR="0001302D" w:rsidRPr="005B7675"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w:t>
            </w:r>
            <w:r w:rsidRPr="005B7675">
              <w:rPr>
                <w:sz w:val="18"/>
                <w:szCs w:val="18"/>
                <w:lang w:eastAsia="ja-JP"/>
              </w:rPr>
              <w:t>imple</w:t>
            </w:r>
          </w:p>
          <w:p w14:paraId="62CC3C7B" w14:textId="1C2621B3"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B7675">
              <w:rPr>
                <w:sz w:val="18"/>
                <w:szCs w:val="18"/>
                <w:lang w:eastAsia="ja-JP"/>
              </w:rPr>
              <w:t>vascular calcification score</w:t>
            </w:r>
            <w:r>
              <w:rPr>
                <w:sz w:val="18"/>
                <w:szCs w:val="18"/>
                <w:lang w:eastAsia="ja-JP"/>
              </w:rPr>
              <w:t xml:space="preserve"> (SVCS)</w:t>
            </w:r>
          </w:p>
        </w:tc>
        <w:tc>
          <w:tcPr>
            <w:tcW w:w="1837" w:type="pct"/>
            <w:tcBorders>
              <w:top w:val="single" w:sz="4" w:space="0" w:color="auto"/>
              <w:left w:val="single" w:sz="4" w:space="0" w:color="auto"/>
              <w:bottom w:val="single" w:sz="4" w:space="0" w:color="auto"/>
              <w:right w:val="single" w:sz="4" w:space="0" w:color="auto"/>
            </w:tcBorders>
          </w:tcPr>
          <w:p w14:paraId="50392A07" w14:textId="64C6EAC9"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09C9">
              <w:rPr>
                <w:noProof/>
                <w:sz w:val="18"/>
                <w:szCs w:val="18"/>
              </w:rPr>
              <w:drawing>
                <wp:inline distT="0" distB="0" distL="0" distR="0" wp14:anchorId="5E205958" wp14:editId="63C040E0">
                  <wp:extent cx="2125980" cy="1704186"/>
                  <wp:effectExtent l="0" t="0" r="7620" b="0"/>
                  <wp:docPr id="1" name="圖片 1" descr="https://www.tandfonline.com/na101/home/literatum/publisher/tandf/journals/content/irnf20/2015/irnf20.v037.i09/0886022x.2015.1077316/20151009/images/medium/irnf_a_1077316_f0002_c.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tandfonline.com/na101/home/literatum/publisher/tandf/journals/content/irnf20/2015/irnf20.v037.i09/0886022x.2015.1077316/20151009/images/medium/irnf_a_1077316_f0002_c.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2131714" cy="1708782"/>
                          </a:xfrm>
                          <a:prstGeom prst="rect">
                            <a:avLst/>
                          </a:prstGeom>
                          <a:noFill/>
                          <a:ln>
                            <a:noFill/>
                          </a:ln>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C0E253C" w14:textId="7C54C7A1" w:rsidR="0001302D" w:rsidRPr="0001000C"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5B74EB5" w14:textId="768208F4"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64533C69" w14:textId="3CCC6C6A"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ascular access flow (DU-</w:t>
            </w:r>
            <w:proofErr w:type="spellStart"/>
            <w:r>
              <w:rPr>
                <w:sz w:val="18"/>
                <w:szCs w:val="18"/>
                <w:lang w:eastAsia="ja-JP"/>
              </w:rPr>
              <w:t>Qa</w:t>
            </w:r>
            <w:proofErr w:type="spellEnd"/>
            <w:r>
              <w:rPr>
                <w:sz w:val="18"/>
                <w:szCs w:val="18"/>
                <w:lang w:eastAsia="ja-JP"/>
              </w:rPr>
              <w:t>)</w:t>
            </w:r>
          </w:p>
        </w:tc>
        <w:tc>
          <w:tcPr>
            <w:tcW w:w="225" w:type="pct"/>
            <w:tcBorders>
              <w:top w:val="single" w:sz="4" w:space="0" w:color="auto"/>
              <w:left w:val="single" w:sz="4" w:space="0" w:color="auto"/>
              <w:bottom w:val="single" w:sz="4" w:space="0" w:color="auto"/>
              <w:right w:val="single" w:sz="4" w:space="0" w:color="auto"/>
            </w:tcBorders>
          </w:tcPr>
          <w:p w14:paraId="68416CFF" w14:textId="08BC7E4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30FF5F36" w14:textId="3C79F229"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0</w:t>
            </w:r>
          </w:p>
        </w:tc>
      </w:tr>
      <w:tr w:rsidR="00976074" w:rsidRPr="0001000C" w14:paraId="4AB597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ED0259"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D7FF67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11ED673"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715BB7E"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FE65B9D"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7C68FB7" w14:textId="17DC0CD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78434A3" w14:textId="7384C689"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05E42896" w14:textId="5BD1107D" w:rsidR="0001302D" w:rsidRPr="009709C9" w:rsidRDefault="0001302D" w:rsidP="00407FF4">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 xml:space="preserve">P = </w:t>
            </w:r>
            <w:r w:rsidRPr="009709C9">
              <w:rPr>
                <w:sz w:val="18"/>
                <w:szCs w:val="18"/>
                <w:lang w:eastAsia="ja-JP"/>
              </w:rPr>
              <w:t>0.575</w:t>
            </w:r>
          </w:p>
        </w:tc>
        <w:tc>
          <w:tcPr>
            <w:tcW w:w="194" w:type="pct"/>
            <w:tcBorders>
              <w:top w:val="single" w:sz="4" w:space="0" w:color="auto"/>
              <w:left w:val="single" w:sz="4" w:space="0" w:color="auto"/>
              <w:bottom w:val="single" w:sz="4" w:space="0" w:color="auto"/>
              <w:right w:val="single" w:sz="4" w:space="0" w:color="auto"/>
            </w:tcBorders>
          </w:tcPr>
          <w:p w14:paraId="1CF5AE07"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220A7A"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CF8AC2E" w14:textId="64D2798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1AF253F4"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D8B7934" w14:textId="008FC38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2FCC57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751EEF" w14:textId="12B1E2C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abstract":"Background: Haemodialysis (HD) patients are at increased risk of the development of arterial intimal (AIC) and medial calcification (AMC). The aim of our study was to analyze the association between the pre-defined potential risk factors and the status of various arterial calcifications in our HD patients.; Methods: In a cross-sectional study of 150 patients (91 male, mean age 54.55 +/- 12.46 yrs, HD duration 104.77 +/- 68.02 mths) we first determined the presence of AIC and AMC using plain radiography of the pelvis. We then compared the percentages of different radiogram findings in patients stratified according to various cut-off levels or the codes of each clinical and biochemical parameter (mean value of one year laboratory data recorded in the files).; Results: We determined arterial calcifications in 77.3% of our patients (AIC in 45.3%, AMC in 32%). The significantly higher frequencies of arterial calcifications of both groups (AIC and/or AMC) and isolated AIC presence were found in patients older than 55 at inclusion and 45 at the start of treatment with HD, with a serum C-reactive protein (CRP) &gt; 4.5 mg/L, predominantly of male gender with diabetes. The patient</w:instrText>
            </w:r>
            <w:r>
              <w:rPr>
                <w:sz w:val="18"/>
                <w:szCs w:val="18"/>
              </w:rPr>
              <w:instrText>s with a significantly higher occurrence of arterial calcifications had lower percentages of total serum calcium (Ca) levels but within the K/DOQI guideline recommendations. Also, we found a significantly higher proportion of isolated AIC presence in the group of patients with corrected total serum Ca levels &gt; 2.35 mmol/L and serum intact parathyroid hormone (iPTH) levels out of the range proposed by K/DOQI guidelines. In parallel, a significantly higher percentage of absence of arterial calcifications (ACA) was obtained in the patients with corrected total serum Ca levels &lt; 2.35 mmol/L, body mass index (BMI) &lt; 23 kg/m(2), mean pulse pressure &lt; 60 mmHg, blood leucocytes &lt; 6.5 x 10(9)L and serum triglycerides &lt; 1.8 mmol/L. Finally, we found a significantly higher presence of isolated AMC in patients with mean Kt/V &lt; 1.3 (poor dialysis adequacy), serum triglycerides &gt; 1.8 mmol/L and outside K/DOQI guideline achievements for corrected total serum Ca. In the 12 month period data analyzed, there were no significant differences in other risk factors such as the dose of prescribed calcium carbonate and vitamin D3, serum levels of albumin, cholesterol, phosphate (P) and Ca x P product.; Conclusions: AIC and AMC were frequently present in our HD population. Age, gender, BMI, diabetes, pulse pressur…","author":[{"dropping-particle":"","family":"Gelev","given":"S","non-dropping-particle":"","parse-names":false,"suffix":""},{"dr</w:instrText>
            </w:r>
            <w:r>
              <w:rPr>
                <w:sz w:val="18"/>
                <w:szCs w:val="18"/>
                <w:lang w:eastAsia="ja-JP"/>
              </w:rPr>
              <w:instrText>opping-particle":"","family":"Spasovski","given":"G","non-dropping-particle":"","parse-names":false,"suffix":""},{"dropping-particle":"","family":"Trajkovski","given":"Z","non-dropping-particle":"","parse-names":false,"suffix":""},{"dropping-particle":"","family":"Damjanovski","given":"G","non-dropping-particle":"","parse-names":false,"suffix":""},{"dropping-particle":"","family":"Amitov","given":"V","non-dropping-particle":"","parse-names":false,"suffix":""},{"dropping-particle":"","family":"Selim","given":"Gj","non-dropping-particle":"","parse-names":false,"suffix":""},{"dropping-particle":"","family":"Dzekova","given":"P","non-dropping-particle":"","parse-names":false,"suffix":""},{"dropping-particle":"","family":"Sikole","given":"Aleksandar","non-dropping-particle":"","parse-names":false,"suffix":""}],"container-title":"Prilozi","id":"ITEM-1","issue":"2","issued":{"date-parts":[["2008"]]},"page":"185-199","publisher":"De Gruyter","publisher-place":"University Clinic of Nephrology, Faculty of Medicine, Skopje, R. Macedonia.","title":"Factors associated with various arterial calcifications in haemodialysis patients.","type":"article-journal","volume":"29"},"uris":["http://www.mendeley.com/documents/?uuid=15e04285-a679-3f5c-935b-9d358f1bcdb8"]}],"mendeley":{"formattedCitation":"(16)","plainTextFormattedCitation":"(16)","previouslyFormattedCitation":"(16)"},"properties":{"noteIndex":0},"schema":"https://github.com/citation-style-language/schema/raw/master/csl-citation.json"}</w:instrText>
            </w:r>
            <w:r>
              <w:rPr>
                <w:sz w:val="18"/>
                <w:szCs w:val="18"/>
              </w:rPr>
              <w:fldChar w:fldCharType="separate"/>
            </w:r>
            <w:r w:rsidRPr="00DE7C16">
              <w:rPr>
                <w:b w:val="0"/>
                <w:noProof/>
                <w:sz w:val="18"/>
                <w:szCs w:val="18"/>
                <w:lang w:eastAsia="ja-JP"/>
              </w:rPr>
              <w:t>(1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30A018" w14:textId="364B1D3E"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707AC0C9"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042D9D4" w14:textId="04BA8FE8"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86786">
              <w:rPr>
                <w:sz w:val="18"/>
                <w:szCs w:val="18"/>
                <w:lang w:eastAsia="ja-JP"/>
              </w:rPr>
              <w:t>19259046</w:t>
            </w:r>
          </w:p>
        </w:tc>
        <w:tc>
          <w:tcPr>
            <w:tcW w:w="322" w:type="pct"/>
            <w:tcBorders>
              <w:top w:val="single" w:sz="4" w:space="0" w:color="auto"/>
              <w:left w:val="single" w:sz="4" w:space="0" w:color="auto"/>
              <w:bottom w:val="single" w:sz="4" w:space="0" w:color="auto"/>
              <w:right w:val="single" w:sz="4" w:space="0" w:color="auto"/>
            </w:tcBorders>
          </w:tcPr>
          <w:p w14:paraId="35299737" w14:textId="4C93822B" w:rsidR="0001302D" w:rsidRDefault="006647B4"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Republic of Macedonia</w:t>
            </w:r>
          </w:p>
        </w:tc>
        <w:tc>
          <w:tcPr>
            <w:tcW w:w="354" w:type="pct"/>
            <w:tcBorders>
              <w:top w:val="single" w:sz="4" w:space="0" w:color="auto"/>
              <w:left w:val="single" w:sz="4" w:space="0" w:color="auto"/>
              <w:bottom w:val="single" w:sz="4" w:space="0" w:color="auto"/>
              <w:right w:val="single" w:sz="4" w:space="0" w:color="auto"/>
            </w:tcBorders>
          </w:tcPr>
          <w:p w14:paraId="0FAB68C5" w14:textId="7355945D"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3DDEFD5F" w14:textId="4A78355D"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EAAFB02" w14:textId="120B9F41" w:rsidR="0001302D" w:rsidRDefault="0001302D" w:rsidP="00407FF4">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7% compared to female (80/91 vs. 36/59)</w:t>
            </w:r>
          </w:p>
        </w:tc>
        <w:tc>
          <w:tcPr>
            <w:tcW w:w="194" w:type="pct"/>
            <w:tcBorders>
              <w:top w:val="single" w:sz="4" w:space="0" w:color="auto"/>
              <w:left w:val="single" w:sz="4" w:space="0" w:color="auto"/>
              <w:bottom w:val="single" w:sz="4" w:space="0" w:color="auto"/>
              <w:right w:val="single" w:sz="4" w:space="0" w:color="auto"/>
            </w:tcBorders>
          </w:tcPr>
          <w:p w14:paraId="706C38DE" w14:textId="1181E966"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02CE7EE2" w14:textId="0AB40C4C"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Arterial intimal &amp; media calcification (AIC &amp; AMC)</w:t>
            </w:r>
          </w:p>
        </w:tc>
        <w:tc>
          <w:tcPr>
            <w:tcW w:w="258" w:type="pct"/>
            <w:tcBorders>
              <w:top w:val="single" w:sz="4" w:space="0" w:color="auto"/>
              <w:left w:val="single" w:sz="4" w:space="0" w:color="auto"/>
              <w:bottom w:val="single" w:sz="4" w:space="0" w:color="auto"/>
              <w:right w:val="single" w:sz="4" w:space="0" w:color="auto"/>
            </w:tcBorders>
          </w:tcPr>
          <w:p w14:paraId="46E65CA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E7E11A6" w14:textId="2B91640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1577CBA6" w14:textId="264BCC6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150</w:t>
            </w:r>
          </w:p>
        </w:tc>
      </w:tr>
      <w:tr w:rsidR="00976074" w:rsidRPr="0001000C" w14:paraId="78171F42"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right w:val="single" w:sz="4" w:space="0" w:color="auto"/>
            </w:tcBorders>
          </w:tcPr>
          <w:p w14:paraId="17C34A35" w14:textId="77777777" w:rsidR="0001302D" w:rsidRDefault="0001302D" w:rsidP="00682DE1">
            <w:pPr>
              <w:rPr>
                <w:sz w:val="18"/>
                <w:szCs w:val="18"/>
                <w:lang w:eastAsia="ja-JP"/>
              </w:rPr>
            </w:pPr>
          </w:p>
        </w:tc>
        <w:tc>
          <w:tcPr>
            <w:tcW w:w="226" w:type="pct"/>
            <w:tcBorders>
              <w:top w:val="single" w:sz="4" w:space="0" w:color="auto"/>
              <w:left w:val="single" w:sz="4" w:space="0" w:color="auto"/>
              <w:right w:val="single" w:sz="4" w:space="0" w:color="auto"/>
            </w:tcBorders>
          </w:tcPr>
          <w:p w14:paraId="3A028C46"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right w:val="single" w:sz="4" w:space="0" w:color="auto"/>
            </w:tcBorders>
          </w:tcPr>
          <w:p w14:paraId="0ECC3C0A"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right w:val="single" w:sz="4" w:space="0" w:color="auto"/>
            </w:tcBorders>
          </w:tcPr>
          <w:p w14:paraId="4C28009B" w14:textId="7777777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right w:val="single" w:sz="4" w:space="0" w:color="auto"/>
            </w:tcBorders>
          </w:tcPr>
          <w:p w14:paraId="2E9BB160"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right w:val="single" w:sz="4" w:space="0" w:color="auto"/>
            </w:tcBorders>
          </w:tcPr>
          <w:p w14:paraId="35AC2442" w14:textId="179AF452"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right w:val="single" w:sz="4" w:space="0" w:color="auto"/>
            </w:tcBorders>
          </w:tcPr>
          <w:p w14:paraId="27F7CBAC"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right w:val="single" w:sz="4" w:space="0" w:color="auto"/>
            </w:tcBorders>
          </w:tcPr>
          <w:p w14:paraId="1D32FD5E" w14:textId="29192E5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 xml:space="preserve">The present results suggest a few emerging risk factors for the occurrence of arterial </w:t>
            </w:r>
          </w:p>
          <w:p w14:paraId="684D5B33" w14:textId="4008F212"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71916">
              <w:rPr>
                <w:sz w:val="18"/>
                <w:szCs w:val="18"/>
                <w:lang w:eastAsia="ja-JP"/>
              </w:rPr>
              <w:t>calcifications, especially of AIC in our HD patients, such as age older than 55, male gender, diabetes, as well as higher CRP (&gt; 4.5 mg/L), blood leucocytes (&gt; 6.5 × 109L), corrected total serum Ca (&gt; 2.35 mmol/L), serum triglycerides (&gt; 1.8 mmol/L), PP (&gt; 60 mmHg) and BMI (&gt; 23 kg/m2).</w:t>
            </w:r>
          </w:p>
        </w:tc>
        <w:tc>
          <w:tcPr>
            <w:tcW w:w="194" w:type="pct"/>
            <w:tcBorders>
              <w:top w:val="single" w:sz="4" w:space="0" w:color="auto"/>
              <w:left w:val="single" w:sz="4" w:space="0" w:color="auto"/>
              <w:right w:val="single" w:sz="4" w:space="0" w:color="auto"/>
            </w:tcBorders>
          </w:tcPr>
          <w:p w14:paraId="7AB0ABEF"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right w:val="single" w:sz="4" w:space="0" w:color="auto"/>
            </w:tcBorders>
          </w:tcPr>
          <w:p w14:paraId="66C0EC0E" w14:textId="77777777"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right w:val="single" w:sz="4" w:space="0" w:color="auto"/>
            </w:tcBorders>
          </w:tcPr>
          <w:p w14:paraId="122CB53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right w:val="single" w:sz="4" w:space="0" w:color="auto"/>
            </w:tcBorders>
          </w:tcPr>
          <w:p w14:paraId="583100E8"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tcBorders>
          </w:tcPr>
          <w:p w14:paraId="6AFC9CC5"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976074" w:rsidRPr="0001000C" w14:paraId="5546262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EEC131"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8763CF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0D59C6"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39C17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6F44DC3"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4BEF4F4" w14:textId="25F08392"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CC7F38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75CB08B7" w14:textId="6A555F55" w:rsidR="0001302D" w:rsidRPr="00971916"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Our findings of significantly higher percentages of ACA in patients who were younger (under </w:t>
            </w:r>
          </w:p>
          <w:p w14:paraId="3DD584EA" w14:textId="2718C00A" w:rsidR="0001302D" w:rsidRDefault="0001302D" w:rsidP="0097191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71916">
              <w:rPr>
                <w:sz w:val="18"/>
                <w:szCs w:val="18"/>
                <w:lang w:eastAsia="ja-JP"/>
              </w:rPr>
              <w:t xml:space="preserve">55 </w:t>
            </w:r>
            <w:proofErr w:type="spellStart"/>
            <w:r w:rsidRPr="00971916">
              <w:rPr>
                <w:sz w:val="18"/>
                <w:szCs w:val="18"/>
                <w:lang w:eastAsia="ja-JP"/>
              </w:rPr>
              <w:t>yrs</w:t>
            </w:r>
            <w:proofErr w:type="spellEnd"/>
            <w:r w:rsidRPr="00971916">
              <w:rPr>
                <w:sz w:val="18"/>
                <w:szCs w:val="18"/>
                <w:lang w:eastAsia="ja-JP"/>
              </w:rPr>
              <w:t xml:space="preserve"> at inclusion and 45 </w:t>
            </w:r>
            <w:proofErr w:type="spellStart"/>
            <w:r w:rsidRPr="00971916">
              <w:rPr>
                <w:sz w:val="18"/>
                <w:szCs w:val="18"/>
                <w:lang w:eastAsia="ja-JP"/>
              </w:rPr>
              <w:t>yrs</w:t>
            </w:r>
            <w:proofErr w:type="spellEnd"/>
            <w:r w:rsidRPr="00971916">
              <w:rPr>
                <w:sz w:val="18"/>
                <w:szCs w:val="18"/>
                <w:lang w:eastAsia="ja-JP"/>
              </w:rPr>
              <w:t xml:space="preserve"> at the start of HD), predominantly female, without diabetes and with higher percentages of K/DOQI guideline recommended levels for serum Ca, are supportive of the previous reports [11, 15, 17].</w:t>
            </w:r>
          </w:p>
        </w:tc>
        <w:tc>
          <w:tcPr>
            <w:tcW w:w="194" w:type="pct"/>
            <w:tcBorders>
              <w:top w:val="single" w:sz="4" w:space="0" w:color="auto"/>
              <w:left w:val="single" w:sz="4" w:space="0" w:color="auto"/>
              <w:bottom w:val="single" w:sz="4" w:space="0" w:color="auto"/>
              <w:right w:val="single" w:sz="4" w:space="0" w:color="auto"/>
            </w:tcBorders>
          </w:tcPr>
          <w:p w14:paraId="4358D1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175D302"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02CC147"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FFF9A8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BD92AA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6ECE017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EECDB3D" w14:textId="65CC483C"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2215/CJN.02560310","abstract":"Background and objectives: Cardiovascular disease in chronic kidney disease (CKD) is explained in part by traditional cardiovascular risk factors; by uremia-specific factors; and by abnormalities of mineral metabolism, factors involved in its regulation, and in the vascular calcification process. Design, setting, participants, &amp; measurements: In an unselected population of 177 patients with calculated GFR (eGFR) between 90 and 30 ml/min per 1.73 m 2, the link between the mine</w:instrText>
            </w:r>
            <w:r>
              <w:rPr>
                <w:sz w:val="18"/>
                <w:szCs w:val="18"/>
              </w:rPr>
              <w:instrText>ral metabolism abnormalities (calcium, phosphorus, calcium-phosphorus product), regulatory factors (parathyroid hormone [PTH], intact PTH [iPTH], vitamin D, fibroblast growth factor 23 [FGF 23], and fetuin A), and the severity of coronary artery disease (CAD) assessed by coronary angiography were evaluated in three subgroups defined by tertiles of Gensini lesion severity score. Results: The mean serum values for FGF 23 in the entire study population was 28.1 ± 17.3 RU/ml and for fetuin A was 473.1 ± 156.2 μg/ml. Patients with eGFR &lt; 60 ml/min per 1.73 m 2 had significantly higher values of FGF 23 compared with patients with eGFR &gt; 60 ml/min per 1.73 m2. The Gensini score values significantly correlated with gender; arterial hypertension; and HDL cholesterol, eGFR, iPTH, FGF 23, and fetuin A levels. After the adjustments for traditional and uremia-related cardiovascular risk factors, the FGF 23 and fetuin A remained significant predictors of the Gensini score. Conclusions: This study suggests that in a relatively young population with mild-to-moderate alteration of kidney function and with less traditional cardiovascular risk factors, anomalies of the serum FGF 23 and fetuin A levels appear early in the course of disease and are independent major predictors for extent of CAD. Copyright © 2010 by the American Society of Nephrology.","author":[{"dropping-particle":"","family":"Kanbay","given":"Mehmet","non-dropping-particle":"","parse-names":false,"suffix":""},{"dropping-particle":"","family":"Nicoleta","given":"Mardare","non-dropping-particle":"","parse-names":false,"suffix":""},{"dropping-particle":"","family":"Selcoki","given":"Yusuf","non-dropping-particle":"","parse-names":false,"suffix":""},{"dropping-particle":"","family":"Ikizek","given":"Mustafa","non-dropping-particle":"","parse-names":fal</w:instrText>
            </w:r>
            <w:r>
              <w:rPr>
                <w:sz w:val="18"/>
                <w:szCs w:val="18"/>
                <w:lang w:eastAsia="ja-JP"/>
              </w:rPr>
              <w:instrText>se,"suffix":""},{"dropping-particle":"","family":"Aydin","given":"Murat","non-dropping-particle":"","parse-names":false,"suffix":""},{"dropping-particle":"","family":"Eryonucu","given":"Beyhan","non-dropping-particle":"","parse-names":false,"suffix":""},{"dropping-particle":"","family":"Duranay","given":"Murat","non-dropping-particle":"","parse-names":false,"suffix":""},{"dropping-particle":"","family":"Akcay","given":"Ali","non-dropping-particle":"","parse-names":false,"suffix":""},{"dropping-particle":"","family":"Armutcu","given":"Ferah","non-dropping-particle":"","parse-names":false,"suffix":""},{"dropping-particle":"","family":"Covic","given":"Adrian","non-dropping-particle":"","parse-names":false,"suffix":""}],"container-title":"Clinical Journal of the American Society of Nephrology","id":"ITEM-1","issue":"10","issued":{"date-parts":[["2010"]]},"page":"1780-1786","publisher-place":"M. Kanbay, Department of Medicine, Fatih University, School of Medicine, Ankara, Turkey","title":"Fibroblast growth factor 23 and fetuin A are independent predictors for the coronary artery disease extent in mild chronic kidney disease","type":"article-journal","volume":"5"},"uris":["http://www.mendeley.com/documents/?uuid=1df2a34b-2ff0-3bd6-97ce-b669809d46cf"]}],"mendeley":{"formattedCitation":"(17)","plainTextFormattedCitation":"(17)","previouslyFormattedCitation":"(17)"},"properties":{"noteIndex":0},"schema":"https://github.com/citation-style-language/schema/raw/master/csl-citation.json"}</w:instrText>
            </w:r>
            <w:r>
              <w:rPr>
                <w:sz w:val="18"/>
                <w:szCs w:val="18"/>
              </w:rPr>
              <w:fldChar w:fldCharType="separate"/>
            </w:r>
            <w:r w:rsidRPr="00684904">
              <w:rPr>
                <w:b w:val="0"/>
                <w:noProof/>
                <w:sz w:val="18"/>
                <w:szCs w:val="18"/>
                <w:lang w:eastAsia="ja-JP"/>
              </w:rPr>
              <w:t>(1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FA39025" w14:textId="2909AB2C"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0</w:t>
            </w:r>
          </w:p>
        </w:tc>
        <w:tc>
          <w:tcPr>
            <w:tcW w:w="161" w:type="pct"/>
            <w:tcBorders>
              <w:top w:val="single" w:sz="4" w:space="0" w:color="auto"/>
              <w:left w:val="single" w:sz="4" w:space="0" w:color="auto"/>
              <w:bottom w:val="single" w:sz="4" w:space="0" w:color="auto"/>
              <w:right w:val="single" w:sz="4" w:space="0" w:color="auto"/>
            </w:tcBorders>
          </w:tcPr>
          <w:p w14:paraId="70DDC53D" w14:textId="565BF38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t>10.2215/CJ</w:t>
            </w:r>
            <w:r w:rsidRPr="00684904">
              <w:rPr>
                <w:sz w:val="18"/>
                <w:szCs w:val="18"/>
                <w:lang w:eastAsia="ja-JP"/>
              </w:rPr>
              <w:lastRenderedPageBreak/>
              <w:t>N.02560310</w:t>
            </w:r>
          </w:p>
        </w:tc>
        <w:tc>
          <w:tcPr>
            <w:tcW w:w="226" w:type="pct"/>
            <w:tcBorders>
              <w:top w:val="single" w:sz="4" w:space="0" w:color="auto"/>
              <w:left w:val="single" w:sz="4" w:space="0" w:color="auto"/>
              <w:bottom w:val="single" w:sz="4" w:space="0" w:color="auto"/>
              <w:right w:val="single" w:sz="4" w:space="0" w:color="auto"/>
            </w:tcBorders>
          </w:tcPr>
          <w:p w14:paraId="06E4A149" w14:textId="08C83B79"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684904">
              <w:rPr>
                <w:sz w:val="18"/>
                <w:szCs w:val="18"/>
                <w:lang w:eastAsia="ja-JP"/>
              </w:rPr>
              <w:lastRenderedPageBreak/>
              <w:t>20576822</w:t>
            </w:r>
          </w:p>
        </w:tc>
        <w:tc>
          <w:tcPr>
            <w:tcW w:w="322" w:type="pct"/>
            <w:tcBorders>
              <w:top w:val="single" w:sz="4" w:space="0" w:color="auto"/>
              <w:left w:val="single" w:sz="4" w:space="0" w:color="auto"/>
              <w:bottom w:val="single" w:sz="4" w:space="0" w:color="auto"/>
              <w:right w:val="single" w:sz="4" w:space="0" w:color="auto"/>
            </w:tcBorders>
          </w:tcPr>
          <w:p w14:paraId="06DA338D" w14:textId="639716C7"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urkey</w:t>
            </w:r>
          </w:p>
        </w:tc>
        <w:tc>
          <w:tcPr>
            <w:tcW w:w="354" w:type="pct"/>
            <w:tcBorders>
              <w:top w:val="single" w:sz="4" w:space="0" w:color="auto"/>
              <w:left w:val="single" w:sz="4" w:space="0" w:color="auto"/>
              <w:bottom w:val="single" w:sz="4" w:space="0" w:color="auto"/>
              <w:right w:val="single" w:sz="4" w:space="0" w:color="auto"/>
            </w:tcBorders>
          </w:tcPr>
          <w:p w14:paraId="0C0C2532" w14:textId="3557DD86"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ssociates</w:t>
            </w:r>
          </w:p>
        </w:tc>
        <w:tc>
          <w:tcPr>
            <w:tcW w:w="355" w:type="pct"/>
            <w:tcBorders>
              <w:top w:val="single" w:sz="4" w:space="0" w:color="auto"/>
              <w:left w:val="single" w:sz="4" w:space="0" w:color="auto"/>
              <w:bottom w:val="single" w:sz="4" w:space="0" w:color="auto"/>
              <w:right w:val="single" w:sz="4" w:space="0" w:color="auto"/>
            </w:tcBorders>
          </w:tcPr>
          <w:p w14:paraId="48FBA111" w14:textId="78BFC786"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85EE1F6" w14:textId="342ACDBC" w:rsidR="0001302D" w:rsidRPr="00971916" w:rsidRDefault="0001302D" w:rsidP="0097191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 = -0.181, p = 0.016</w:t>
            </w:r>
          </w:p>
        </w:tc>
        <w:tc>
          <w:tcPr>
            <w:tcW w:w="194" w:type="pct"/>
            <w:tcBorders>
              <w:top w:val="single" w:sz="4" w:space="0" w:color="auto"/>
              <w:left w:val="single" w:sz="4" w:space="0" w:color="auto"/>
              <w:bottom w:val="single" w:sz="4" w:space="0" w:color="auto"/>
              <w:right w:val="single" w:sz="4" w:space="0" w:color="auto"/>
            </w:tcBorders>
          </w:tcPr>
          <w:p w14:paraId="6B0FA3EF" w14:textId="285EAD7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5210F48B" w14:textId="5D754782"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proofErr w:type="spellStart"/>
            <w:r>
              <w:rPr>
                <w:sz w:val="18"/>
                <w:szCs w:val="18"/>
                <w:lang w:eastAsia="ja-JP"/>
              </w:rPr>
              <w:t>Gensini</w:t>
            </w:r>
            <w:proofErr w:type="spellEnd"/>
            <w:r>
              <w:rPr>
                <w:sz w:val="18"/>
                <w:szCs w:val="18"/>
                <w:lang w:eastAsia="ja-JP"/>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6F8267E9" w14:textId="7777777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78D959AA" w14:textId="643FC628" w:rsidR="0001302D" w:rsidRDefault="00B27DEC"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3</w:t>
            </w:r>
            <w:bookmarkStart w:id="1" w:name="_GoBack"/>
            <w:bookmarkEnd w:id="1"/>
          </w:p>
        </w:tc>
        <w:tc>
          <w:tcPr>
            <w:tcW w:w="229" w:type="pct"/>
            <w:tcBorders>
              <w:top w:val="single" w:sz="4" w:space="0" w:color="auto"/>
              <w:left w:val="single" w:sz="4" w:space="0" w:color="auto"/>
              <w:bottom w:val="single" w:sz="4" w:space="0" w:color="auto"/>
            </w:tcBorders>
          </w:tcPr>
          <w:p w14:paraId="4551D10F" w14:textId="2CAC14F5" w:rsidR="0001302D" w:rsidRDefault="00490282"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77</w:t>
            </w:r>
          </w:p>
        </w:tc>
      </w:tr>
      <w:tr w:rsidR="00976074" w:rsidRPr="0001000C" w14:paraId="1DDCB94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25139F"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56EA36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6080D015"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48BBB202"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2CE691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63A8E4A5" w14:textId="7BF861D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615879B0" w14:textId="4AD8C30E"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1A41366C" w14:textId="314B0517" w:rsidR="0001302D" w:rsidRPr="00971916"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B86EC9">
              <w:rPr>
                <w:sz w:val="18"/>
                <w:szCs w:val="18"/>
                <w:lang w:eastAsia="ja-JP"/>
              </w:rPr>
              <w:t xml:space="preserve">The </w:t>
            </w:r>
            <w:proofErr w:type="spellStart"/>
            <w:r w:rsidRPr="00B86EC9">
              <w:rPr>
                <w:sz w:val="18"/>
                <w:szCs w:val="18"/>
                <w:lang w:eastAsia="ja-JP"/>
              </w:rPr>
              <w:t>Gensini</w:t>
            </w:r>
            <w:proofErr w:type="spellEnd"/>
            <w:r w:rsidRPr="00B86EC9">
              <w:rPr>
                <w:sz w:val="18"/>
                <w:szCs w:val="18"/>
                <w:lang w:eastAsia="ja-JP"/>
              </w:rPr>
              <w:t xml:space="preserve"> score values significantly correlated in univariate</w:t>
            </w:r>
            <w:r>
              <w:rPr>
                <w:sz w:val="18"/>
                <w:szCs w:val="18"/>
                <w:lang w:eastAsia="ja-JP"/>
              </w:rPr>
              <w:t xml:space="preserve"> </w:t>
            </w:r>
            <w:r w:rsidRPr="00B86EC9">
              <w:rPr>
                <w:sz w:val="18"/>
                <w:szCs w:val="18"/>
                <w:lang w:eastAsia="ja-JP"/>
              </w:rPr>
              <w:t xml:space="preserve">analysis with gender (R </w:t>
            </w:r>
            <w:r>
              <w:rPr>
                <w:sz w:val="18"/>
                <w:szCs w:val="18"/>
                <w:lang w:eastAsia="ja-JP"/>
              </w:rPr>
              <w:t>= -</w:t>
            </w:r>
            <w:r w:rsidRPr="00B86EC9">
              <w:rPr>
                <w:sz w:val="18"/>
                <w:szCs w:val="18"/>
                <w:lang w:eastAsia="ja-JP"/>
              </w:rPr>
              <w:t xml:space="preserve">0.181, P </w:t>
            </w:r>
            <w:r>
              <w:rPr>
                <w:sz w:val="18"/>
                <w:szCs w:val="18"/>
                <w:lang w:eastAsia="ja-JP"/>
              </w:rPr>
              <w:t xml:space="preserve">= </w:t>
            </w:r>
            <w:r w:rsidRPr="00B86EC9">
              <w:rPr>
                <w:sz w:val="18"/>
                <w:szCs w:val="18"/>
                <w:lang w:eastAsia="ja-JP"/>
              </w:rPr>
              <w:t xml:space="preserve">0.016), presence of </w:t>
            </w:r>
            <w:proofErr w:type="spellStart"/>
            <w:r w:rsidRPr="00B86EC9">
              <w:rPr>
                <w:sz w:val="18"/>
                <w:szCs w:val="18"/>
                <w:lang w:eastAsia="ja-JP"/>
              </w:rPr>
              <w:t>hyperension</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203, P </w:t>
            </w:r>
            <w:r>
              <w:rPr>
                <w:sz w:val="18"/>
                <w:szCs w:val="18"/>
                <w:lang w:eastAsia="ja-JP"/>
              </w:rPr>
              <w:t xml:space="preserve">= </w:t>
            </w:r>
            <w:r w:rsidRPr="00B86EC9">
              <w:rPr>
                <w:sz w:val="18"/>
                <w:szCs w:val="18"/>
                <w:lang w:eastAsia="ja-JP"/>
              </w:rPr>
              <w:t xml:space="preserve">0.007), HDL cholesterol level (R </w:t>
            </w:r>
            <w:r>
              <w:rPr>
                <w:sz w:val="18"/>
                <w:szCs w:val="18"/>
                <w:lang w:eastAsia="ja-JP"/>
              </w:rPr>
              <w:t>= -</w:t>
            </w:r>
            <w:r w:rsidRPr="00B86EC9">
              <w:rPr>
                <w:sz w:val="18"/>
                <w:szCs w:val="18"/>
                <w:lang w:eastAsia="ja-JP"/>
              </w:rPr>
              <w:t>0.158,</w:t>
            </w:r>
            <w:r>
              <w:rPr>
                <w:sz w:val="18"/>
                <w:szCs w:val="18"/>
                <w:lang w:eastAsia="ja-JP"/>
              </w:rPr>
              <w:t xml:space="preserve"> </w:t>
            </w:r>
            <w:r w:rsidRPr="00B86EC9">
              <w:rPr>
                <w:sz w:val="18"/>
                <w:szCs w:val="18"/>
                <w:lang w:eastAsia="ja-JP"/>
              </w:rPr>
              <w:t xml:space="preserve">P </w:t>
            </w:r>
            <w:r>
              <w:rPr>
                <w:sz w:val="18"/>
                <w:szCs w:val="18"/>
                <w:lang w:eastAsia="ja-JP"/>
              </w:rPr>
              <w:t xml:space="preserve">= </w:t>
            </w:r>
            <w:r w:rsidRPr="00B86EC9">
              <w:rPr>
                <w:sz w:val="18"/>
                <w:szCs w:val="18"/>
                <w:lang w:eastAsia="ja-JP"/>
              </w:rPr>
              <w:t xml:space="preserve">0.047), eGFR (R </w:t>
            </w:r>
            <w:r>
              <w:rPr>
                <w:sz w:val="18"/>
                <w:szCs w:val="18"/>
                <w:lang w:eastAsia="ja-JP"/>
              </w:rPr>
              <w:t>= -</w:t>
            </w:r>
            <w:r w:rsidRPr="00B86EC9">
              <w:rPr>
                <w:sz w:val="18"/>
                <w:szCs w:val="18"/>
                <w:lang w:eastAsia="ja-JP"/>
              </w:rPr>
              <w:t xml:space="preserve">0.315, P 0.001), </w:t>
            </w:r>
            <w:proofErr w:type="spellStart"/>
            <w:r w:rsidRPr="00B86EC9">
              <w:rPr>
                <w:sz w:val="18"/>
                <w:szCs w:val="18"/>
                <w:lang w:eastAsia="ja-JP"/>
              </w:rPr>
              <w:t>iPTH</w:t>
            </w:r>
            <w:proofErr w:type="spellEnd"/>
            <w:r w:rsidRPr="00B86EC9">
              <w:rPr>
                <w:sz w:val="18"/>
                <w:szCs w:val="18"/>
                <w:lang w:eastAsia="ja-JP"/>
              </w:rPr>
              <w:t xml:space="preserve"> (R </w:t>
            </w:r>
            <w:r>
              <w:rPr>
                <w:sz w:val="18"/>
                <w:szCs w:val="18"/>
                <w:lang w:eastAsia="ja-JP"/>
              </w:rPr>
              <w:t xml:space="preserve">= </w:t>
            </w:r>
            <w:r w:rsidRPr="00B86EC9">
              <w:rPr>
                <w:sz w:val="18"/>
                <w:szCs w:val="18"/>
                <w:lang w:eastAsia="ja-JP"/>
              </w:rPr>
              <w:t xml:space="preserve">0.152; P </w:t>
            </w:r>
            <w:r>
              <w:rPr>
                <w:sz w:val="18"/>
                <w:szCs w:val="18"/>
                <w:lang w:eastAsia="ja-JP"/>
              </w:rPr>
              <w:t xml:space="preserve">= </w:t>
            </w:r>
            <w:r w:rsidRPr="00B86EC9">
              <w:rPr>
                <w:sz w:val="18"/>
                <w:szCs w:val="18"/>
                <w:lang w:eastAsia="ja-JP"/>
              </w:rPr>
              <w:t xml:space="preserve">0.044), FGF 23 (R </w:t>
            </w:r>
            <w:r>
              <w:rPr>
                <w:sz w:val="18"/>
                <w:szCs w:val="18"/>
                <w:lang w:eastAsia="ja-JP"/>
              </w:rPr>
              <w:t xml:space="preserve">= </w:t>
            </w:r>
            <w:r w:rsidRPr="00B86EC9">
              <w:rPr>
                <w:sz w:val="18"/>
                <w:szCs w:val="18"/>
                <w:lang w:eastAsia="ja-JP"/>
              </w:rPr>
              <w:t xml:space="preserve">0.868; P </w:t>
            </w:r>
            <w:r>
              <w:rPr>
                <w:sz w:val="18"/>
                <w:szCs w:val="18"/>
                <w:lang w:eastAsia="ja-JP"/>
              </w:rPr>
              <w:t xml:space="preserve">= </w:t>
            </w:r>
            <w:r w:rsidRPr="00B86EC9">
              <w:rPr>
                <w:sz w:val="18"/>
                <w:szCs w:val="18"/>
                <w:lang w:eastAsia="ja-JP"/>
              </w:rPr>
              <w:t xml:space="preserve">0.001), and fetuin A levels (R </w:t>
            </w:r>
            <w:r>
              <w:rPr>
                <w:sz w:val="18"/>
                <w:szCs w:val="18"/>
                <w:lang w:eastAsia="ja-JP"/>
              </w:rPr>
              <w:t xml:space="preserve">= </w:t>
            </w:r>
            <w:r w:rsidRPr="00B86EC9">
              <w:rPr>
                <w:sz w:val="18"/>
                <w:szCs w:val="18"/>
                <w:lang w:eastAsia="ja-JP"/>
              </w:rPr>
              <w:t xml:space="preserve">0.491; P </w:t>
            </w:r>
            <w:r>
              <w:rPr>
                <w:sz w:val="18"/>
                <w:szCs w:val="18"/>
                <w:lang w:eastAsia="ja-JP"/>
              </w:rPr>
              <w:t xml:space="preserve">= </w:t>
            </w:r>
            <w:r w:rsidRPr="00B86EC9">
              <w:rPr>
                <w:sz w:val="18"/>
                <w:szCs w:val="18"/>
                <w:lang w:eastAsia="ja-JP"/>
              </w:rPr>
              <w:t>0.001) but not with the vitamin D values.</w:t>
            </w:r>
          </w:p>
        </w:tc>
        <w:tc>
          <w:tcPr>
            <w:tcW w:w="194" w:type="pct"/>
            <w:tcBorders>
              <w:top w:val="single" w:sz="4" w:space="0" w:color="auto"/>
              <w:left w:val="single" w:sz="4" w:space="0" w:color="auto"/>
              <w:bottom w:val="single" w:sz="4" w:space="0" w:color="auto"/>
              <w:right w:val="single" w:sz="4" w:space="0" w:color="auto"/>
            </w:tcBorders>
          </w:tcPr>
          <w:p w14:paraId="52D18CC6"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4C1262F8"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86B922A"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1D35FCD"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50F0FC5"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3EA01AF6"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4C6195" w14:textId="757F0D50"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111/j.1365-2362.2008.02032.x","abstract":"Background: Fetuin-A, a negative acute phase protein that inhibits vascular calcification, has a controversial association with mortality in chronic kidney disease (CKD) patients. Chronic inflammation, which is common in CKD, may promote vascular calcification. Materials and methods: We investigated the impact of inflammation on the relationship between serum fetuin-A and mortality (42 months) in 222 prevalent haemodialysis (HD) patients. Results: Serum fetuin correlated negatively with comorbidity score (assessed by Davies score) and circulating inflammatory markers. Patients with low fetuin-A levels (&lt; median) had higher mortality (Hazard ratio 'HR' 2.2; CI 1.4-3.5, P &lt; 0.001), but this association was lost after adjustment for age, gender, comorbidities score, dialysis vintage and inflammation (CRP &gt; median). In inflamed patients wi</w:instrText>
            </w:r>
            <w:r>
              <w:rPr>
                <w:sz w:val="18"/>
                <w:szCs w:val="18"/>
              </w:rPr>
              <w:instrText>th low fetuin a significantly independent association with mortality (HR 2.3; CI 1.2-4.5, P = 0.01) was observed compared to non-inflamed patients with high fetuin-A, after adjusting for the same variables. Non-inflamed patients with low fetuin-A and inflamed patients with high fetuin-A did not have increased mortality compared to non-inflamed patients with high fetuin-A. Conclusions: The results show that low levels of serum fetuin-A are associated with increased mortality in HD patients only in the presence of inflammation. This suggests that coexistence of a low serum fetuin-A level and low-grade inflammation exerts an additive effect on the risk of death in HD patients. © 2008 The Authors.","author":[{"dropping-particle":"","family":"Metry","given":"G","non-dropping-particle":"","parse-names":false,"suffix":""},{"dropping-particle":"","family":"Stenvinkel","given":"P","non-dropping-particle":"","parse-names":false,"suffix":""},{"dropping-particle":"","family":"Qureshi","given":"A R","non-dropping-particle":"","parse-names":false,"suffix":""},{"dropping-particle":"","family":"Carrero","given":"J J","non-dropping-particle":"","parse-names":false,"suffix":""},{"dropping-particle":"","family":"Yilmaz","given":"M I","non-dropping-particle":"","parse-names":false,"suffix":""},{"dropping-particle":"","family":"Bárány","given":"P","non-dropping-particle":"","parse-names":false,"suffix":""},{"dropping-particle":"","family":"Snaedal","given":"S","non-dropping-particle":"","parse-names":false,"suffix":""},{"dropping-particle":"","family":"Heimbürger","given":"O","non-dropping-particle":"","parse-names":false,"suffix":""},{"dropping-particle":"","fam</w:instrText>
            </w:r>
            <w:r>
              <w:rPr>
                <w:sz w:val="18"/>
                <w:szCs w:val="18"/>
                <w:lang w:eastAsia="ja-JP"/>
              </w:rPr>
              <w:instrText>ily":"Lindholm","given":"B","non-dropping-particle":"","parse-names":false,"suffix":""},{"dropping-particle":"","family":"Suliman","given":"M E","non-dropping-particle":"","parse-names":false,"suffix":""}],"container-title":"European Journal of Clinical Investigation","id":"ITEM-1","issue":"11","issued":{"date-parts":[["2008"]]},"note":"gender differences not discussed\nPatients with low fetuin-A levels (&amp;lt; median) had higher mortality (Hazard ratio ‘HR’ 2·2; CI 1·4–3·5, P&amp;lt; 0·001), but this association was lost after adjustment for age, gender, comorbidities score, dialysis vintage and inflammation (CRP &amp;gt; median). In inflamed patients with low fetuin a significantly independent association with mortality (HR 2·3; CI 1·2–4·5, P= 0·01) was observed compared to non-inflamed patients with high fetuin-A, after adjusting for the same variables.","page":"804-811","publisher-place":"P. Stenvinkel, Renal Medicine, K56, Karolinska University Hospital Huddinge, 141 86 Stockholm, Sweden","title":"Low serum fetuin-A concentration predicts poor outcome only in the presence of inflammation in prevalent haemodialysis patients","type":"article-journal","volume":"38"},"uris":["http://www.mendeley.com/documents/?uuid=17c5806f-3a18-372c-964a-6e1b7de0679b"]}],"mendeley":{"formattedCitation":"(18)","plainTextFormattedCitation":"(18)","previouslyFormattedCitation":"(18)"},"properties":{"noteIndex":0},"schema":"https://github.com/citation-style-language/schema/raw/master/csl-citation.json"}</w:instrText>
            </w:r>
            <w:r>
              <w:rPr>
                <w:sz w:val="18"/>
                <w:szCs w:val="18"/>
              </w:rPr>
              <w:fldChar w:fldCharType="separate"/>
            </w:r>
            <w:r w:rsidRPr="00910DD7">
              <w:rPr>
                <w:b w:val="0"/>
                <w:noProof/>
                <w:sz w:val="18"/>
                <w:szCs w:val="18"/>
                <w:lang w:eastAsia="ja-JP"/>
              </w:rPr>
              <w:t>(1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54886D8" w14:textId="19AB93E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08</w:t>
            </w:r>
          </w:p>
        </w:tc>
        <w:tc>
          <w:tcPr>
            <w:tcW w:w="161" w:type="pct"/>
            <w:tcBorders>
              <w:top w:val="single" w:sz="4" w:space="0" w:color="auto"/>
              <w:left w:val="single" w:sz="4" w:space="0" w:color="auto"/>
              <w:bottom w:val="single" w:sz="4" w:space="0" w:color="auto"/>
              <w:right w:val="single" w:sz="4" w:space="0" w:color="auto"/>
            </w:tcBorders>
          </w:tcPr>
          <w:p w14:paraId="4A69CDA8" w14:textId="63D380DA"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10.1111/j.1365-2362.</w:t>
            </w:r>
            <w:proofErr w:type="gramStart"/>
            <w:r w:rsidRPr="00910DD7">
              <w:rPr>
                <w:sz w:val="18"/>
                <w:szCs w:val="18"/>
                <w:lang w:eastAsia="ja-JP"/>
              </w:rPr>
              <w:t>2008.02032.x</w:t>
            </w:r>
            <w:proofErr w:type="gramEnd"/>
          </w:p>
        </w:tc>
        <w:tc>
          <w:tcPr>
            <w:tcW w:w="226" w:type="pct"/>
            <w:tcBorders>
              <w:top w:val="single" w:sz="4" w:space="0" w:color="auto"/>
              <w:left w:val="single" w:sz="4" w:space="0" w:color="auto"/>
              <w:bottom w:val="single" w:sz="4" w:space="0" w:color="auto"/>
              <w:right w:val="single" w:sz="4" w:space="0" w:color="auto"/>
            </w:tcBorders>
          </w:tcPr>
          <w:p w14:paraId="580380EB" w14:textId="0E7FD464"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D02F1">
              <w:rPr>
                <w:sz w:val="18"/>
                <w:szCs w:val="18"/>
                <w:lang w:eastAsia="ja-JP"/>
              </w:rPr>
              <w:t>19021697</w:t>
            </w:r>
          </w:p>
        </w:tc>
        <w:tc>
          <w:tcPr>
            <w:tcW w:w="322" w:type="pct"/>
            <w:tcBorders>
              <w:top w:val="single" w:sz="4" w:space="0" w:color="auto"/>
              <w:left w:val="single" w:sz="4" w:space="0" w:color="auto"/>
              <w:bottom w:val="single" w:sz="4" w:space="0" w:color="auto"/>
              <w:right w:val="single" w:sz="4" w:space="0" w:color="auto"/>
            </w:tcBorders>
          </w:tcPr>
          <w:p w14:paraId="50A58EBA" w14:textId="41521F7C" w:rsidR="0001302D" w:rsidRDefault="0066730B"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Sweden</w:t>
            </w:r>
          </w:p>
        </w:tc>
        <w:tc>
          <w:tcPr>
            <w:tcW w:w="354" w:type="pct"/>
            <w:tcBorders>
              <w:top w:val="single" w:sz="4" w:space="0" w:color="auto"/>
              <w:left w:val="single" w:sz="4" w:space="0" w:color="auto"/>
              <w:bottom w:val="single" w:sz="4" w:space="0" w:color="auto"/>
              <w:right w:val="single" w:sz="4" w:space="0" w:color="auto"/>
            </w:tcBorders>
          </w:tcPr>
          <w:p w14:paraId="19759DE0" w14:textId="43A29E74"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5036606F" w14:textId="3A4EEC1B"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Low fetuin-A</w:t>
            </w:r>
          </w:p>
        </w:tc>
        <w:tc>
          <w:tcPr>
            <w:tcW w:w="1837" w:type="pct"/>
            <w:tcBorders>
              <w:top w:val="single" w:sz="4" w:space="0" w:color="auto"/>
              <w:left w:val="single" w:sz="4" w:space="0" w:color="auto"/>
              <w:bottom w:val="single" w:sz="4" w:space="0" w:color="auto"/>
              <w:right w:val="single" w:sz="4" w:space="0" w:color="auto"/>
            </w:tcBorders>
          </w:tcPr>
          <w:p w14:paraId="511E55CB" w14:textId="35D61545" w:rsidR="0001302D" w:rsidRPr="00B86EC9"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910DD7">
              <w:rPr>
                <w:sz w:val="18"/>
                <w:szCs w:val="18"/>
                <w:lang w:eastAsia="ja-JP"/>
              </w:rPr>
              <w:t>HR 2</w:t>
            </w:r>
            <w:r>
              <w:rPr>
                <w:sz w:val="18"/>
                <w:szCs w:val="18"/>
                <w:lang w:eastAsia="ja-JP"/>
              </w:rPr>
              <w:t>.</w:t>
            </w:r>
            <w:r w:rsidRPr="00910DD7">
              <w:rPr>
                <w:sz w:val="18"/>
                <w:szCs w:val="18"/>
                <w:lang w:eastAsia="ja-JP"/>
              </w:rPr>
              <w:t xml:space="preserve">3 </w:t>
            </w:r>
            <w:r>
              <w:rPr>
                <w:sz w:val="18"/>
                <w:szCs w:val="18"/>
                <w:lang w:eastAsia="ja-JP"/>
              </w:rPr>
              <w:t>(</w:t>
            </w:r>
            <w:r w:rsidRPr="00910DD7">
              <w:rPr>
                <w:sz w:val="18"/>
                <w:szCs w:val="18"/>
                <w:lang w:eastAsia="ja-JP"/>
              </w:rPr>
              <w:t>1</w:t>
            </w:r>
            <w:r>
              <w:rPr>
                <w:sz w:val="18"/>
                <w:szCs w:val="18"/>
                <w:lang w:eastAsia="ja-JP"/>
              </w:rPr>
              <w:t>.</w:t>
            </w:r>
            <w:r w:rsidRPr="00910DD7">
              <w:rPr>
                <w:sz w:val="18"/>
                <w:szCs w:val="18"/>
                <w:lang w:eastAsia="ja-JP"/>
              </w:rPr>
              <w:t>2–4</w:t>
            </w:r>
            <w:r>
              <w:rPr>
                <w:sz w:val="18"/>
                <w:szCs w:val="18"/>
                <w:lang w:eastAsia="ja-JP"/>
              </w:rPr>
              <w:t>.</w:t>
            </w:r>
            <w:r w:rsidRPr="00910DD7">
              <w:rPr>
                <w:sz w:val="18"/>
                <w:szCs w:val="18"/>
                <w:lang w:eastAsia="ja-JP"/>
              </w:rPr>
              <w:t>5</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13CE33ED" w14:textId="00C48F38"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x</w:t>
            </w:r>
          </w:p>
        </w:tc>
        <w:tc>
          <w:tcPr>
            <w:tcW w:w="419" w:type="pct"/>
            <w:tcBorders>
              <w:top w:val="single" w:sz="4" w:space="0" w:color="auto"/>
              <w:left w:val="single" w:sz="4" w:space="0" w:color="auto"/>
              <w:bottom w:val="single" w:sz="4" w:space="0" w:color="auto"/>
              <w:right w:val="single" w:sz="4" w:space="0" w:color="auto"/>
            </w:tcBorders>
          </w:tcPr>
          <w:p w14:paraId="68AAC324" w14:textId="72364FB3" w:rsidR="0001302D" w:rsidRDefault="0001302D" w:rsidP="005B7675">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Fetuin-A inhibits vascular calcification</w:t>
            </w:r>
          </w:p>
        </w:tc>
        <w:tc>
          <w:tcPr>
            <w:tcW w:w="258" w:type="pct"/>
            <w:tcBorders>
              <w:top w:val="single" w:sz="4" w:space="0" w:color="auto"/>
              <w:left w:val="single" w:sz="4" w:space="0" w:color="auto"/>
              <w:bottom w:val="single" w:sz="4" w:space="0" w:color="auto"/>
              <w:right w:val="single" w:sz="4" w:space="0" w:color="auto"/>
            </w:tcBorders>
          </w:tcPr>
          <w:p w14:paraId="7A0D372F" w14:textId="5B06CB9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ortality</w:t>
            </w:r>
          </w:p>
        </w:tc>
        <w:tc>
          <w:tcPr>
            <w:tcW w:w="225" w:type="pct"/>
            <w:tcBorders>
              <w:top w:val="single" w:sz="4" w:space="0" w:color="auto"/>
              <w:left w:val="single" w:sz="4" w:space="0" w:color="auto"/>
              <w:bottom w:val="single" w:sz="4" w:space="0" w:color="auto"/>
              <w:right w:val="single" w:sz="4" w:space="0" w:color="auto"/>
            </w:tcBorders>
          </w:tcPr>
          <w:p w14:paraId="680AF09F" w14:textId="6B6261A9"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06BDE8FE" w14:textId="20CBFE75"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22</w:t>
            </w:r>
          </w:p>
        </w:tc>
      </w:tr>
      <w:tr w:rsidR="00976074" w:rsidRPr="0001000C" w14:paraId="6E876C5E"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92D4057" w14:textId="77777777" w:rsidR="0001302D" w:rsidRDefault="0001302D" w:rsidP="00682DE1">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80A5532"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F73484A"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4A912A8" w14:textId="77777777" w:rsidR="0001302D" w:rsidRPr="00363928"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07E3459"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53D6D5C" w14:textId="7A614418"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09909FC"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A20DECA" w14:textId="70FACF5B" w:rsidR="0001302D" w:rsidRPr="00B86EC9" w:rsidRDefault="0001302D" w:rsidP="00684904">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910DD7">
              <w:rPr>
                <w:sz w:val="18"/>
                <w:szCs w:val="18"/>
                <w:lang w:eastAsia="ja-JP"/>
              </w:rPr>
              <w:t>Patients with low fetuin-A levels (&lt; median) had higher mortality (Hazard ratio ‘HR’ 2·2; CI 1·4–3·5, P&lt; 0·001), but this association was lost after adjustment for age, gender, comorbidities score, dialysis vintage and inflammation (CRP &gt; median). In inflamed patients with low fetuin a significantly independent association with mortality (HR 2·3; CI 1·2–4·5, P= 0·01) was observed compared to non-inflamed patients with high fetuin-A, after adjusting for the same variables.</w:t>
            </w:r>
          </w:p>
        </w:tc>
        <w:tc>
          <w:tcPr>
            <w:tcW w:w="194" w:type="pct"/>
            <w:tcBorders>
              <w:top w:val="single" w:sz="4" w:space="0" w:color="auto"/>
              <w:left w:val="single" w:sz="4" w:space="0" w:color="auto"/>
              <w:bottom w:val="single" w:sz="4" w:space="0" w:color="auto"/>
              <w:right w:val="single" w:sz="4" w:space="0" w:color="auto"/>
            </w:tcBorders>
          </w:tcPr>
          <w:p w14:paraId="4A0FC7D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5A7288DA" w14:textId="77777777" w:rsidR="0001302D" w:rsidRDefault="0001302D" w:rsidP="005B7675">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6F8F5CC"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7FA94CF"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732BB338" w14:textId="77777777" w:rsidR="0001302D" w:rsidRDefault="0001302D" w:rsidP="00682DE1">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976074" w:rsidRPr="0001000C" w14:paraId="1EBFC45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1A4F7F" w14:textId="52B4428E" w:rsidR="0001302D" w:rsidRDefault="0001302D" w:rsidP="00682DE1">
            <w:pPr>
              <w:rPr>
                <w:sz w:val="18"/>
                <w:szCs w:val="18"/>
                <w:lang w:eastAsia="ja-JP"/>
              </w:rPr>
            </w:pPr>
            <w:r>
              <w:rPr>
                <w:sz w:val="18"/>
                <w:szCs w:val="18"/>
              </w:rPr>
              <w:fldChar w:fldCharType="begin" w:fldLock="1"/>
            </w:r>
            <w:r>
              <w:rPr>
                <w:sz w:val="18"/>
                <w:szCs w:val="18"/>
                <w:lang w:eastAsia="ja-JP"/>
              </w:rPr>
              <w:instrText>ADDIN CSL_CITATION {"citationItems":[{"id":"ITEM-1","itemData":{"DOI":"10.15386/cjmed-515","abstract":"Background and Aim: In spite of numerous interventions, the control of mineral disturbances remains poor in end-stage renal failure (ESRF) patients. Chronic kidney disease - mineral and bone disorders (CKD-MBD) represent an important cause of mortality and morbidity. The aim of this study is to analyze the relationship between mineral and bone disorders (MBD) and their components impact on all-cause mortality and cardiovascular (CDV) mortality and morbidity in chronic dialysis patients.; Methods: This prospective study was carried out in a cohort of 92 randomly selected patients with ESRF treated with hemodialysis (HD) and peritoneal dialysis (PD). The data regarding demographic and clinic</w:instrText>
            </w:r>
            <w:r>
              <w:rPr>
                <w:sz w:val="18"/>
                <w:szCs w:val="18"/>
              </w:rPr>
              <w:instrText>al characteristics were recorded, including vascular disease (coronary, cerebral, peripheral). The follow-up lasted 40 months and the final evaluation included the number and causes of deaths, CDV events and disease. Serum Ca, P, ALP, iPTH, albumin, cholesterol, urea and creatinine levels were measured. The plain radiographic films of hands and pelvis evaluated all bone abnormalities suggestive of renal osteodystrophy (ROD) and peripheral vascular calcification (VC).; Results: All-cause annual mortality represented 9.25% in HD and 9.09% in PD patients. The CDV mortality represented almost 44% in HD patients and 66% in PD patients from all deaths. There was a high prevalence of CDV diseases and events. High and low serum P levels were associated with a worse survival rate. Hypercalcaemia was associated with high risk for CDV events in HD patients. In PD patients, the relationship between increased ALP levels and all-cause mortality was significant. Other mineral markers were not predictive of the outcome in the studied patients. In the HD patients the severity of VC was associated with all-cause and CDV mortality, and with CDV events. Male gender, hypercholesterolemia, decreased URR, albumin and creatinine were identified as risk factors for all-cause mortality. The diabetics had higher death rates. Low dialysis efficacy represented a risk factor for mortality and CDV diseases and events. In PD patients, low albumin induced a higher death rate. In PD patients the death rate was similar to HD patients.; Conclusion: All-cause mortality was higher than in general population, but lower than the chronic dialysis patients' mortality reported in other studies. The death rates in HD and PD patients were similar. VC and serum P levels influenced the outcome in the HD patients - …","author":[{"dropping-particle":"","famil</w:instrText>
            </w:r>
            <w:r>
              <w:rPr>
                <w:sz w:val="18"/>
                <w:szCs w:val="18"/>
                <w:lang w:eastAsia="ja-JP"/>
              </w:rPr>
              <w:instrText>y":"Moldovan","given":"Diana","non-dropping-particle":"","parse-names":false,"suffix":""},{"dropping-particle":"","family":"Rusu","given":"Crina","non-dropping-particle":"","parse-names":false,"suffix":""},{"dropping-particle":"","family":"Kacso","given":"Ina Maria","non-dropping-particle":"","parse-names":false,"suffix":""},{"dropping-particle":"","family":"Potra","given":"Alina","non-dropping-particle":"","parse-names":false,"suffix":""},{"dropping-particle":"","family":"Patiu","given":"Ioan Mihai","non-dropping-particle":"","parse-names":false,"suffix":""},{"dropping-particle":"","family":"Gherman-Caprioara","given":"Mirela","non-dropping-particle":"","parse-names":false,"suffix":""}],"container-title":"Clujul Medical (1957)","id":"ITEM-1","issue":"1","issued":{"date-parts":[["2016"]]},"page":"94-103","publisher":"Universitatea de Medicina si Farmacie \"Iuliu Hatieganu\" Cluj Napoca","publisher-place":"Nephrology Department, Iuliu Hatieganu University of Medicine and Pharmacy, Cluj-Napoca, Romania.","title":"Mineral and bone disorders, morbidity and mortality in end-stage renal failure patients on chronic dialysis.","type":"article-journal","volume":"89"},"uris":["http://www.mendeley.com/documents/?uuid=0696f097-6ad0-329c-a35b-a44f0b2daac8"]}],"mendeley":{"formattedCitation":"(19)","plainTextFormattedCitation":"(19)","previouslyFormattedCitation":"(19)"},"properties":{"noteIndex":0},"schema":"https://github.com/citation-style-language/schema/raw/master/csl-citation.json"}</w:instrText>
            </w:r>
            <w:r>
              <w:rPr>
                <w:sz w:val="18"/>
                <w:szCs w:val="18"/>
              </w:rPr>
              <w:fldChar w:fldCharType="separate"/>
            </w:r>
            <w:r w:rsidRPr="002878BD">
              <w:rPr>
                <w:b w:val="0"/>
                <w:noProof/>
                <w:sz w:val="18"/>
                <w:szCs w:val="18"/>
                <w:lang w:eastAsia="ja-JP"/>
              </w:rPr>
              <w:t>(1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687E92" w14:textId="51736FFE"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6</w:t>
            </w:r>
          </w:p>
        </w:tc>
        <w:tc>
          <w:tcPr>
            <w:tcW w:w="161" w:type="pct"/>
            <w:tcBorders>
              <w:top w:val="single" w:sz="4" w:space="0" w:color="auto"/>
              <w:left w:val="single" w:sz="4" w:space="0" w:color="auto"/>
              <w:bottom w:val="single" w:sz="4" w:space="0" w:color="auto"/>
              <w:right w:val="single" w:sz="4" w:space="0" w:color="auto"/>
            </w:tcBorders>
          </w:tcPr>
          <w:p w14:paraId="68CC9329" w14:textId="32234547"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10.15386/cjmed-</w:t>
            </w:r>
            <w:r w:rsidRPr="002878BD">
              <w:rPr>
                <w:sz w:val="18"/>
                <w:szCs w:val="18"/>
                <w:lang w:eastAsia="ja-JP"/>
              </w:rPr>
              <w:lastRenderedPageBreak/>
              <w:t>515</w:t>
            </w:r>
          </w:p>
        </w:tc>
        <w:tc>
          <w:tcPr>
            <w:tcW w:w="226" w:type="pct"/>
            <w:tcBorders>
              <w:top w:val="single" w:sz="4" w:space="0" w:color="auto"/>
              <w:left w:val="single" w:sz="4" w:space="0" w:color="auto"/>
              <w:bottom w:val="single" w:sz="4" w:space="0" w:color="auto"/>
              <w:right w:val="single" w:sz="4" w:space="0" w:color="auto"/>
            </w:tcBorders>
          </w:tcPr>
          <w:p w14:paraId="0B367552" w14:textId="1FE31EDF" w:rsidR="0001302D" w:rsidRPr="00363928"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lastRenderedPageBreak/>
              <w:t>27004031</w:t>
            </w:r>
          </w:p>
        </w:tc>
        <w:tc>
          <w:tcPr>
            <w:tcW w:w="322" w:type="pct"/>
            <w:tcBorders>
              <w:top w:val="single" w:sz="4" w:space="0" w:color="auto"/>
              <w:left w:val="single" w:sz="4" w:space="0" w:color="auto"/>
              <w:bottom w:val="single" w:sz="4" w:space="0" w:color="auto"/>
              <w:right w:val="single" w:sz="4" w:space="0" w:color="auto"/>
            </w:tcBorders>
          </w:tcPr>
          <w:p w14:paraId="2DA861E8" w14:textId="29468124" w:rsidR="0001302D" w:rsidRDefault="008710F1"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433F9412" w14:textId="04AAF5E7"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omplications</w:t>
            </w:r>
          </w:p>
        </w:tc>
        <w:tc>
          <w:tcPr>
            <w:tcW w:w="355" w:type="pct"/>
            <w:tcBorders>
              <w:top w:val="single" w:sz="4" w:space="0" w:color="auto"/>
              <w:left w:val="single" w:sz="4" w:space="0" w:color="auto"/>
              <w:bottom w:val="single" w:sz="4" w:space="0" w:color="auto"/>
              <w:right w:val="single" w:sz="4" w:space="0" w:color="auto"/>
            </w:tcBorders>
          </w:tcPr>
          <w:p w14:paraId="792042BD" w14:textId="2599F0E9" w:rsidR="0001302D" w:rsidRDefault="0001302D" w:rsidP="002878BD">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65AD4272" w14:textId="3D4F363D" w:rsidR="0001302D" w:rsidRPr="00910DD7" w:rsidRDefault="0001302D" w:rsidP="00684904">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HR</w:t>
            </w:r>
            <w:r>
              <w:rPr>
                <w:sz w:val="18"/>
                <w:szCs w:val="18"/>
                <w:lang w:eastAsia="ja-JP"/>
              </w:rPr>
              <w:t xml:space="preserve"> </w:t>
            </w:r>
            <w:r w:rsidRPr="002878BD">
              <w:rPr>
                <w:sz w:val="18"/>
                <w:szCs w:val="18"/>
                <w:lang w:eastAsia="ja-JP"/>
              </w:rPr>
              <w:t>14.</w:t>
            </w:r>
            <w:r>
              <w:rPr>
                <w:sz w:val="18"/>
                <w:szCs w:val="18"/>
                <w:lang w:eastAsia="ja-JP"/>
              </w:rPr>
              <w:t>96 (</w:t>
            </w:r>
            <w:r w:rsidRPr="002878BD">
              <w:rPr>
                <w:sz w:val="18"/>
                <w:szCs w:val="18"/>
                <w:lang w:eastAsia="ja-JP"/>
              </w:rPr>
              <w:t>2.09-106.98</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42DAFDEF" w14:textId="09A6467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6F9BD8B1" w14:textId="77777777" w:rsidR="0001302D" w:rsidRPr="00CC465F"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 xml:space="preserve">vascular or </w:t>
            </w:r>
          </w:p>
          <w:p w14:paraId="664C9097" w14:textId="6872845F" w:rsidR="0001302D" w:rsidRDefault="0001302D" w:rsidP="00CC465F">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CC465F">
              <w:rPr>
                <w:sz w:val="18"/>
                <w:szCs w:val="18"/>
                <w:lang w:eastAsia="ja-JP"/>
              </w:rPr>
              <w:t>other soft tissue calcifications (VC)</w:t>
            </w:r>
            <w:r>
              <w:rPr>
                <w:sz w:val="18"/>
                <w:szCs w:val="18"/>
                <w:lang w:eastAsia="ja-JP"/>
              </w:rPr>
              <w:t xml:space="preserve"> by plain film</w:t>
            </w:r>
          </w:p>
        </w:tc>
        <w:tc>
          <w:tcPr>
            <w:tcW w:w="258" w:type="pct"/>
            <w:tcBorders>
              <w:top w:val="single" w:sz="4" w:space="0" w:color="auto"/>
              <w:left w:val="single" w:sz="4" w:space="0" w:color="auto"/>
              <w:bottom w:val="single" w:sz="4" w:space="0" w:color="auto"/>
              <w:right w:val="single" w:sz="4" w:space="0" w:color="auto"/>
            </w:tcBorders>
          </w:tcPr>
          <w:p w14:paraId="2253D7BC" w14:textId="5AD0BF4D"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2878BD">
              <w:rPr>
                <w:sz w:val="18"/>
                <w:szCs w:val="18"/>
                <w:lang w:eastAsia="ja-JP"/>
              </w:rPr>
              <w:t>all-cause mortality</w:t>
            </w:r>
          </w:p>
        </w:tc>
        <w:tc>
          <w:tcPr>
            <w:tcW w:w="225" w:type="pct"/>
            <w:tcBorders>
              <w:top w:val="single" w:sz="4" w:space="0" w:color="auto"/>
              <w:left w:val="single" w:sz="4" w:space="0" w:color="auto"/>
              <w:bottom w:val="single" w:sz="4" w:space="0" w:color="auto"/>
              <w:right w:val="single" w:sz="4" w:space="0" w:color="auto"/>
            </w:tcBorders>
          </w:tcPr>
          <w:p w14:paraId="058809D6" w14:textId="162E1860"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5D (HD)</w:t>
            </w:r>
          </w:p>
        </w:tc>
        <w:tc>
          <w:tcPr>
            <w:tcW w:w="229" w:type="pct"/>
            <w:tcBorders>
              <w:top w:val="single" w:sz="4" w:space="0" w:color="auto"/>
              <w:left w:val="single" w:sz="4" w:space="0" w:color="auto"/>
              <w:bottom w:val="single" w:sz="4" w:space="0" w:color="auto"/>
            </w:tcBorders>
          </w:tcPr>
          <w:p w14:paraId="4EEE159B" w14:textId="4C9869E1" w:rsidR="0001302D" w:rsidRDefault="0001302D" w:rsidP="00682DE1">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92</w:t>
            </w:r>
          </w:p>
        </w:tc>
      </w:tr>
      <w:tr w:rsidR="00583786" w:rsidRPr="0001000C" w14:paraId="30EA7A9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45EC4"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D8453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18958DD0"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3C6E13B1"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65F650C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3586D11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100F580A" w14:textId="21A80DE9"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VC score</w:t>
            </w:r>
          </w:p>
        </w:tc>
        <w:tc>
          <w:tcPr>
            <w:tcW w:w="1837" w:type="pct"/>
            <w:tcBorders>
              <w:top w:val="single" w:sz="4" w:space="0" w:color="auto"/>
              <w:left w:val="single" w:sz="4" w:space="0" w:color="auto"/>
              <w:bottom w:val="single" w:sz="4" w:space="0" w:color="auto"/>
              <w:right w:val="single" w:sz="4" w:space="0" w:color="auto"/>
            </w:tcBorders>
          </w:tcPr>
          <w:p w14:paraId="37B12976" w14:textId="472A5C1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HR</w:t>
            </w:r>
            <w:r>
              <w:rPr>
                <w:sz w:val="18"/>
                <w:szCs w:val="18"/>
                <w:lang w:eastAsia="ja-JP"/>
              </w:rPr>
              <w:t xml:space="preserve"> </w:t>
            </w:r>
            <w:r w:rsidRPr="00DD4BD0">
              <w:rPr>
                <w:sz w:val="18"/>
                <w:szCs w:val="18"/>
                <w:lang w:eastAsia="ja-JP"/>
              </w:rPr>
              <w:t xml:space="preserve">1.30 </w:t>
            </w:r>
            <w:r>
              <w:rPr>
                <w:sz w:val="18"/>
                <w:szCs w:val="18"/>
                <w:lang w:eastAsia="ja-JP"/>
              </w:rPr>
              <w:t>(1</w:t>
            </w:r>
            <w:r w:rsidRPr="00DD4BD0">
              <w:rPr>
                <w:sz w:val="18"/>
                <w:szCs w:val="18"/>
                <w:lang w:eastAsia="ja-JP"/>
              </w:rPr>
              <w:t>.05-1.59</w:t>
            </w:r>
            <w:r>
              <w:rPr>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29065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1899F844"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65D60EAF"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5FFE427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3847ADF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014417A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24B51D"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6244FE7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BE2E87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AFD9AF1"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0E2DC4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CD372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26EB4A67"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2B922663" w14:textId="3F1AC966"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rFonts w:hint="eastAsia"/>
                <w:sz w:val="18"/>
                <w:szCs w:val="18"/>
                <w:lang w:eastAsia="ja-JP"/>
              </w:rPr>
              <w:t xml:space="preserve">HR </w:t>
            </w:r>
            <w:r w:rsidRPr="00DD4BD0">
              <w:rPr>
                <w:sz w:val="18"/>
                <w:szCs w:val="18"/>
                <w:lang w:eastAsia="ja-JP"/>
              </w:rPr>
              <w:t>1.387</w:t>
            </w:r>
            <w:r>
              <w:rPr>
                <w:rFonts w:hint="eastAsia"/>
                <w:sz w:val="18"/>
                <w:szCs w:val="18"/>
                <w:lang w:eastAsia="ja-JP"/>
              </w:rPr>
              <w:t xml:space="preserve"> (</w:t>
            </w:r>
            <w:r w:rsidRPr="00DD4BD0">
              <w:rPr>
                <w:sz w:val="18"/>
                <w:szCs w:val="18"/>
                <w:lang w:eastAsia="ja-JP"/>
              </w:rPr>
              <w:t>1.095-1.757</w:t>
            </w:r>
            <w:r>
              <w:rPr>
                <w:rFonts w:hint="eastAsia"/>
                <w:sz w:val="18"/>
                <w:szCs w:val="18"/>
                <w:lang w:eastAsia="ja-JP"/>
              </w:rPr>
              <w:t>)</w:t>
            </w:r>
          </w:p>
        </w:tc>
        <w:tc>
          <w:tcPr>
            <w:tcW w:w="194" w:type="pct"/>
            <w:tcBorders>
              <w:top w:val="single" w:sz="4" w:space="0" w:color="auto"/>
              <w:left w:val="single" w:sz="4" w:space="0" w:color="auto"/>
              <w:bottom w:val="single" w:sz="4" w:space="0" w:color="auto"/>
              <w:right w:val="single" w:sz="4" w:space="0" w:color="auto"/>
            </w:tcBorders>
          </w:tcPr>
          <w:p w14:paraId="20D77D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05E55ACE" w14:textId="01AD2400" w:rsidR="00583786" w:rsidRPr="00CC465F"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rdiovascular mortality</w:t>
            </w:r>
          </w:p>
        </w:tc>
        <w:tc>
          <w:tcPr>
            <w:tcW w:w="258" w:type="pct"/>
            <w:tcBorders>
              <w:top w:val="single" w:sz="4" w:space="0" w:color="auto"/>
              <w:left w:val="single" w:sz="4" w:space="0" w:color="auto"/>
              <w:bottom w:val="single" w:sz="4" w:space="0" w:color="auto"/>
              <w:right w:val="single" w:sz="4" w:space="0" w:color="auto"/>
            </w:tcBorders>
          </w:tcPr>
          <w:p w14:paraId="4AD946B6"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0C7A7E9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52577C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r>
      <w:tr w:rsidR="00583786" w:rsidRPr="0001000C" w14:paraId="1A147ED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EF3BB5"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5DD299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73472D5D"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0CA44339"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14B38D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474F8AA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18804B6"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A4AD496"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Multivariable Cox analysis of </w:t>
            </w:r>
            <w:proofErr w:type="spellStart"/>
            <w:r w:rsidRPr="00DD4BD0">
              <w:rPr>
                <w:sz w:val="18"/>
                <w:szCs w:val="18"/>
                <w:lang w:eastAsia="ja-JP"/>
              </w:rPr>
              <w:t>CdV</w:t>
            </w:r>
            <w:proofErr w:type="spellEnd"/>
            <w:r w:rsidRPr="00DD4BD0">
              <w:rPr>
                <w:sz w:val="18"/>
                <w:szCs w:val="18"/>
                <w:lang w:eastAsia="ja-JP"/>
              </w:rPr>
              <w:t xml:space="preserve"> mortality used </w:t>
            </w:r>
          </w:p>
          <w:p w14:paraId="53CA6E5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s covariates age, gender, HD vintage, presence of DM, </w:t>
            </w:r>
          </w:p>
          <w:p w14:paraId="17F8B78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presence of ROD, Ca in dialysis solution, oral </w:t>
            </w:r>
          </w:p>
          <w:p w14:paraId="3BA5BCC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a salts, vitamin D treatment, serum Ca, P, </w:t>
            </w:r>
            <w:proofErr w:type="spellStart"/>
            <w:r w:rsidRPr="00DD4BD0">
              <w:rPr>
                <w:sz w:val="18"/>
                <w:szCs w:val="18"/>
                <w:lang w:eastAsia="ja-JP"/>
              </w:rPr>
              <w:t>iPTH</w:t>
            </w:r>
            <w:proofErr w:type="spellEnd"/>
            <w:r w:rsidRPr="00DD4BD0">
              <w:rPr>
                <w:sz w:val="18"/>
                <w:szCs w:val="18"/>
                <w:lang w:eastAsia="ja-JP"/>
              </w:rPr>
              <w:t xml:space="preserve">, ALP, </w:t>
            </w:r>
          </w:p>
          <w:p w14:paraId="6047754E"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creatinine, Hb, cholesterol, </w:t>
            </w:r>
            <w:proofErr w:type="spellStart"/>
            <w:r w:rsidRPr="00DD4BD0">
              <w:rPr>
                <w:sz w:val="18"/>
                <w:szCs w:val="18"/>
                <w:lang w:eastAsia="ja-JP"/>
              </w:rPr>
              <w:t>trygliceride</w:t>
            </w:r>
            <w:proofErr w:type="spellEnd"/>
            <w:r w:rsidRPr="00DD4BD0">
              <w:rPr>
                <w:sz w:val="18"/>
                <w:szCs w:val="18"/>
                <w:lang w:eastAsia="ja-JP"/>
              </w:rPr>
              <w:t xml:space="preserve">, CRP, albumin, </w:t>
            </w:r>
          </w:p>
          <w:p w14:paraId="306C23D4"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ferritin levels, URR, </w:t>
            </w:r>
            <w:proofErr w:type="spellStart"/>
            <w:r w:rsidRPr="00DD4BD0">
              <w:rPr>
                <w:sz w:val="18"/>
                <w:szCs w:val="18"/>
                <w:lang w:eastAsia="ja-JP"/>
              </w:rPr>
              <w:t>spKt</w:t>
            </w:r>
            <w:proofErr w:type="spellEnd"/>
            <w:r w:rsidRPr="00DD4BD0">
              <w:rPr>
                <w:sz w:val="18"/>
                <w:szCs w:val="18"/>
                <w:lang w:eastAsia="ja-JP"/>
              </w:rPr>
              <w:t xml:space="preserve">/V baseline renal disease, initial </w:t>
            </w:r>
          </w:p>
          <w:p w14:paraId="3FA74479"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roofErr w:type="spellStart"/>
            <w:r w:rsidRPr="00DD4BD0">
              <w:rPr>
                <w:sz w:val="18"/>
                <w:szCs w:val="18"/>
                <w:lang w:eastAsia="ja-JP"/>
              </w:rPr>
              <w:t>CdV</w:t>
            </w:r>
            <w:proofErr w:type="spellEnd"/>
            <w:r w:rsidRPr="00DD4BD0">
              <w:rPr>
                <w:sz w:val="18"/>
                <w:szCs w:val="18"/>
                <w:lang w:eastAsia="ja-JP"/>
              </w:rPr>
              <w:t xml:space="preserve"> disease. The method was Forward LR stepwise. </w:t>
            </w:r>
          </w:p>
          <w:p w14:paraId="0EFAA23D"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VC score (HR=1.387; 95.0% CI 1.095-1.757; p=0.007) </w:t>
            </w:r>
          </w:p>
          <w:p w14:paraId="402EAE31" w14:textId="77777777" w:rsidR="00583786" w:rsidRPr="00DD4BD0"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DD4BD0">
              <w:rPr>
                <w:sz w:val="18"/>
                <w:szCs w:val="18"/>
                <w:lang w:eastAsia="ja-JP"/>
              </w:rPr>
              <w:t xml:space="preserve">and URR (HR=0.942; 95.0% CI 0.888-0.999; p=0.046) </w:t>
            </w:r>
          </w:p>
          <w:p w14:paraId="59DD51D6" w14:textId="77777777" w:rsidR="00583786" w:rsidRPr="00583786" w:rsidRDefault="00583786" w:rsidP="00583786">
            <w:pPr>
              <w:cnfStyle w:val="000000000000" w:firstRow="0" w:lastRow="0" w:firstColumn="0" w:lastColumn="0" w:oddVBand="0" w:evenVBand="0" w:oddHBand="0" w:evenHBand="0" w:firstRowFirstColumn="0" w:firstRowLastColumn="0" w:lastRowFirstColumn="0" w:lastRowLastColumn="0"/>
              <w:rPr>
                <w:b/>
                <w:sz w:val="18"/>
                <w:szCs w:val="18"/>
                <w:lang w:eastAsia="ja-JP"/>
              </w:rPr>
            </w:pPr>
            <w:r w:rsidRPr="00DD4BD0">
              <w:rPr>
                <w:sz w:val="18"/>
                <w:szCs w:val="18"/>
                <w:lang w:eastAsia="ja-JP"/>
              </w:rPr>
              <w:t xml:space="preserve">remained in the </w:t>
            </w:r>
            <w:proofErr w:type="spellStart"/>
            <w:r w:rsidRPr="00DD4BD0">
              <w:rPr>
                <w:sz w:val="18"/>
                <w:szCs w:val="18"/>
                <w:lang w:eastAsia="ja-JP"/>
              </w:rPr>
              <w:t>ecuation</w:t>
            </w:r>
            <w:proofErr w:type="spellEnd"/>
            <w:r w:rsidRPr="00DD4BD0">
              <w:rPr>
                <w:sz w:val="18"/>
                <w:szCs w:val="18"/>
                <w:lang w:eastAsia="ja-JP"/>
              </w:rPr>
              <w:t xml:space="preserve">. </w:t>
            </w:r>
            <w:r w:rsidRPr="00583786">
              <w:rPr>
                <w:b/>
                <w:sz w:val="18"/>
                <w:szCs w:val="18"/>
                <w:lang w:eastAsia="ja-JP"/>
              </w:rPr>
              <w:t xml:space="preserve">Increased VC score and decreased </w:t>
            </w:r>
          </w:p>
          <w:p w14:paraId="6A29893D" w14:textId="1A9955E3"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583786">
              <w:rPr>
                <w:b/>
                <w:sz w:val="18"/>
                <w:szCs w:val="18"/>
                <w:lang w:eastAsia="ja-JP"/>
              </w:rPr>
              <w:t>URR represent risk factors for CDV mortality.</w:t>
            </w:r>
          </w:p>
        </w:tc>
        <w:tc>
          <w:tcPr>
            <w:tcW w:w="194" w:type="pct"/>
            <w:tcBorders>
              <w:top w:val="single" w:sz="4" w:space="0" w:color="auto"/>
              <w:left w:val="single" w:sz="4" w:space="0" w:color="auto"/>
              <w:bottom w:val="single" w:sz="4" w:space="0" w:color="auto"/>
              <w:right w:val="single" w:sz="4" w:space="0" w:color="auto"/>
            </w:tcBorders>
          </w:tcPr>
          <w:p w14:paraId="5682E2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419" w:type="pct"/>
            <w:tcBorders>
              <w:top w:val="single" w:sz="4" w:space="0" w:color="auto"/>
              <w:left w:val="single" w:sz="4" w:space="0" w:color="auto"/>
              <w:bottom w:val="single" w:sz="4" w:space="0" w:color="auto"/>
              <w:right w:val="single" w:sz="4" w:space="0" w:color="auto"/>
            </w:tcBorders>
          </w:tcPr>
          <w:p w14:paraId="762B72DF" w14:textId="77777777" w:rsidR="00583786" w:rsidRPr="00CC465F"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58" w:type="pct"/>
            <w:tcBorders>
              <w:top w:val="single" w:sz="4" w:space="0" w:color="auto"/>
              <w:left w:val="single" w:sz="4" w:space="0" w:color="auto"/>
              <w:bottom w:val="single" w:sz="4" w:space="0" w:color="auto"/>
              <w:right w:val="single" w:sz="4" w:space="0" w:color="auto"/>
            </w:tcBorders>
          </w:tcPr>
          <w:p w14:paraId="7BE2BA63" w14:textId="7777777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44155F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9" w:type="pct"/>
            <w:tcBorders>
              <w:top w:val="single" w:sz="4" w:space="0" w:color="auto"/>
              <w:left w:val="single" w:sz="4" w:space="0" w:color="auto"/>
              <w:bottom w:val="single" w:sz="4" w:space="0" w:color="auto"/>
            </w:tcBorders>
          </w:tcPr>
          <w:p w14:paraId="02EB5B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r>
      <w:tr w:rsidR="00583786" w:rsidRPr="0001000C" w14:paraId="6785008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638D22C" w14:textId="56950D6D"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93/ndt/gfs219","ISSN":"0931-0509","abstract":"Introduction and Aims: Vascular calcifications, due to traditional and non-traditional risk factors (including mineral metabolism abnormalities), are highly prevalent in chronic kidney disease (CKD) patients. Although lumbar aortic calcification score (ACS) provides a simple and inexpensive method to evaluate vascular disease, little is known about its determinants in pre-dialysis stages of CKD. Thus, we aimed to assess A</w:instrText>
            </w:r>
            <w:r>
              <w:rPr>
                <w:sz w:val="18"/>
                <w:szCs w:val="18"/>
              </w:rPr>
              <w:instrText>CS relationships with certain uremia-related factors in adults with or without CKD. Methods: A prospective, cross-sectional, single-center study on 106 stable patients with non-dialysis CKD (60% male; 62 [51-72] years, 55% over 60 year-old; 49% - stage 3, 35% - stage 4, 16%- stage 5) and 34 age- and gender-matched patients without CKD (47% male; 59 [46-66] years, 50% over 60 year-old) was conducted. Only 4% of CKD subjects were treated with calcium salt and none with vitamin D derivatives. Medical history and blood pressure measurement were obtained. Abdominal aortic calcification score was evaluated according to Kauppila on a plain lateral lumbar X-ray. Automatic waveform analyzer measurements and carotid artery ultrasonography were performed to assess the cardio-ankle vascular index (CAVI), ankle-brachial index (ABI) and carotid intimae-media thickness (IMT). Some nontraditional risk factors (serum calcium - tCa, phosphate - PO4, intact parathyroid hormone - iPTH, 25 hydroxy-vitamin D - 25OHD, C-reactive protein - CRP) and serum albumin (sAlb) were measured. Results: The proportions of patients with diabetes mellitus, obesity, and active smoking were similar (26% in CKD group vs. 18% in controls, p=0.35, 32% vs. 26%, p=0.54, and 13% vs. 18%, p=0.71, respectively). Higher ACS was found in CKD (1 [0-5.8]) vs. non-CKD patients (0 [0-1]), p=0.003, especially in those with stages 4 (4 [1-7]), p&lt;0.001, and 5 (7 [3-11]), p&lt;0.001. Univariate linear regression showed strong positive associations of ACS with CKD duration (rs=0.32, p&lt;0.001), PO4 (r=0.26, p=0.002), iPTH (rs=0.35, p&lt;0.001), and CRP (rs=0.32, p&lt;0.001), while glomerular filtration rate (GFR, rs=-0.50, p&lt;0.001), sAlb (r=-0.18, p=0.04) and gender (r=-0.18, p=0.04) were inversely associated. No relationships with age, 25OHD, IMT, and indices of arterial stiffness (CAVI, ABI) were found. However, in a model of multiple linear regression that accounts for 30% of ACS variation ( p&lt;0.001), only GFR (t ratio=2.55, p=0.01), tCa (t ratio=2.57, p=0.01) and male gender (t ratio=2.15, p=0.04) we…","author":[{"dropping-particle":"","family":"Capusa","given":"C</w:instrText>
            </w:r>
            <w:r>
              <w:rPr>
                <w:sz w:val="18"/>
                <w:szCs w:val="18"/>
                <w:lang w:eastAsia="ja-JP"/>
              </w:rPr>
              <w:instrText>","non-dropping-particle":"","parse-names":false,"suffix":""},{"dropping-particle":"","family":"Stancu","given":"S","non-dropping-particle":"","parse-names":false,"suffix":""},{"dropping-particle":"","family":"Barsan","given":"L","non-dropping-particle":"","parse-names":false,"suffix":""},{"dropping-particle":"","family":"Ilyes","given":"A","non-dropping-particle":"","parse-names":false,"suffix":""},{"dropping-particle":"","family":"Dorobantu","given":"N","non-dropping-particle":"","parse-names":false,"suffix":""},{"dropping-particle":"","family":"Petrescu","given":"L","non-dropping-particle":"","parse-names":false,"suffix":""},{"dropping-particle":"","family":"Mircescu","given":"G","non-dropping-particle":"","parse-names":false,"suffix":""}],"container-title":"Nephrology Dialysis Transplantation","id":"ITEM-1","issued":{"date-parts":[["2012"]]},"language":"English","page":"ii152","publisher-place":"C. Capusa, Nephrology Dept., Carol Davila University of Medicine and Pharmacy, Bucharest, Romania","title":"Are mineral metabolism abnormalities predictors of vascular calcifications in non-dialysis chronic kidney disease?","type":"article-journal","volume":"27"},"uris":["http://www.mendeley.com/documents/?uuid=a108b1e7-dc4e-40a3-bd03-4c03d46383ab"]}],"mendeley":{"formattedCitation":"(20)","plainTextFormattedCitation":"(20)","previouslyFormattedCitation":"(20)"},"properties":{"noteIndex":0},"schema":"https://github.com/citation-style-language/schema/raw/master/csl-citation.json"}</w:instrText>
            </w:r>
            <w:r>
              <w:rPr>
                <w:sz w:val="18"/>
                <w:szCs w:val="18"/>
              </w:rPr>
              <w:fldChar w:fldCharType="separate"/>
            </w:r>
            <w:r w:rsidRPr="005B11D0">
              <w:rPr>
                <w:b w:val="0"/>
                <w:noProof/>
                <w:sz w:val="18"/>
                <w:szCs w:val="18"/>
                <w:lang w:eastAsia="ja-JP"/>
              </w:rPr>
              <w:t>(2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CE3CF14" w14:textId="0E8DE9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2012</w:t>
            </w:r>
          </w:p>
        </w:tc>
        <w:tc>
          <w:tcPr>
            <w:tcW w:w="161" w:type="pct"/>
            <w:tcBorders>
              <w:top w:val="single" w:sz="4" w:space="0" w:color="auto"/>
              <w:left w:val="single" w:sz="4" w:space="0" w:color="auto"/>
              <w:bottom w:val="single" w:sz="4" w:space="0" w:color="auto"/>
              <w:right w:val="single" w:sz="4" w:space="0" w:color="auto"/>
            </w:tcBorders>
          </w:tcPr>
          <w:p w14:paraId="4A8C1E16" w14:textId="3D875100"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5B11D0">
              <w:rPr>
                <w:sz w:val="18"/>
                <w:szCs w:val="18"/>
                <w:lang w:eastAsia="ja-JP"/>
              </w:rPr>
              <w:t>10.1093/</w:t>
            </w:r>
            <w:proofErr w:type="spellStart"/>
            <w:r w:rsidRPr="005B11D0">
              <w:rPr>
                <w:sz w:val="18"/>
                <w:szCs w:val="18"/>
                <w:lang w:eastAsia="ja-JP"/>
              </w:rPr>
              <w:t>ndt</w:t>
            </w:r>
            <w:proofErr w:type="spellEnd"/>
            <w:r w:rsidRPr="005B11D0">
              <w:rPr>
                <w:sz w:val="18"/>
                <w:szCs w:val="18"/>
                <w:lang w:eastAsia="ja-JP"/>
              </w:rPr>
              <w:t>/gfs219</w:t>
            </w:r>
          </w:p>
        </w:tc>
        <w:tc>
          <w:tcPr>
            <w:tcW w:w="226" w:type="pct"/>
            <w:tcBorders>
              <w:top w:val="single" w:sz="4" w:space="0" w:color="auto"/>
              <w:left w:val="single" w:sz="4" w:space="0" w:color="auto"/>
              <w:bottom w:val="single" w:sz="4" w:space="0" w:color="auto"/>
              <w:right w:val="single" w:sz="4" w:space="0" w:color="auto"/>
            </w:tcBorders>
          </w:tcPr>
          <w:p w14:paraId="7C6B1A84"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07479CC" w14:textId="250D263C" w:rsidR="00583786" w:rsidRDefault="0066730B"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Romania</w:t>
            </w:r>
          </w:p>
        </w:tc>
        <w:tc>
          <w:tcPr>
            <w:tcW w:w="354" w:type="pct"/>
            <w:tcBorders>
              <w:top w:val="single" w:sz="4" w:space="0" w:color="auto"/>
              <w:left w:val="single" w:sz="4" w:space="0" w:color="auto"/>
              <w:bottom w:val="single" w:sz="4" w:space="0" w:color="auto"/>
              <w:right w:val="single" w:sz="4" w:space="0" w:color="auto"/>
            </w:tcBorders>
          </w:tcPr>
          <w:p w14:paraId="33E522B4" w14:textId="231D27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78712AD4" w14:textId="239AE34B"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2885063F" w14:textId="50819968"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T ratio = 2.15, p = 0.04</w:t>
            </w:r>
          </w:p>
        </w:tc>
        <w:tc>
          <w:tcPr>
            <w:tcW w:w="194" w:type="pct"/>
            <w:tcBorders>
              <w:top w:val="single" w:sz="4" w:space="0" w:color="auto"/>
              <w:left w:val="single" w:sz="4" w:space="0" w:color="auto"/>
              <w:bottom w:val="single" w:sz="4" w:space="0" w:color="auto"/>
              <w:right w:val="single" w:sz="4" w:space="0" w:color="auto"/>
            </w:tcBorders>
          </w:tcPr>
          <w:p w14:paraId="124D62DA" w14:textId="40E19B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v</w:t>
            </w:r>
          </w:p>
        </w:tc>
        <w:tc>
          <w:tcPr>
            <w:tcW w:w="419" w:type="pct"/>
            <w:tcBorders>
              <w:top w:val="single" w:sz="4" w:space="0" w:color="auto"/>
              <w:left w:val="single" w:sz="4" w:space="0" w:color="auto"/>
              <w:bottom w:val="single" w:sz="4" w:space="0" w:color="auto"/>
              <w:right w:val="single" w:sz="4" w:space="0" w:color="auto"/>
            </w:tcBorders>
          </w:tcPr>
          <w:p w14:paraId="3DD5EF01" w14:textId="1B4A47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Aortic calcification score (ACS)</w:t>
            </w:r>
          </w:p>
        </w:tc>
        <w:tc>
          <w:tcPr>
            <w:tcW w:w="258" w:type="pct"/>
            <w:tcBorders>
              <w:top w:val="single" w:sz="4" w:space="0" w:color="auto"/>
              <w:left w:val="single" w:sz="4" w:space="0" w:color="auto"/>
              <w:bottom w:val="single" w:sz="4" w:space="0" w:color="auto"/>
              <w:right w:val="single" w:sz="4" w:space="0" w:color="auto"/>
            </w:tcBorders>
          </w:tcPr>
          <w:p w14:paraId="533EE0D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2E446C07" w14:textId="4D0382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3-5</w:t>
            </w:r>
          </w:p>
        </w:tc>
        <w:tc>
          <w:tcPr>
            <w:tcW w:w="229" w:type="pct"/>
            <w:tcBorders>
              <w:top w:val="single" w:sz="4" w:space="0" w:color="auto"/>
              <w:left w:val="single" w:sz="4" w:space="0" w:color="auto"/>
              <w:bottom w:val="single" w:sz="4" w:space="0" w:color="auto"/>
            </w:tcBorders>
          </w:tcPr>
          <w:p w14:paraId="11F10CCE" w14:textId="57EB33A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Pr>
                <w:sz w:val="18"/>
                <w:szCs w:val="18"/>
                <w:lang w:eastAsia="ja-JP"/>
              </w:rPr>
              <w:t>106</w:t>
            </w:r>
          </w:p>
        </w:tc>
      </w:tr>
      <w:tr w:rsidR="00583786" w:rsidRPr="0001000C" w14:paraId="43EB735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F635DD" w14:textId="3361B4C7" w:rsidR="00583786" w:rsidRDefault="00583786" w:rsidP="00583786">
            <w:pPr>
              <w:rPr>
                <w:sz w:val="18"/>
                <w:szCs w:val="18"/>
                <w:lang w:eastAsia="ja-JP"/>
              </w:rPr>
            </w:pPr>
            <w:r>
              <w:rPr>
                <w:sz w:val="18"/>
                <w:szCs w:val="18"/>
              </w:rPr>
              <w:fldChar w:fldCharType="begin" w:fldLock="1"/>
            </w:r>
            <w:r>
              <w:rPr>
                <w:sz w:val="18"/>
                <w:szCs w:val="18"/>
                <w:lang w:eastAsia="ja-JP"/>
              </w:rPr>
              <w:instrText>ADDIN CSL_CITATION {"citationItems":[{"id":"ITEM-1","itemData":{"DOI":"10.1016/j.ejmhg.2013.07.003","abstract":"Disorders of bone and mineral metabolism contribute to an increased prevalence of vascular calcification (VC) with its adverse clinical outcomes in patients with chronic kidney disease (CKD). The pathogenesis of VC is not fully understood. Fetuin-A is one of the inhibitors of calcification whose level is lowered in patients with CKD. In addition fetuin-A 256Ser/Ser (allele G) might affect serum fetuin-A levels. The aim of this work was to study the association between fetuin-A and its gene and VC and also with bone mineral density (BMD) in patients with CKD on conservative treatment, on maintenance of hemodialysis (HD) and those who underwent renal transplantation.This study included twenty eight CKD patients on HD, seventeen CKD patients on conservative treatment and twelve patients who underwent transplantation in addition to sixteen healthy controls. All were subjected to history taking, clinical examination, laboratory investigations including fasting serum glucose, urea, creatinine, albumin, lipid profile, C-reactive protein (CRP), estimated glomerular filteration rate (e-GFR), calcium, phosphorus, calcium by phosphorus product (Ca×PO4), intact parathyroid hormone (iPTH), alkaline phosphatase (Alk)</w:instrText>
            </w:r>
            <w:r>
              <w:rPr>
                <w:sz w:val="18"/>
                <w:szCs w:val="18"/>
              </w:rPr>
              <w:instrText>, fetuin-A and genotyping for the common functional polymorphisms on fetuin-A (Thr256Ser) using the Polymerase chain reaction (PCR) technique. Radiological examination included ultrasonography of carotid arteries and assessment of VC by plain X-ray and assessment of BMD.Serum calcium was lower, phosphorus, Ca×PO4, iPTH and Alk were higher in all patient groups than control. Fetuin-A was lower in all patient groups compared to controls. VC was detected in 39.2% HD patients, 29.4% patients on conservative treatment and 25% patients on transplantation. T-score of BMD was significantly lower in all patient groups than control. There was no statistically significant difference between patients and cont</w:instrText>
            </w:r>
            <w:r>
              <w:rPr>
                <w:rFonts w:hint="eastAsia"/>
                <w:sz w:val="18"/>
                <w:szCs w:val="18"/>
              </w:rPr>
              <w:instrText xml:space="preserve">rol groups according to the frequencies of the three fetuin-A genotypes (C. </w:instrText>
            </w:r>
            <w:r>
              <w:rPr>
                <w:rFonts w:hint="eastAsia"/>
                <w:sz w:val="18"/>
                <w:szCs w:val="18"/>
              </w:rPr>
              <w:instrText>→</w:instrText>
            </w:r>
            <w:r>
              <w:rPr>
                <w:rFonts w:hint="eastAsia"/>
                <w:sz w:val="18"/>
                <w:szCs w:val="18"/>
              </w:rPr>
              <w:instrText xml:space="preserve">. G) but the distribution of the fetuin-A (C. </w:instrText>
            </w:r>
            <w:r>
              <w:rPr>
                <w:rFonts w:hint="eastAsia"/>
                <w:sz w:val="18"/>
                <w:szCs w:val="18"/>
              </w:rPr>
              <w:instrText>→</w:instrText>
            </w:r>
            <w:r>
              <w:rPr>
                <w:rFonts w:hint="eastAsia"/>
                <w:sz w:val="18"/>
                <w:szCs w:val="18"/>
              </w:rPr>
              <w:instrText>. G); Thr256Ser gene polymorphisms in the studied subjects showed significant correlation with low serum fetuin-A levels. VC was as</w:instrText>
            </w:r>
            <w:r>
              <w:rPr>
                <w:sz w:val="18"/>
                <w:szCs w:val="18"/>
              </w:rPr>
              <w:instrText>sociated with older age, male gender, longer HD duration, lower albumin, higher LDL-c, higher carotid plaques and lower T-score value of BMD.VC was evident in patients with CKD and it is related to atherosclerosis and lower BMD. Fetuin-A was lower in all patients with CKD with significant relation between serum f…","author":[{"dropping-particle":"","family":"Maharem","given":"Dalia A","non-dropping-particle":"","parse-names":false,"suff</w:instrText>
            </w:r>
            <w:r>
              <w:rPr>
                <w:sz w:val="18"/>
                <w:szCs w:val="18"/>
                <w:lang w:eastAsia="ja-JP"/>
              </w:rPr>
              <w:instrText>ix":""},{"dropping-particle":"","family":"Gomaa","given":"Salwa H","non-dropping-particle":"","parse-names":false,"suffix":""},{"dropping-particle":"","family":"Ghandor","given":"Marwa K","non-dropping-particle":"El","parse-names":false,"suffix":""},{"dropping-particle":"","family":"Mohamed","given":"Ehab I","non-dropping-particle":"","parse-names":false,"suffix":""},{"dropping-particle":"","family":"Matrawy","given":"Khaled A","non-dropping-particle":"","parse-names":false,"suffix":""},{"dropping-particle":"","family":"Zaytoun","given":"Sameh S","non-dropping-particle":"","parse-names":false,"suffix":""},{"dropping-particle":"","family":"Nomeir","given":"Hanan M","non-dropping-particle":"","parse-names":false,"suffix":""}],"container-title":"Egyptian Journal of Medical Human Genetics","id":"ITEM-1","issue":"4","issued":{"date-parts":[["2013"]]},"page":"337-352","publisher-place":"D.A. Maharem, Internal Medicine, Medical Research Institute Alexandria University, Egypt","title":"Association of serum fetuin-A and fetuin-A gene polymorphism in relation to mineral and bone disorders in patients with chronic kidney disease","type":"article-journal","volume":"14"},"uris":["http://www.mendeley.com/documents/?uuid=d052356a-bfa9-3a45-80f6-037ad77dcb29"]}],"mendeley":{"formattedCitation":"(21)","plainTextFormattedCitation":"(21)","previouslyFormattedCitation":"(21)"},"properties":{"noteIndex":0},"schema":"https://github.com/citation-style-language/schema/raw/master/csl-citation.json"}</w:instrText>
            </w:r>
            <w:r>
              <w:rPr>
                <w:sz w:val="18"/>
                <w:szCs w:val="18"/>
              </w:rPr>
              <w:fldChar w:fldCharType="separate"/>
            </w:r>
            <w:r w:rsidRPr="006D7EAC">
              <w:rPr>
                <w:b w:val="0"/>
                <w:noProof/>
                <w:sz w:val="18"/>
                <w:szCs w:val="18"/>
                <w:lang w:eastAsia="ja-JP"/>
              </w:rPr>
              <w:t>(2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57D1E3A" w14:textId="1BC432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2013</w:t>
            </w:r>
          </w:p>
        </w:tc>
        <w:tc>
          <w:tcPr>
            <w:tcW w:w="161" w:type="pct"/>
            <w:tcBorders>
              <w:top w:val="single" w:sz="4" w:space="0" w:color="auto"/>
              <w:left w:val="single" w:sz="4" w:space="0" w:color="auto"/>
              <w:bottom w:val="single" w:sz="4" w:space="0" w:color="auto"/>
              <w:right w:val="single" w:sz="4" w:space="0" w:color="auto"/>
            </w:tcBorders>
          </w:tcPr>
          <w:p w14:paraId="6BFD60B9" w14:textId="5A53FDD9"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10.1016/j.ejmhg.2013.07.003</w:t>
            </w:r>
          </w:p>
        </w:tc>
        <w:tc>
          <w:tcPr>
            <w:tcW w:w="226" w:type="pct"/>
            <w:tcBorders>
              <w:top w:val="single" w:sz="4" w:space="0" w:color="auto"/>
              <w:left w:val="single" w:sz="4" w:space="0" w:color="auto"/>
              <w:bottom w:val="single" w:sz="4" w:space="0" w:color="auto"/>
              <w:right w:val="single" w:sz="4" w:space="0" w:color="auto"/>
            </w:tcBorders>
          </w:tcPr>
          <w:p w14:paraId="7274883F"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380215A8" w14:textId="26D28CB6" w:rsidR="00583786" w:rsidRDefault="0066730B"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Egypt</w:t>
            </w:r>
          </w:p>
        </w:tc>
        <w:tc>
          <w:tcPr>
            <w:tcW w:w="354" w:type="pct"/>
            <w:tcBorders>
              <w:top w:val="single" w:sz="4" w:space="0" w:color="auto"/>
              <w:left w:val="single" w:sz="4" w:space="0" w:color="auto"/>
              <w:bottom w:val="single" w:sz="4" w:space="0" w:color="auto"/>
              <w:right w:val="single" w:sz="4" w:space="0" w:color="auto"/>
            </w:tcBorders>
          </w:tcPr>
          <w:p w14:paraId="7B9BE094" w14:textId="7F7148C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Causes</w:t>
            </w:r>
          </w:p>
        </w:tc>
        <w:tc>
          <w:tcPr>
            <w:tcW w:w="355" w:type="pct"/>
            <w:tcBorders>
              <w:top w:val="single" w:sz="4" w:space="0" w:color="auto"/>
              <w:left w:val="single" w:sz="4" w:space="0" w:color="auto"/>
              <w:bottom w:val="single" w:sz="4" w:space="0" w:color="auto"/>
              <w:right w:val="single" w:sz="4" w:space="0" w:color="auto"/>
            </w:tcBorders>
          </w:tcPr>
          <w:p w14:paraId="26038C2C" w14:textId="2453AC5D"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Male gender</w:t>
            </w:r>
          </w:p>
        </w:tc>
        <w:tc>
          <w:tcPr>
            <w:tcW w:w="1837" w:type="pct"/>
            <w:tcBorders>
              <w:top w:val="single" w:sz="4" w:space="0" w:color="auto"/>
              <w:left w:val="single" w:sz="4" w:space="0" w:color="auto"/>
              <w:bottom w:val="single" w:sz="4" w:space="0" w:color="auto"/>
              <w:right w:val="single" w:sz="4" w:space="0" w:color="auto"/>
            </w:tcBorders>
          </w:tcPr>
          <w:p w14:paraId="712537F1" w14:textId="1319D9B7"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noProof/>
              </w:rPr>
              <w:drawing>
                <wp:inline distT="0" distB="0" distL="0" distR="0" wp14:anchorId="61C20A62" wp14:editId="16B93160">
                  <wp:extent cx="2271873" cy="1104900"/>
                  <wp:effectExtent l="0" t="0" r="0" b="0"/>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9"/>
                          <a:srcRect l="31659" t="21279" r="6043" b="11083"/>
                          <a:stretch/>
                        </pic:blipFill>
                        <pic:spPr bwMode="auto">
                          <a:xfrm>
                            <a:off x="0" y="0"/>
                            <a:ext cx="2277093" cy="1107439"/>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BE00F17" w14:textId="342EAB2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w:t>
            </w:r>
          </w:p>
        </w:tc>
        <w:tc>
          <w:tcPr>
            <w:tcW w:w="419" w:type="pct"/>
            <w:tcBorders>
              <w:top w:val="single" w:sz="4" w:space="0" w:color="auto"/>
              <w:left w:val="single" w:sz="4" w:space="0" w:color="auto"/>
              <w:bottom w:val="single" w:sz="4" w:space="0" w:color="auto"/>
              <w:right w:val="single" w:sz="4" w:space="0" w:color="auto"/>
            </w:tcBorders>
          </w:tcPr>
          <w:p w14:paraId="1DAFA69F" w14:textId="64661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sidRPr="006D7EAC">
              <w:rPr>
                <w:sz w:val="18"/>
                <w:szCs w:val="18"/>
                <w:lang w:eastAsia="ja-JP"/>
              </w:rPr>
              <w:t>SVCS</w:t>
            </w:r>
          </w:p>
        </w:tc>
        <w:tc>
          <w:tcPr>
            <w:tcW w:w="258" w:type="pct"/>
            <w:tcBorders>
              <w:top w:val="single" w:sz="4" w:space="0" w:color="auto"/>
              <w:left w:val="single" w:sz="4" w:space="0" w:color="auto"/>
              <w:bottom w:val="single" w:sz="4" w:space="0" w:color="auto"/>
              <w:right w:val="single" w:sz="4" w:space="0" w:color="auto"/>
            </w:tcBorders>
          </w:tcPr>
          <w:p w14:paraId="7697DD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p>
        </w:tc>
        <w:tc>
          <w:tcPr>
            <w:tcW w:w="225" w:type="pct"/>
            <w:tcBorders>
              <w:top w:val="single" w:sz="4" w:space="0" w:color="auto"/>
              <w:left w:val="single" w:sz="4" w:space="0" w:color="auto"/>
              <w:bottom w:val="single" w:sz="4" w:space="0" w:color="auto"/>
              <w:right w:val="single" w:sz="4" w:space="0" w:color="auto"/>
            </w:tcBorders>
          </w:tcPr>
          <w:p w14:paraId="3B0FE8FF" w14:textId="0F539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5-5T</w:t>
            </w:r>
          </w:p>
        </w:tc>
        <w:tc>
          <w:tcPr>
            <w:tcW w:w="229" w:type="pct"/>
            <w:tcBorders>
              <w:top w:val="single" w:sz="4" w:space="0" w:color="auto"/>
              <w:left w:val="single" w:sz="4" w:space="0" w:color="auto"/>
              <w:bottom w:val="single" w:sz="4" w:space="0" w:color="auto"/>
            </w:tcBorders>
          </w:tcPr>
          <w:p w14:paraId="6C6A4524" w14:textId="2D25C6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lang w:eastAsia="ja-JP"/>
              </w:rPr>
            </w:pPr>
            <w:r>
              <w:rPr>
                <w:sz w:val="18"/>
                <w:szCs w:val="18"/>
                <w:lang w:eastAsia="ja-JP"/>
              </w:rPr>
              <w:t>73</w:t>
            </w:r>
          </w:p>
        </w:tc>
      </w:tr>
      <w:tr w:rsidR="00583786" w:rsidRPr="0001000C" w14:paraId="0A542F5A"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2B970" w14:textId="77777777" w:rsidR="00583786" w:rsidRDefault="00583786" w:rsidP="00583786">
            <w:pPr>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1220CA1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61" w:type="pct"/>
            <w:tcBorders>
              <w:top w:val="single" w:sz="4" w:space="0" w:color="auto"/>
              <w:left w:val="single" w:sz="4" w:space="0" w:color="auto"/>
              <w:bottom w:val="single" w:sz="4" w:space="0" w:color="auto"/>
              <w:right w:val="single" w:sz="4" w:space="0" w:color="auto"/>
            </w:tcBorders>
          </w:tcPr>
          <w:p w14:paraId="0EF69ED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226" w:type="pct"/>
            <w:tcBorders>
              <w:top w:val="single" w:sz="4" w:space="0" w:color="auto"/>
              <w:left w:val="single" w:sz="4" w:space="0" w:color="auto"/>
              <w:bottom w:val="single" w:sz="4" w:space="0" w:color="auto"/>
              <w:right w:val="single" w:sz="4" w:space="0" w:color="auto"/>
            </w:tcBorders>
          </w:tcPr>
          <w:p w14:paraId="2639667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22" w:type="pct"/>
            <w:tcBorders>
              <w:top w:val="single" w:sz="4" w:space="0" w:color="auto"/>
              <w:left w:val="single" w:sz="4" w:space="0" w:color="auto"/>
              <w:bottom w:val="single" w:sz="4" w:space="0" w:color="auto"/>
              <w:right w:val="single" w:sz="4" w:space="0" w:color="auto"/>
            </w:tcBorders>
          </w:tcPr>
          <w:p w14:paraId="4BC95E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4" w:type="pct"/>
            <w:tcBorders>
              <w:top w:val="single" w:sz="4" w:space="0" w:color="auto"/>
              <w:left w:val="single" w:sz="4" w:space="0" w:color="auto"/>
              <w:bottom w:val="single" w:sz="4" w:space="0" w:color="auto"/>
              <w:right w:val="single" w:sz="4" w:space="0" w:color="auto"/>
            </w:tcBorders>
          </w:tcPr>
          <w:p w14:paraId="031BD4F2" w14:textId="4305A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355" w:type="pct"/>
            <w:tcBorders>
              <w:top w:val="single" w:sz="4" w:space="0" w:color="auto"/>
              <w:left w:val="single" w:sz="4" w:space="0" w:color="auto"/>
              <w:bottom w:val="single" w:sz="4" w:space="0" w:color="auto"/>
              <w:right w:val="single" w:sz="4" w:space="0" w:color="auto"/>
            </w:tcBorders>
          </w:tcPr>
          <w:p w14:paraId="5DC4FDDC"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p>
        </w:tc>
        <w:tc>
          <w:tcPr>
            <w:tcW w:w="1837" w:type="pct"/>
            <w:tcBorders>
              <w:top w:val="single" w:sz="4" w:space="0" w:color="auto"/>
              <w:left w:val="single" w:sz="4" w:space="0" w:color="auto"/>
              <w:bottom w:val="single" w:sz="4" w:space="0" w:color="auto"/>
              <w:right w:val="single" w:sz="4" w:space="0" w:color="auto"/>
            </w:tcBorders>
          </w:tcPr>
          <w:p w14:paraId="694BD8BB" w14:textId="43F37724"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lang w:eastAsia="ja-JP"/>
              </w:rPr>
            </w:pPr>
            <w:r w:rsidRPr="00461B09">
              <w:rPr>
                <w:sz w:val="18"/>
                <w:szCs w:val="18"/>
                <w:lang w:eastAsia="ja-JP"/>
              </w:rPr>
              <w:t>VC was significantly associated with older age, male gender, longer HD duration, lower albumin, higher LDL-c, higher</w:t>
            </w:r>
            <w:r>
              <w:rPr>
                <w:sz w:val="18"/>
                <w:szCs w:val="18"/>
                <w:lang w:eastAsia="ja-JP"/>
              </w:rPr>
              <w:t xml:space="preserve"> </w:t>
            </w:r>
            <w:r w:rsidRPr="00461B09">
              <w:rPr>
                <w:sz w:val="18"/>
                <w:szCs w:val="18"/>
                <w:lang w:eastAsia="ja-JP"/>
              </w:rPr>
              <w:t>carotid plaques and lower BMD at the lumbar spine and the T</w:t>
            </w:r>
            <w:r>
              <w:rPr>
                <w:sz w:val="18"/>
                <w:szCs w:val="18"/>
                <w:lang w:eastAsia="ja-JP"/>
              </w:rPr>
              <w:t>-</w:t>
            </w:r>
            <w:r w:rsidRPr="00461B09">
              <w:rPr>
                <w:sz w:val="18"/>
                <w:szCs w:val="18"/>
                <w:lang w:eastAsia="ja-JP"/>
              </w:rPr>
              <w:t xml:space="preserve">score value but had no significant association with the following parameters: duration </w:t>
            </w:r>
            <w:r w:rsidRPr="00461B09">
              <w:rPr>
                <w:sz w:val="18"/>
                <w:szCs w:val="18"/>
                <w:lang w:eastAsia="ja-JP"/>
              </w:rPr>
              <w:lastRenderedPageBreak/>
              <w:t>of transplantation, blood pressure,</w:t>
            </w:r>
            <w:r>
              <w:rPr>
                <w:sz w:val="18"/>
                <w:szCs w:val="18"/>
                <w:lang w:eastAsia="ja-JP"/>
              </w:rPr>
              <w:t xml:space="preserve"> </w:t>
            </w:r>
            <w:r w:rsidRPr="00461B09">
              <w:rPr>
                <w:sz w:val="18"/>
                <w:szCs w:val="18"/>
                <w:lang w:eastAsia="ja-JP"/>
              </w:rPr>
              <w:t xml:space="preserve">total cholesterol, TG, Ca, PO4, Ca·PO4, </w:t>
            </w:r>
            <w:proofErr w:type="spellStart"/>
            <w:r w:rsidRPr="00461B09">
              <w:rPr>
                <w:sz w:val="18"/>
                <w:szCs w:val="18"/>
                <w:lang w:eastAsia="ja-JP"/>
              </w:rPr>
              <w:t>iPTH</w:t>
            </w:r>
            <w:proofErr w:type="spellEnd"/>
            <w:r w:rsidRPr="00461B09">
              <w:rPr>
                <w:sz w:val="18"/>
                <w:szCs w:val="18"/>
                <w:lang w:eastAsia="ja-JP"/>
              </w:rPr>
              <w:t>, CRP, fetuin</w:t>
            </w:r>
            <w:r>
              <w:rPr>
                <w:sz w:val="18"/>
                <w:szCs w:val="18"/>
                <w:lang w:eastAsia="ja-JP"/>
              </w:rPr>
              <w:t xml:space="preserve"> </w:t>
            </w:r>
            <w:r w:rsidRPr="00461B09">
              <w:rPr>
                <w:sz w:val="18"/>
                <w:szCs w:val="18"/>
                <w:lang w:eastAsia="ja-JP"/>
              </w:rPr>
              <w:t xml:space="preserve">A, e-GFR and IMT. </w:t>
            </w:r>
            <w:proofErr w:type="gramStart"/>
            <w:r w:rsidRPr="00461B09">
              <w:rPr>
                <w:sz w:val="18"/>
                <w:szCs w:val="18"/>
                <w:lang w:eastAsia="ja-JP"/>
              </w:rPr>
              <w:t>Also</w:t>
            </w:r>
            <w:proofErr w:type="gramEnd"/>
            <w:r w:rsidRPr="00461B09">
              <w:rPr>
                <w:sz w:val="18"/>
                <w:szCs w:val="18"/>
                <w:lang w:eastAsia="ja-JP"/>
              </w:rPr>
              <w:t xml:space="preserve"> no significant association was seen</w:t>
            </w:r>
            <w:r>
              <w:rPr>
                <w:sz w:val="18"/>
                <w:szCs w:val="18"/>
                <w:lang w:eastAsia="ja-JP"/>
              </w:rPr>
              <w:t xml:space="preserve"> </w:t>
            </w:r>
            <w:r w:rsidRPr="00461B09">
              <w:rPr>
                <w:sz w:val="18"/>
                <w:szCs w:val="18"/>
                <w:lang w:eastAsia="ja-JP"/>
              </w:rPr>
              <w:t>between fetuin-A gene polymorphism and VC. Patients with</w:t>
            </w:r>
            <w:r>
              <w:rPr>
                <w:sz w:val="18"/>
                <w:szCs w:val="18"/>
                <w:lang w:eastAsia="ja-JP"/>
              </w:rPr>
              <w:t xml:space="preserve"> </w:t>
            </w:r>
            <w:r w:rsidRPr="00461B09">
              <w:rPr>
                <w:sz w:val="18"/>
                <w:szCs w:val="18"/>
                <w:lang w:eastAsia="ja-JP"/>
              </w:rPr>
              <w:t>VC had higher CRP than those without but did not reach a</w:t>
            </w:r>
            <w:r>
              <w:rPr>
                <w:sz w:val="18"/>
                <w:szCs w:val="18"/>
                <w:lang w:eastAsia="ja-JP"/>
              </w:rPr>
              <w:t xml:space="preserve"> </w:t>
            </w:r>
            <w:r w:rsidRPr="00461B09">
              <w:rPr>
                <w:sz w:val="18"/>
                <w:szCs w:val="18"/>
                <w:lang w:eastAsia="ja-JP"/>
              </w:rPr>
              <w:t>significant value. (Table 10).</w:t>
            </w:r>
          </w:p>
        </w:tc>
        <w:tc>
          <w:tcPr>
            <w:tcW w:w="194" w:type="pct"/>
            <w:tcBorders>
              <w:top w:val="single" w:sz="4" w:space="0" w:color="auto"/>
              <w:left w:val="single" w:sz="4" w:space="0" w:color="auto"/>
              <w:bottom w:val="single" w:sz="4" w:space="0" w:color="auto"/>
              <w:right w:val="single" w:sz="4" w:space="0" w:color="auto"/>
            </w:tcBorders>
          </w:tcPr>
          <w:p w14:paraId="1DC67FC9" w14:textId="67EAC2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P = </w:t>
            </w:r>
            <w:proofErr w:type="gramStart"/>
            <w:r>
              <w:rPr>
                <w:sz w:val="18"/>
                <w:szCs w:val="18"/>
              </w:rPr>
              <w:t xml:space="preserve">0.056  </w:t>
            </w:r>
            <w:r>
              <w:rPr>
                <w:rFonts w:hint="eastAsia"/>
                <w:sz w:val="18"/>
                <w:szCs w:val="18"/>
              </w:rPr>
              <w:t>不</w:t>
            </w:r>
            <w:r>
              <w:rPr>
                <w:rFonts w:hint="eastAsia"/>
                <w:sz w:val="18"/>
                <w:szCs w:val="18"/>
              </w:rPr>
              <w:lastRenderedPageBreak/>
              <w:t>應該相關</w:t>
            </w:r>
            <w:proofErr w:type="gramEnd"/>
            <w:r>
              <w:rPr>
                <w:rFonts w:hint="eastAsia"/>
                <w:sz w:val="18"/>
                <w:szCs w:val="18"/>
              </w:rPr>
              <w:t>，但是內文說相關</w:t>
            </w:r>
          </w:p>
        </w:tc>
        <w:tc>
          <w:tcPr>
            <w:tcW w:w="419" w:type="pct"/>
            <w:tcBorders>
              <w:top w:val="single" w:sz="4" w:space="0" w:color="auto"/>
              <w:left w:val="single" w:sz="4" w:space="0" w:color="auto"/>
              <w:bottom w:val="single" w:sz="4" w:space="0" w:color="auto"/>
              <w:right w:val="single" w:sz="4" w:space="0" w:color="auto"/>
            </w:tcBorders>
          </w:tcPr>
          <w:p w14:paraId="632113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6F786F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100E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BD3E0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2D79897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2D26D8" w14:textId="755E99B5" w:rsidR="00583786" w:rsidRDefault="00583786" w:rsidP="00583786">
            <w:pPr>
              <w:rPr>
                <w:sz w:val="18"/>
                <w:szCs w:val="18"/>
              </w:rPr>
            </w:pPr>
            <w:r>
              <w:rPr>
                <w:sz w:val="18"/>
                <w:szCs w:val="18"/>
              </w:rPr>
              <w:fldChar w:fldCharType="begin" w:fldLock="1"/>
            </w:r>
            <w:r>
              <w:rPr>
                <w:sz w:val="18"/>
                <w:szCs w:val="18"/>
                <w:lang w:eastAsia="ja-JP"/>
              </w:rPr>
              <w:instrText>ADDIN CSL_CITATION {"citationItems":[{"id":"ITEM-1","itemData":{"DOI":"10.1093/ndt/gfv200.30","abstract":"Introduction and Aims: Hemodialysis patients have a dramatically increased all‐cause and cardiovascular mortality risk. However, the best risk assessment is unknown. This study aimed to perform a comprehensive comparison of cardiovascular imaging techniques and traditional and non‐traditional serum risk factors with respect to their impact on all‐cause and cardiovascular mortality. Methods: Data from 220 hemodialysis patients (mean age 59+/‐11 y) were analyzed with a mean follow‐up period of 692 days. Both single calcification sites (peripheral arteries and heart valves) and calcification scores (e.g. Adragao), ejection fraction, pulse wave velocity, intima media</w:instrText>
            </w:r>
            <w:r>
              <w:rPr>
                <w:sz w:val="18"/>
                <w:szCs w:val="18"/>
              </w:rPr>
              <w:instrText xml:space="preserve"> thickness (IMT) and traditional and non‐traditional serum risk factors were assessed. All parameters that were included into the final model were further statistically analysed by Cox regression. Results: Predictors for all‐cause mortality included IMT, the Adragao Score, CRP, age and gender. For cardiovascular mortality IMT, calcification scores, BNP, troponin T and hsCRP were significant predictors. In both models IMT showed the strongest impact for risk assessment (hazard ratio 123 and 79; confidence interval 7‐2280 and 1‐5400 for total and cardiovascular mortality, respectively; figure 1). Conclusions: IMT may serve as an effective screening tool to evaluate dialysis patients' risk for death and should be evaluated in other cohorts, as IMT is easy to assess, inexpensive and not time‐consuming. (Figure Presented).","author":[{"dropping-particle":"","family":"Schlieper","given":"Georg","non-dropping-particle":"","parse-names":false,"suffix":""},{"dropping-particle":"","family":"Frisch","given":"Beate","non-dropping-particle":"","parse-names":false,"suffix":""},{"dropping-particle":"","family":"Djuric","given":"Zivka","non-dropping-particle":"","parse-names":false,"suffix":""},{"dropping-particle":"","family":"Dimkovic","given":"Nada","non-dropping-particle":"","parse-names":false,"suffix":""},{"dropping-particle":"","family":"Floege","given":"Juergen","non-dropping-particle":"","parse-names":false,"suffix":""}],"container-title":"Nephrology Dialysis Transplantation","id":"ITEM-1","issue":"suppl_3","issued":{"date-parts":[["2015"]]},"page":"iii613-iii614","title":"Sp711Comprehensive Comparison of Cardiovascular Imaging Tools and Biomarkers for Risk Prediction in Hd Patients: Imt Beets Them All","type":"article-journal","volume":"30"},"uris":["http://www.mendeley.com/documents/?uuid=29dc99db-73b2-3e2a-8b12-c2ba3a28e534"]}],"mendeley":{"formattedCitation":"(22)","plainTextFormattedCitation":"(22)","previouslyFormattedCitation":"(22)"},"properties":{"noteIndex":0},"schema":"https://github.com/citation-style-language/schema/raw/master/csl-citation.json"}</w:instrText>
            </w:r>
            <w:r>
              <w:rPr>
                <w:sz w:val="18"/>
                <w:szCs w:val="18"/>
              </w:rPr>
              <w:fldChar w:fldCharType="separate"/>
            </w:r>
            <w:r w:rsidRPr="005974C4">
              <w:rPr>
                <w:b w:val="0"/>
                <w:noProof/>
                <w:sz w:val="18"/>
                <w:szCs w:val="18"/>
              </w:rPr>
              <w:t>(2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A38082E" w14:textId="0A7219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29EB324" w14:textId="5EDE235B"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10.1093/</w:t>
            </w:r>
            <w:proofErr w:type="spellStart"/>
            <w:r w:rsidRPr="005974C4">
              <w:rPr>
                <w:sz w:val="18"/>
                <w:szCs w:val="18"/>
              </w:rPr>
              <w:t>ndt</w:t>
            </w:r>
            <w:proofErr w:type="spellEnd"/>
            <w:r w:rsidRPr="005974C4">
              <w:rPr>
                <w:sz w:val="18"/>
                <w:szCs w:val="18"/>
              </w:rPr>
              <w:t>/gfv200.30</w:t>
            </w:r>
          </w:p>
        </w:tc>
        <w:tc>
          <w:tcPr>
            <w:tcW w:w="226" w:type="pct"/>
            <w:tcBorders>
              <w:top w:val="single" w:sz="4" w:space="0" w:color="auto"/>
              <w:left w:val="single" w:sz="4" w:space="0" w:color="auto"/>
              <w:bottom w:val="single" w:sz="4" w:space="0" w:color="auto"/>
              <w:right w:val="single" w:sz="4" w:space="0" w:color="auto"/>
            </w:tcBorders>
          </w:tcPr>
          <w:p w14:paraId="0D4B2B2C" w14:textId="7777777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8208BE" w14:textId="44CDB8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rmany?</w:t>
            </w:r>
          </w:p>
        </w:tc>
        <w:tc>
          <w:tcPr>
            <w:tcW w:w="354" w:type="pct"/>
            <w:tcBorders>
              <w:top w:val="single" w:sz="4" w:space="0" w:color="auto"/>
              <w:left w:val="single" w:sz="4" w:space="0" w:color="auto"/>
              <w:bottom w:val="single" w:sz="4" w:space="0" w:color="auto"/>
              <w:right w:val="single" w:sz="4" w:space="0" w:color="auto"/>
            </w:tcBorders>
          </w:tcPr>
          <w:p w14:paraId="17C3E837" w14:textId="074A1E8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B0466B" w14:textId="1C8D1C81"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728A58CD" w14:textId="26375C01"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50 (0.28-0.87)</w:t>
            </w:r>
          </w:p>
        </w:tc>
        <w:tc>
          <w:tcPr>
            <w:tcW w:w="194" w:type="pct"/>
            <w:tcBorders>
              <w:top w:val="single" w:sz="4" w:space="0" w:color="auto"/>
              <w:left w:val="single" w:sz="4" w:space="0" w:color="auto"/>
              <w:bottom w:val="single" w:sz="4" w:space="0" w:color="auto"/>
              <w:right w:val="single" w:sz="4" w:space="0" w:color="auto"/>
            </w:tcBorders>
          </w:tcPr>
          <w:p w14:paraId="407D99D2" w14:textId="04D819F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82F61D" w14:textId="34CECB2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74C4">
              <w:rPr>
                <w:sz w:val="18"/>
                <w:szCs w:val="18"/>
              </w:rPr>
              <w:t>Adragao calcification scores</w:t>
            </w:r>
          </w:p>
        </w:tc>
        <w:tc>
          <w:tcPr>
            <w:tcW w:w="258" w:type="pct"/>
            <w:tcBorders>
              <w:top w:val="single" w:sz="4" w:space="0" w:color="auto"/>
              <w:left w:val="single" w:sz="4" w:space="0" w:color="auto"/>
              <w:bottom w:val="single" w:sz="4" w:space="0" w:color="auto"/>
              <w:right w:val="single" w:sz="4" w:space="0" w:color="auto"/>
            </w:tcBorders>
          </w:tcPr>
          <w:p w14:paraId="142894CC" w14:textId="2D907F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73E11CEA" w14:textId="60A25F9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E1F2FCD" w14:textId="5AE2EC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0</w:t>
            </w:r>
          </w:p>
        </w:tc>
      </w:tr>
      <w:tr w:rsidR="00583786" w:rsidRPr="0001000C" w14:paraId="6BA87C2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AB49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1F5F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D93E68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00331F"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9BE81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8B5F0D2" w14:textId="349649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E489D9" w14:textId="77777777" w:rsidR="00583786" w:rsidRPr="002878B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8891056" w14:textId="38405E4A" w:rsidR="00583786" w:rsidRPr="00461B0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noProof/>
              </w:rPr>
              <w:drawing>
                <wp:inline distT="0" distB="0" distL="0" distR="0" wp14:anchorId="186DFFDF" wp14:editId="4EFDD053">
                  <wp:extent cx="2238375" cy="541020"/>
                  <wp:effectExtent l="0" t="0" r="9525" b="0"/>
                  <wp:docPr id="4" name="圖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18999" b="27042"/>
                          <a:stretch/>
                        </pic:blipFill>
                        <pic:spPr bwMode="auto">
                          <a:xfrm>
                            <a:off x="0" y="0"/>
                            <a:ext cx="2238375" cy="541020"/>
                          </a:xfrm>
                          <a:prstGeom prst="rect">
                            <a:avLst/>
                          </a:prstGeom>
                          <a:ln>
                            <a:noFill/>
                          </a:ln>
                          <a:extLst>
                            <a:ext uri="{53640926-AAD7-44D8-BBD7-CCE9431645EC}">
                              <a14:shadowObscured xmlns:a14="http://schemas.microsoft.com/office/drawing/2010/main"/>
                            </a:ext>
                          </a:extLst>
                        </pic:spPr>
                      </pic:pic>
                    </a:graphicData>
                  </a:graphic>
                </wp:inline>
              </w:drawing>
            </w:r>
          </w:p>
        </w:tc>
        <w:tc>
          <w:tcPr>
            <w:tcW w:w="194" w:type="pct"/>
            <w:tcBorders>
              <w:top w:val="single" w:sz="4" w:space="0" w:color="auto"/>
              <w:left w:val="single" w:sz="4" w:space="0" w:color="auto"/>
              <w:bottom w:val="single" w:sz="4" w:space="0" w:color="auto"/>
              <w:right w:val="single" w:sz="4" w:space="0" w:color="auto"/>
            </w:tcBorders>
          </w:tcPr>
          <w:p w14:paraId="3D44B0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F34D32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9479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30B94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5CDD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F449F4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24F8CCF" w14:textId="2999EA4D"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221064","abstract":"Dialysis patients display an increased mortality which is associated with cardiovascular calcifications. Diabetes mellitus and ethnicity are known factors that affect the extent of cardiovascular calcifications. However, most studies have investigated mixed cohorts with diabetics and/or mixed ethnicity.","author":[{"dropping-particle":"","family":"Schlieper","given":"Georg","non-dropping-particle":"","parse-names":false,"suffix":""},{"dropping-particle":"","family":"Brandenburg","given":"Vincent","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non-dropping-particle":"","parse-names":false,"suffix":""},{"dropping-particle":"","family":"Krüger","given":"Thilo","non-dropping-particle":"","parse-names":false,"suffix":""},{"dropping-particle":"","family":"Westenfeld","given":"Ralf","non-dropping-particle":"","parse-names":false,"suffix":""},{"dropping-particle":"","family":"Ackermann","given":"Diana","non-dropping-particle":"","parse-names":false,"suffix":""},{"dropping-particle":"","family":"Haselhuhn","given":"Angelika","non-dropping-particle":"","parse-names":false,"suffix":""},{"dropping-particle":"","family":"Dimkovic","given":"Sinisa","non-dropping-particle":"","parse-names":false,"suffix":""},{"dropping-particle":"","family":"Ketteler","given":"Markus","non-dropping-particle":"","parse-names":false,"suffix":""},{"dropping-particle":"","family":"Floege","given":"Jürgen","non-dropping-particle":"","parse-names":false,"suffix":""},{"dropping-particle":"","family":"Dimkovic","given":"Nada","non-dropping-particle":"","parse-names":false,"suffix":""}],"container-title":"Kidney and Blood Pressure Research","id":"ITEM-1","issue":"3","issued":{"date-parts":[["2009"]]},"page":"161-168","publisher-place":"G. Schlieper, Department of Nephrology and Clinical Immunology, RWTH, University Hospital Aachen, Pauwelsstrasse 30, DE-52074 Aachen, Germany","title":"Risk factors for cardiovascular calcifications in non-diabetic Caucasian haemodialysis patients","type":"article-journal","volume":"32"},"uris":["http://www.mendeley.com/documents/?uuid=818e6be8-8330-3d58-8076-b5976f98c79c"]}],"mendeley":{"formattedCitation":"(23)","plainTextFormattedCitation":"(23)","previouslyFormattedCitation":"(23)"},"properties":{"noteIndex":0},"schema":"https://github.com/citation-style-language/schema/raw/master/csl-citation.json"}</w:instrText>
            </w:r>
            <w:r>
              <w:rPr>
                <w:sz w:val="18"/>
                <w:szCs w:val="18"/>
              </w:rPr>
              <w:fldChar w:fldCharType="separate"/>
            </w:r>
            <w:r w:rsidRPr="00BC5481">
              <w:rPr>
                <w:b w:val="0"/>
                <w:noProof/>
                <w:sz w:val="18"/>
                <w:szCs w:val="18"/>
              </w:rPr>
              <w:t>(2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98FA8" w14:textId="5CD892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0568EB30" w14:textId="4BE5D89E"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0.1159/000221064</w:t>
            </w:r>
          </w:p>
        </w:tc>
        <w:tc>
          <w:tcPr>
            <w:tcW w:w="226" w:type="pct"/>
            <w:tcBorders>
              <w:top w:val="single" w:sz="4" w:space="0" w:color="auto"/>
              <w:left w:val="single" w:sz="4" w:space="0" w:color="auto"/>
              <w:bottom w:val="single" w:sz="4" w:space="0" w:color="auto"/>
              <w:right w:val="single" w:sz="4" w:space="0" w:color="auto"/>
            </w:tcBorders>
          </w:tcPr>
          <w:p w14:paraId="25134B09" w14:textId="3B3026A7"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19468238</w:t>
            </w:r>
          </w:p>
        </w:tc>
        <w:tc>
          <w:tcPr>
            <w:tcW w:w="322" w:type="pct"/>
            <w:tcBorders>
              <w:top w:val="single" w:sz="4" w:space="0" w:color="auto"/>
              <w:left w:val="single" w:sz="4" w:space="0" w:color="auto"/>
              <w:bottom w:val="single" w:sz="4" w:space="0" w:color="auto"/>
              <w:right w:val="single" w:sz="4" w:space="0" w:color="auto"/>
            </w:tcBorders>
          </w:tcPr>
          <w:p w14:paraId="2EDEB279" w14:textId="180D060F"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70324D64" w14:textId="6C23A78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CFED36" w14:textId="7BC23278" w:rsidR="00583786" w:rsidRPr="002878B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7CC226F" w14:textId="4751F946" w:rsidR="00583786" w:rsidRPr="00461B0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C5481">
              <w:rPr>
                <w:sz w:val="18"/>
                <w:szCs w:val="18"/>
              </w:rPr>
              <w:t xml:space="preserve">2.75 </w:t>
            </w:r>
            <w:r>
              <w:rPr>
                <w:sz w:val="18"/>
                <w:szCs w:val="18"/>
              </w:rPr>
              <w:t>(</w:t>
            </w:r>
            <w:r w:rsidRPr="00BC5481">
              <w:rPr>
                <w:sz w:val="18"/>
                <w:szCs w:val="18"/>
              </w:rPr>
              <w:t>1.41–5.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D51D2CA" w14:textId="4224ED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1080C0" w14:textId="79B558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dragao calcification score</w:t>
            </w:r>
          </w:p>
        </w:tc>
        <w:tc>
          <w:tcPr>
            <w:tcW w:w="258" w:type="pct"/>
            <w:tcBorders>
              <w:top w:val="single" w:sz="4" w:space="0" w:color="auto"/>
              <w:left w:val="single" w:sz="4" w:space="0" w:color="auto"/>
              <w:bottom w:val="single" w:sz="4" w:space="0" w:color="auto"/>
              <w:right w:val="single" w:sz="4" w:space="0" w:color="auto"/>
            </w:tcBorders>
          </w:tcPr>
          <w:p w14:paraId="5F2818D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04E012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B8F9B4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383C1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710C3A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2FC6F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F1135A"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8035D1"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EC504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89D6FC4" w14:textId="307189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D567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7F83265" w14:textId="3110ABA7"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C5481">
              <w:rPr>
                <w:sz w:val="18"/>
                <w:szCs w:val="18"/>
              </w:rPr>
              <w:t xml:space="preserve">2.32 </w:t>
            </w:r>
            <w:r>
              <w:rPr>
                <w:sz w:val="18"/>
                <w:szCs w:val="18"/>
              </w:rPr>
              <w:t>(</w:t>
            </w:r>
            <w:r w:rsidRPr="00BC5481">
              <w:rPr>
                <w:sz w:val="18"/>
                <w:szCs w:val="18"/>
              </w:rPr>
              <w:t>1.19–4.52</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7B2038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33E9D7A" w14:textId="14C1CB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osite score</w:t>
            </w:r>
          </w:p>
        </w:tc>
        <w:tc>
          <w:tcPr>
            <w:tcW w:w="258" w:type="pct"/>
            <w:tcBorders>
              <w:top w:val="single" w:sz="4" w:space="0" w:color="auto"/>
              <w:left w:val="single" w:sz="4" w:space="0" w:color="auto"/>
              <w:bottom w:val="single" w:sz="4" w:space="0" w:color="auto"/>
              <w:right w:val="single" w:sz="4" w:space="0" w:color="auto"/>
            </w:tcBorders>
          </w:tcPr>
          <w:p w14:paraId="142C0AC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A6CD6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2241B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A6FA43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FDBFA3" w14:textId="08C7DB9D"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223-013-9811-x","abstract":"We studied the effects of increasing the dialysate calcium concentration (DCa) to 1.75 mmol/L on controlling chronic kidney disease-mineral and bone disorder in Chinese patients on maintenance hemodialysis (MHD). We reviewed the data of MHD patients in one center (cohort 1) during prior 10 years and analyzed the risk factors of mortality and transference calcification (TC) in120 MHD patients surviving in 2003 (cohort 2). A multicenter, prospective, parallel-group, controlled trial (cohort 3) was also conducted from January 2011 to December 2012. The DCa at one center was increased from 1.5 to 1.75 mmol/L but was not changed at the other two centers. The clinical outcomes, biochemical parameters, medicine treatments, and TC markers [aortic arch calcification score (AoACS)] were compared between groups. In cohort 1, the annual mean serum iPTH increased significantly over 10 years. In cohort 1, 72 patients survived for 10 years, whose doses of calcium salts and active vitamin D3 and AoACs increased progressively. In cohort 2, the main cause of death was cardiocerebrovascular disease (CCVD) (n = 18, 48.6 %). Male sex and lower serum calcium concentrations were independent risk factors for CCVD mortality. In cohort 3, serum phosphorus, iPTH, and 25(OH)D decreased and serum calcium increased significantly; also, the doses of calcium and vitamin D3 decreased from 2011 to 2012 in the DCa 1.75 group. There were no significant differences in clinical outcomes either between groups or between the two calendar years. Our results indicate that increasing DCa to 1.75 mmol/L can decrease the elevated levels of serum iPTH and phosphorus, reduce the doses of calcium and vitamin D3, and be safe for short periods of time.","author":[{"dropping-particle":"","family":"Zhang","given":"Dong Liang","non-dropping-particle":"","parse-names":false,"suffix":""},{"dropping-particle":"","family":"Wang","given":"Li Yan","non-dropping-particle":"","parse-names":false,"suffix":""},{"dropping-particle":"","family":"Sun","given":"Fang","non-dropping-particle":"","parse-names":false,"suffix":""},{"dropping-particle":"","family":"Zhou","given":"Yi Lun","non-dropping-particle":"","parse-names":false,"suffix":""},{"dropping-particle":"","family":"Duan","given":"Xiao Feng","non-dropping-particle":"","parse-names":false,"suffix":""},{"dropping-particle":"","family":"Liu","given":"Sha","non-dropping-particle":"","parse-names":false,"suffix":""},{"dropping-particle":"","family":"Sun","given":"Yi","non-dropping-particle":"","parse-names":false,"suffix":""},{"dropping-particle":"","family":"Cui","given":"Tai Gen","non-dropping-particle":"","parse-names":false,"suffix":""},{"dropping-particle":"","family":"Liu","given":"Wen Hu","non-dropping-particle":"","parse-names":false,"suffix":""}],"container-title":"Calcified Tissue International","id":"ITEM-1","issue":"3","issued":{"date-parts":[["2014"]]},"page":"301-310","title":"Is the dialysate calcium concentration of 1.75 mmol/L suitable for Chinese patients on maintenance hemodialysis?","type":"article-journal","volume":"94"},"uris":["http://www.mendeley.com/documents/?uuid=374f953e-84af-3c82-810e-9e7389077669"]}],"mendeley":{"formattedCitation":"(24)","plainTextFormattedCitation":"(24)","previouslyFormattedCitation":"(24)"},"properties":{"noteIndex":0},"schema":"https://github.com/citation-style-language/schema/raw/master/csl-citation.json"}</w:instrText>
            </w:r>
            <w:r>
              <w:rPr>
                <w:sz w:val="18"/>
                <w:szCs w:val="18"/>
              </w:rPr>
              <w:fldChar w:fldCharType="separate"/>
            </w:r>
            <w:r w:rsidRPr="002C5294">
              <w:rPr>
                <w:b w:val="0"/>
                <w:noProof/>
                <w:sz w:val="18"/>
                <w:szCs w:val="18"/>
              </w:rPr>
              <w:t>(2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BAD87BC" w14:textId="7F7666F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2</w:t>
            </w:r>
            <w:r>
              <w:rPr>
                <w:sz w:val="18"/>
                <w:szCs w:val="18"/>
              </w:rPr>
              <w:t>014</w:t>
            </w:r>
          </w:p>
        </w:tc>
        <w:tc>
          <w:tcPr>
            <w:tcW w:w="161" w:type="pct"/>
            <w:tcBorders>
              <w:top w:val="single" w:sz="4" w:space="0" w:color="auto"/>
              <w:left w:val="single" w:sz="4" w:space="0" w:color="auto"/>
              <w:bottom w:val="single" w:sz="4" w:space="0" w:color="auto"/>
              <w:right w:val="single" w:sz="4" w:space="0" w:color="auto"/>
            </w:tcBorders>
          </w:tcPr>
          <w:p w14:paraId="4B3D27FD" w14:textId="294A14E4"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t>10.1007/s002</w:t>
            </w:r>
            <w:r w:rsidRPr="002C5294">
              <w:rPr>
                <w:sz w:val="18"/>
                <w:szCs w:val="18"/>
              </w:rPr>
              <w:lastRenderedPageBreak/>
              <w:t>23-013-9811-x</w:t>
            </w:r>
          </w:p>
        </w:tc>
        <w:tc>
          <w:tcPr>
            <w:tcW w:w="226" w:type="pct"/>
            <w:tcBorders>
              <w:top w:val="single" w:sz="4" w:space="0" w:color="auto"/>
              <w:left w:val="single" w:sz="4" w:space="0" w:color="auto"/>
              <w:bottom w:val="single" w:sz="4" w:space="0" w:color="auto"/>
              <w:right w:val="single" w:sz="4" w:space="0" w:color="auto"/>
            </w:tcBorders>
          </w:tcPr>
          <w:p w14:paraId="0433F5F2" w14:textId="5924D268"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5294">
              <w:rPr>
                <w:sz w:val="18"/>
                <w:szCs w:val="18"/>
              </w:rPr>
              <w:lastRenderedPageBreak/>
              <w:t>24193439</w:t>
            </w:r>
          </w:p>
        </w:tc>
        <w:tc>
          <w:tcPr>
            <w:tcW w:w="322" w:type="pct"/>
            <w:tcBorders>
              <w:top w:val="single" w:sz="4" w:space="0" w:color="auto"/>
              <w:left w:val="single" w:sz="4" w:space="0" w:color="auto"/>
              <w:bottom w:val="single" w:sz="4" w:space="0" w:color="auto"/>
              <w:right w:val="single" w:sz="4" w:space="0" w:color="auto"/>
            </w:tcBorders>
          </w:tcPr>
          <w:p w14:paraId="7E2C4D27" w14:textId="07E3EBB0"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hina</w:t>
            </w:r>
          </w:p>
        </w:tc>
        <w:tc>
          <w:tcPr>
            <w:tcW w:w="354" w:type="pct"/>
            <w:tcBorders>
              <w:top w:val="single" w:sz="4" w:space="0" w:color="auto"/>
              <w:left w:val="single" w:sz="4" w:space="0" w:color="auto"/>
              <w:bottom w:val="single" w:sz="4" w:space="0" w:color="auto"/>
              <w:right w:val="single" w:sz="4" w:space="0" w:color="auto"/>
            </w:tcBorders>
          </w:tcPr>
          <w:p w14:paraId="586F0101" w14:textId="375976B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5867721" w14:textId="413789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294F8D2" w14:textId="649BB25C"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R 0.225 (0.100-0.509)</w:t>
            </w:r>
          </w:p>
        </w:tc>
        <w:tc>
          <w:tcPr>
            <w:tcW w:w="194" w:type="pct"/>
            <w:tcBorders>
              <w:top w:val="single" w:sz="4" w:space="0" w:color="auto"/>
              <w:left w:val="single" w:sz="4" w:space="0" w:color="auto"/>
              <w:bottom w:val="single" w:sz="4" w:space="0" w:color="auto"/>
              <w:right w:val="single" w:sz="4" w:space="0" w:color="auto"/>
            </w:tcBorders>
          </w:tcPr>
          <w:p w14:paraId="281A3CE0" w14:textId="6E100D3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119E13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8697ED3" w14:textId="34A529D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2335413" w14:textId="3EB564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062D1447" w14:textId="64D321C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0</w:t>
            </w:r>
          </w:p>
        </w:tc>
      </w:tr>
      <w:tr w:rsidR="00583786" w:rsidRPr="0001000C" w14:paraId="0E64A3D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D87A1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0D099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D96DE3E"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D8C93D" w14:textId="77777777" w:rsidR="00583786" w:rsidRPr="0036392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46309B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AD0566" w14:textId="0498C8F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AB4E48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8B02461" w14:textId="0ABD8AA6" w:rsidR="00583786" w:rsidRPr="00BC548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HR 0.043 (0.008-0.241)</w:t>
            </w:r>
          </w:p>
        </w:tc>
        <w:tc>
          <w:tcPr>
            <w:tcW w:w="194" w:type="pct"/>
            <w:tcBorders>
              <w:top w:val="single" w:sz="4" w:space="0" w:color="auto"/>
              <w:left w:val="single" w:sz="4" w:space="0" w:color="auto"/>
              <w:bottom w:val="single" w:sz="4" w:space="0" w:color="auto"/>
              <w:right w:val="single" w:sz="4" w:space="0" w:color="auto"/>
            </w:tcBorders>
          </w:tcPr>
          <w:p w14:paraId="6870512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68D6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A5BEFE7" w14:textId="77777777" w:rsidR="00583786" w:rsidRPr="00B1319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cardiocerebrovascular</w:t>
            </w:r>
          </w:p>
          <w:p w14:paraId="22CA82E7" w14:textId="140F44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B13192">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E0CA86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A4E1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81A9F01"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97A003D" w14:textId="009AFDE8"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i236","abstract":"BACKGROUND: Vascular calcification and arterial stiffening are independent predictors of all causes and cardiovascular mortality in chronic kidney disease (CKD). Few data are currently available comparing vascular calcification and its attendant functional cardiovascular consequences between CKD stage 4 patients and both peritoneal dialysis (PD) and haemodialysis (HD) (CKD stage 5) patients. METHOD: We studied 134 subjects (60 HD, 28 PD and 46 CKD 4). Vascular calcification was quantified using multi-slice spiral CT scanning of a 5 cm standardized segment of superficial femoral artery. Pulse wave analysis and pulse wave velocity were assessed using applanation tonometry, to determine arterial compliance. Further digital arterial pulse wave analysis was used to measure systemic haemodynamic variables. All medications were recorded and biochemical variables were time averaged for the 6 months prior to entering the study. RESULTS: Forty-seven percent of CKD 4 patients demonstrated vascular calcification as compared with CKD 5 (71% PD and 73% HD, P = 0.02). HD patients had higher calcification scores (median 121) than either PD (median 21) or CKD 4 (median 0) (P = 0.008). There were no significant differences in baseline characteristics between the groups. Comparing tertiles of patients (based on calcification score), increased calcification score was associated with a reduction in arterial compliance (mean PWV 8.9 1.1, 11 3.6, 11.3 3.7 m/s, P = 0.005). The degree of calcification did not influence systolic blood pressure (BP), diastolic BP or heart rate. However, more heavily calcified patients demonstrated significantly higher mean pulse pressures (58 19, 74 22 and 72 25 mmHg, P = 0.001), lower total peripheral resistance (1.5 1, 1.3 0.8, 0.9 0.4, P = 0.01) and higher stroke volume (84 25, 95 29, 106 39 ml, P = 0.01). More heavily calcified patients were significantly older and predominantly male. CONCLUSION: This study has successfully utilized a novel technique for the quantification of calcification. We have demonstrated vascular calcification and associated cardiovascular dysfunction in CKD 4, PD and HD with significant differences between the groups. Thirty percent of individuals show no calcification, even those established on renal replacement therapy for a prolonged period of time. Further work is required to identify factors which promote progression of arterial calcification in those who are susceptible.","author":[{"dropping-particle":"","family":"Sigrist","given":"Mhairi","non-dropping-particle":"","parse-names":false,"suffix":""},{"dropping-particle":"","family":"Bungay","given":"Peter","non-dropping-particle":"","parse-names":false,"suffix":""},{"dropping-particle":"","family":"Taal","given":"Maarter W","non-dropping-particle":"","parse-names":false,"suffix":""},{"dropping-particle":"","family":"McIntyre","given":"Christopher W","non-dropping-particle":"","parse-names":false,"suffix":""}],"container-title":"Nephrology Dialysis Transplantation","id":"ITEM-1","issue":"3","issued":{"date-parts":[["2006"]]},"page":"707-714","title":"Vascular calcification and cardiovascular function in chronic kidney disease","type":"article-journal","volume":"21"},"uris":["http://www.mendeley.com/documents/?uuid=5d03993e-910c-3759-bb0f-98f3cd1e0681"]}],"mendeley":{"formattedCitation":"(25)","plainTextFormattedCitation":"(25)","previouslyFormattedCitation":"(25)"},"properties":{"noteIndex":0},"schema":"https://github.com/citation-style-language/schema/raw/master/csl-citation.json"}</w:instrText>
            </w:r>
            <w:r>
              <w:rPr>
                <w:sz w:val="18"/>
                <w:szCs w:val="18"/>
              </w:rPr>
              <w:fldChar w:fldCharType="separate"/>
            </w:r>
            <w:r w:rsidRPr="00BA368F">
              <w:rPr>
                <w:b w:val="0"/>
                <w:noProof/>
                <w:sz w:val="18"/>
                <w:szCs w:val="18"/>
              </w:rPr>
              <w:t>(2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67E713" w14:textId="2F27A2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65187F3E" w14:textId="13B343D1"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0.1093/</w:t>
            </w:r>
            <w:proofErr w:type="spellStart"/>
            <w:r w:rsidRPr="00BA368F">
              <w:rPr>
                <w:sz w:val="18"/>
                <w:szCs w:val="18"/>
              </w:rPr>
              <w:t>ndt</w:t>
            </w:r>
            <w:proofErr w:type="spellEnd"/>
            <w:r w:rsidRPr="00BA368F">
              <w:rPr>
                <w:sz w:val="18"/>
                <w:szCs w:val="18"/>
              </w:rPr>
              <w:t>/gfi236</w:t>
            </w:r>
          </w:p>
        </w:tc>
        <w:tc>
          <w:tcPr>
            <w:tcW w:w="226" w:type="pct"/>
            <w:tcBorders>
              <w:top w:val="single" w:sz="4" w:space="0" w:color="auto"/>
              <w:left w:val="single" w:sz="4" w:space="0" w:color="auto"/>
              <w:bottom w:val="single" w:sz="4" w:space="0" w:color="auto"/>
              <w:right w:val="single" w:sz="4" w:space="0" w:color="auto"/>
            </w:tcBorders>
          </w:tcPr>
          <w:p w14:paraId="77D66854" w14:textId="482900A2" w:rsidR="00583786" w:rsidRPr="0036392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16263735</w:t>
            </w:r>
          </w:p>
        </w:tc>
        <w:tc>
          <w:tcPr>
            <w:tcW w:w="322" w:type="pct"/>
            <w:tcBorders>
              <w:top w:val="single" w:sz="4" w:space="0" w:color="auto"/>
              <w:left w:val="single" w:sz="4" w:space="0" w:color="auto"/>
              <w:bottom w:val="single" w:sz="4" w:space="0" w:color="auto"/>
              <w:right w:val="single" w:sz="4" w:space="0" w:color="auto"/>
            </w:tcBorders>
          </w:tcPr>
          <w:p w14:paraId="52EBDDC9" w14:textId="439E23F8" w:rsidR="00583786" w:rsidRDefault="00832F1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776D538D" w14:textId="16799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82B3DF0" w14:textId="79A32E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DF3E173" w14:textId="1FF735D1" w:rsidR="00583786" w:rsidRPr="00BC548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alcification </w:t>
            </w:r>
            <w:proofErr w:type="spellStart"/>
            <w:r>
              <w:rPr>
                <w:sz w:val="18"/>
                <w:szCs w:val="18"/>
              </w:rPr>
              <w:t>tertile</w:t>
            </w:r>
            <w:proofErr w:type="spellEnd"/>
            <w:r>
              <w:rPr>
                <w:sz w:val="18"/>
                <w:szCs w:val="18"/>
              </w:rPr>
              <w:t xml:space="preserve"> 1/2/3: </w:t>
            </w:r>
            <w:r w:rsidRPr="00BA368F">
              <w:rPr>
                <w:sz w:val="18"/>
                <w:szCs w:val="18"/>
              </w:rPr>
              <w:t>18 (46%)</w:t>
            </w:r>
            <w:r>
              <w:rPr>
                <w:sz w:val="18"/>
                <w:szCs w:val="18"/>
              </w:rPr>
              <w:t xml:space="preserve"> / </w:t>
            </w:r>
            <w:r w:rsidRPr="00BA368F">
              <w:rPr>
                <w:sz w:val="18"/>
                <w:szCs w:val="18"/>
              </w:rPr>
              <w:t>28 (71%)</w:t>
            </w:r>
            <w:r>
              <w:rPr>
                <w:sz w:val="18"/>
                <w:szCs w:val="18"/>
              </w:rPr>
              <w:t xml:space="preserve"> / </w:t>
            </w:r>
            <w:r w:rsidRPr="00BA368F">
              <w:rPr>
                <w:sz w:val="18"/>
                <w:szCs w:val="18"/>
              </w:rPr>
              <w:t>39 (81%)</w:t>
            </w:r>
            <w:r>
              <w:rPr>
                <w:sz w:val="18"/>
                <w:szCs w:val="18"/>
              </w:rPr>
              <w:t>,</w:t>
            </w:r>
            <w:r w:rsidRPr="00BA368F">
              <w:rPr>
                <w:sz w:val="18"/>
                <w:szCs w:val="18"/>
              </w:rPr>
              <w:t xml:space="preserve"> P&lt;0.001</w:t>
            </w:r>
          </w:p>
        </w:tc>
        <w:tc>
          <w:tcPr>
            <w:tcW w:w="194" w:type="pct"/>
            <w:tcBorders>
              <w:top w:val="single" w:sz="4" w:space="0" w:color="auto"/>
              <w:left w:val="single" w:sz="4" w:space="0" w:color="auto"/>
              <w:bottom w:val="single" w:sz="4" w:space="0" w:color="auto"/>
              <w:right w:val="single" w:sz="4" w:space="0" w:color="auto"/>
            </w:tcBorders>
          </w:tcPr>
          <w:p w14:paraId="401CDAA2" w14:textId="78D923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0FD74DF" w14:textId="1A4DB9CE"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w:t>
            </w:r>
            <w:r w:rsidRPr="00BA368F">
              <w:rPr>
                <w:sz w:val="18"/>
                <w:szCs w:val="18"/>
              </w:rPr>
              <w:t>ulti-slice spiral CT scanning of a 5 cm standardized</w:t>
            </w:r>
          </w:p>
          <w:p w14:paraId="2DFC5B62" w14:textId="53D3544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BA368F">
              <w:rPr>
                <w:sz w:val="18"/>
                <w:szCs w:val="18"/>
              </w:rPr>
              <w:t>segment of</w:t>
            </w:r>
            <w:r>
              <w:rPr>
                <w:sz w:val="18"/>
                <w:szCs w:val="18"/>
              </w:rPr>
              <w:t xml:space="preserve"> </w:t>
            </w:r>
            <w:r w:rsidRPr="00BA368F">
              <w:rPr>
                <w:sz w:val="18"/>
                <w:szCs w:val="18"/>
              </w:rPr>
              <w:t>superficial femoral artery</w:t>
            </w:r>
          </w:p>
        </w:tc>
        <w:tc>
          <w:tcPr>
            <w:tcW w:w="258" w:type="pct"/>
            <w:tcBorders>
              <w:top w:val="single" w:sz="4" w:space="0" w:color="auto"/>
              <w:left w:val="single" w:sz="4" w:space="0" w:color="auto"/>
              <w:bottom w:val="single" w:sz="4" w:space="0" w:color="auto"/>
              <w:right w:val="single" w:sz="4" w:space="0" w:color="auto"/>
            </w:tcBorders>
          </w:tcPr>
          <w:p w14:paraId="454A92F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8F5222A" w14:textId="524F95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4F2C7894" w14:textId="73CE83B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583786" w:rsidRPr="0001000C" w14:paraId="1C1F6BCA" w14:textId="77777777" w:rsidTr="00976074">
        <w:trPr>
          <w:cnfStyle w:val="000000100000" w:firstRow="0" w:lastRow="0" w:firstColumn="0" w:lastColumn="0" w:oddVBand="0" w:evenVBand="0" w:oddHBand="1" w:evenHBand="0" w:firstRowFirstColumn="0" w:firstRowLastColumn="0" w:lastRowFirstColumn="0" w:lastRowLastColumn="0"/>
          <w:trHeight w:val="1151"/>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B24D22" w14:textId="13EBAA43"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184864","abstract":"UNLABELLED: Linear calcifications of the abdominal aorta and of the iliac and femoral arteries were measured yearly for 3 years on X rays of 24 patients on chronic hemodialysis taking variable amounts of calcium carbonate and Al(OH)3 but no pharmacological doses of vitamin D or 1 alpha-hydroxylated vitamin D derivatives. The speed of their extension appeared exponential and covariant with the male sex, age only for men and, independently of these two factors, with diastolic blood pressure and blood triglycerides. Plasma concentrations of calcium, phosphate and glucose were covariant with the extension of calcinosis only at a borderline level. The doses of calcium carbonate and the levels of plasma alkaline phosphatase were not at all covariant. CONCLUSIONS: (1) The effect of high doses of calcium carbonate is possibly harmful only when supraphysiological levels of plasma calcium are induced, whereas plasma phosphate is not adequately decreased. The doses of calcium carbonate per se have no deleterious effect (2). Since alkaline phosphatase is not covariant with the extension of calcinosis, the degree of hyperparathyroidism per se does not seem to play a causative role in vascular calcinosis (3). The main risk factors of vascular calcinosis are: age, the male sex, diastolic blood pressure and blood triglycerides.","author":[{"dropping-particle":"","family":"Renaud","given":"H","non-dropping-particle":"","parse-names":false,"suffix":""},{"dropping-particle":"","family":"Atik","given":"A","non-dropping-particle":"","parse-names":false,"suffix":""},{"dropping-particle":"","family":"Herve","given":"M","non-dropping-particle":"","parse-names":false,"suffix":""},{"dropping-particle":"","family":"Moriniere","given":"P","non-dropping-particle":"","parse-names":false,"suffix":""},{"dropping-particle":"","family":"Hocine","given":"C","non-dropping-particle":"","parse-names":false,"suffix":""},{"dropping-particle":"","family":"Belbrik","given":"S","non-dropping-particle":"","parse-names":false,"suffix":""},{"dropping-particle":"","family":"Fournier","given":"A","non-dropping-particle":"","parse-names":false,"suffix":""}],"container-title":"Nephron","id":"ITEM-1","issue":"1","issued":{"date-parts":[["1988"]]},"page":"28-32","title":"Evaluation of vascular calcinosis risk factors in patients on chronic hemodialysis: lack of influence of calcium carbonate.","type":"article-journal","volume":"48"},"uris":["http://www.mendeley.com/documents/?uuid=a91e4f4f-a728-3ed8-ba81-9cf4557660ac"]}],"mendeley":{"formattedCitation":"(26)","plainTextFormattedCitation":"(26)","previouslyFormattedCitation":"(26)"},"properties":{"noteIndex":0},"schema":"https://github.com/citation-style-language/schema/raw/master/csl-citation.json"}</w:instrText>
            </w:r>
            <w:r>
              <w:rPr>
                <w:sz w:val="18"/>
                <w:szCs w:val="18"/>
              </w:rPr>
              <w:fldChar w:fldCharType="separate"/>
            </w:r>
            <w:r w:rsidRPr="008D47FC">
              <w:rPr>
                <w:b w:val="0"/>
                <w:noProof/>
                <w:sz w:val="18"/>
                <w:szCs w:val="18"/>
              </w:rPr>
              <w:t>(2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145E400" w14:textId="7A6F3B5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988</w:t>
            </w:r>
          </w:p>
        </w:tc>
        <w:tc>
          <w:tcPr>
            <w:tcW w:w="161" w:type="pct"/>
            <w:tcBorders>
              <w:top w:val="single" w:sz="4" w:space="0" w:color="auto"/>
              <w:left w:val="single" w:sz="4" w:space="0" w:color="auto"/>
              <w:bottom w:val="single" w:sz="4" w:space="0" w:color="auto"/>
              <w:right w:val="single" w:sz="4" w:space="0" w:color="auto"/>
            </w:tcBorders>
          </w:tcPr>
          <w:p w14:paraId="414894E3" w14:textId="3DFFC0AE"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10.1159/000184864</w:t>
            </w:r>
          </w:p>
        </w:tc>
        <w:tc>
          <w:tcPr>
            <w:tcW w:w="226" w:type="pct"/>
            <w:tcBorders>
              <w:top w:val="single" w:sz="4" w:space="0" w:color="auto"/>
              <w:left w:val="single" w:sz="4" w:space="0" w:color="auto"/>
              <w:bottom w:val="single" w:sz="4" w:space="0" w:color="auto"/>
              <w:right w:val="single" w:sz="4" w:space="0" w:color="auto"/>
            </w:tcBorders>
          </w:tcPr>
          <w:p w14:paraId="1884ADD8" w14:textId="7DCCA1C8" w:rsidR="00583786" w:rsidRPr="00BA368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3340252</w:t>
            </w:r>
          </w:p>
        </w:tc>
        <w:tc>
          <w:tcPr>
            <w:tcW w:w="322" w:type="pct"/>
            <w:tcBorders>
              <w:top w:val="single" w:sz="4" w:space="0" w:color="auto"/>
              <w:left w:val="single" w:sz="4" w:space="0" w:color="auto"/>
              <w:bottom w:val="single" w:sz="4" w:space="0" w:color="auto"/>
              <w:right w:val="single" w:sz="4" w:space="0" w:color="auto"/>
            </w:tcBorders>
          </w:tcPr>
          <w:p w14:paraId="7C99F394" w14:textId="6EF531E0"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350E0818" w14:textId="3DA84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76594546" w14:textId="293C18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9C39659" w14:textId="38F804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imple covariance coefficient = 1.97, p &lt; 0.01</w:t>
            </w:r>
          </w:p>
        </w:tc>
        <w:tc>
          <w:tcPr>
            <w:tcW w:w="194" w:type="pct"/>
            <w:tcBorders>
              <w:top w:val="single" w:sz="4" w:space="0" w:color="auto"/>
              <w:left w:val="single" w:sz="4" w:space="0" w:color="auto"/>
              <w:bottom w:val="single" w:sz="4" w:space="0" w:color="auto"/>
              <w:right w:val="single" w:sz="4" w:space="0" w:color="auto"/>
            </w:tcBorders>
          </w:tcPr>
          <w:p w14:paraId="3F6BC15A" w14:textId="62E4569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3E57E8D" w14:textId="14179E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D47FC">
              <w:rPr>
                <w:sz w:val="18"/>
                <w:szCs w:val="18"/>
              </w:rPr>
              <w:t>Linear calcifications of the</w:t>
            </w:r>
            <w:r>
              <w:rPr>
                <w:sz w:val="18"/>
                <w:szCs w:val="18"/>
              </w:rPr>
              <w:t xml:space="preserve"> </w:t>
            </w:r>
            <w:r w:rsidRPr="008D47FC">
              <w:rPr>
                <w:sz w:val="18"/>
                <w:szCs w:val="18"/>
              </w:rPr>
              <w:t>abdominal aorta and of the iliac and femoral arteries</w:t>
            </w:r>
          </w:p>
        </w:tc>
        <w:tc>
          <w:tcPr>
            <w:tcW w:w="258" w:type="pct"/>
            <w:tcBorders>
              <w:top w:val="single" w:sz="4" w:space="0" w:color="auto"/>
              <w:left w:val="single" w:sz="4" w:space="0" w:color="auto"/>
              <w:bottom w:val="single" w:sz="4" w:space="0" w:color="auto"/>
              <w:right w:val="single" w:sz="4" w:space="0" w:color="auto"/>
            </w:tcBorders>
          </w:tcPr>
          <w:p w14:paraId="3634A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EE365F" w14:textId="1C14B2B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6A89315" w14:textId="30422F0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4</w:t>
            </w:r>
          </w:p>
        </w:tc>
      </w:tr>
      <w:tr w:rsidR="00583786" w:rsidRPr="0001000C" w14:paraId="261D305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3D7C9DE" w14:textId="4470DE01" w:rsidR="00583786" w:rsidRDefault="00583786" w:rsidP="00583786">
            <w:pPr>
              <w:rPr>
                <w:sz w:val="18"/>
                <w:szCs w:val="18"/>
              </w:rPr>
            </w:pPr>
            <w:r>
              <w:rPr>
                <w:sz w:val="18"/>
                <w:szCs w:val="18"/>
              </w:rPr>
              <w:fldChar w:fldCharType="begin" w:fldLock="1"/>
            </w:r>
            <w:r>
              <w:rPr>
                <w:sz w:val="18"/>
                <w:szCs w:val="18"/>
              </w:rPr>
              <w:instrText>ADDIN CSL_CITATION {"citationItems":[{"id":"ITEM-1","itemData":{"DOI":"10.1053/j.jrn.2008.04.003","abstract":"Background: Vitamin D deficiency is prevalent in the general elderly population, and is related to an increased risk of osteoporosis, fractures, and cardiovascular calcification. Only limited data and no guidelines are available on vitamin D deficiency in hemodialysis patients. Objective: We aimed to assess the frequency of, and factors associated with, 25(OH) vitamin D deficiency in hemodialysis patients in a French dialysis center. Design: In March 2006, we studied all prevalent hemodialysis patients who had not received native vitamin D supplements in the recent past. According to the Kidney Disease Outcomes and Quality Initiative guidelines, patients were assigned to the following 3 groups: group 1, with a sufficient vitamin D serum level (&gt;75 nmol/L); group 2, with an insufficient level (25 to 75 nmol/L); and group 3, with severe deficiency (&lt;25 nmol/L). Patients' characteristics and biochemical findings were compared between patients of groups 1 and 3. Results: Of 253 patients, 11% patients were in group 1; 47% were in group 2; and 42% were in group 3. The proportions of female and diabetes patients were 42% and 34%, respectively. The mean (± SD) age of all patients was 66.7 ± 14 years, and the mean duration of dialysis was 62 ± 74 months, with a mean schedule of 3 × 6.5 hours and administration of a 1.5 mmol/L calcium dialysate. Concomitant treatment included alfacalcidol (66% of patients) and sevelamer (34% of patients) as a standard phosphate binder. Group 3 patients had a lower dialysis vintage (53 ± 66 vs. 73 ± 85 months, P &lt; .05), a higher number of diabetes patients (45% vs. 21%, P &lt; .05), a higher number of female patients (53% vs. 28%, P &lt; .05), and a higher level of intact parathyroid hormone (260 ± 227 vs. 213 ± 153 pg/mL, P &lt; .05) than group 1 patients. No relationship was found between vitamin D storage levels and bone markers, serum calcium, phosphorus, albumin, body mass index, normalized protein catabolic rate, radiologic vascular calcification score, and hip bone mineral density. In multivariate logistic regression analyses, no factors were significantly associated with vitamin D deficiency. Conclusions: Calcidiol deficiency was highly prevalent in a French dialysis population. The associated factors mainly included female sex, diabetes, shorter dialysis duration, and higher intact parathyroid hormone level. Although there are no guidelines for the therapy of patients with chronic kidney disease at stage 5, the usefulness of vitam…","author":[{"dropping-particle":"","family":"Jean","given":"Guillaume","non-dropping-particle":"","parse-names":false,"suffix":""},{"dropping-particle":"","family":"Charra","given":"Bernard","non-dropping-particle":"","parse-names":false,"suffix":""},{"dropping-particle":"","family":"Chazot","given":"Charles","non-dropping-particle":"","parse-names":false,"suffix":""}],"container-title":"Journal of Renal Nutrition","id":"ITEM-1","issue":"5","issued":{"date-parts":[["2008"]]},"page":"395-399","publisher":"W B Saunders","publisher-place":"Philadelphia, Pennsylvania","title":"Vitamin D Deficiency and Associated Factors in Hemodialysis Patients","type":"article-journal","volume":"18"},"uris":["http://www.mendeley.com/documents/?uuid=f59257c0-f622-3f77-be76-79e033c16095"]}],"mendeley":{"formattedCitation":"(27)","plainTextFormattedCitation":"(27)","previouslyFormattedCitation":"(27)"},"properties":{"noteIndex":0},"schema":"https://github.com/citation-style-language/schema/raw/master/csl-citation.json"}</w:instrText>
            </w:r>
            <w:r>
              <w:rPr>
                <w:sz w:val="18"/>
                <w:szCs w:val="18"/>
              </w:rPr>
              <w:fldChar w:fldCharType="separate"/>
            </w:r>
            <w:r w:rsidRPr="005C7202">
              <w:rPr>
                <w:b w:val="0"/>
                <w:noProof/>
                <w:sz w:val="18"/>
                <w:szCs w:val="18"/>
              </w:rPr>
              <w:t>(2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86808F7" w14:textId="7767A3E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A2CB1DD" w14:textId="1AA451D7"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C7202">
              <w:rPr>
                <w:sz w:val="18"/>
                <w:szCs w:val="18"/>
              </w:rPr>
              <w:t>10.1053/j.jrn.2008.04.003</w:t>
            </w:r>
          </w:p>
        </w:tc>
        <w:tc>
          <w:tcPr>
            <w:tcW w:w="226" w:type="pct"/>
            <w:tcBorders>
              <w:top w:val="single" w:sz="4" w:space="0" w:color="auto"/>
              <w:left w:val="single" w:sz="4" w:space="0" w:color="auto"/>
              <w:bottom w:val="single" w:sz="4" w:space="0" w:color="auto"/>
              <w:right w:val="single" w:sz="4" w:space="0" w:color="auto"/>
            </w:tcBorders>
          </w:tcPr>
          <w:p w14:paraId="5FB045B9" w14:textId="46B051CF" w:rsidR="00583786" w:rsidRPr="00BA368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6E6EA3">
              <w:rPr>
                <w:sz w:val="18"/>
                <w:szCs w:val="18"/>
              </w:rPr>
              <w:t>18721733</w:t>
            </w:r>
          </w:p>
        </w:tc>
        <w:tc>
          <w:tcPr>
            <w:tcW w:w="322" w:type="pct"/>
            <w:tcBorders>
              <w:top w:val="single" w:sz="4" w:space="0" w:color="auto"/>
              <w:left w:val="single" w:sz="4" w:space="0" w:color="auto"/>
              <w:bottom w:val="single" w:sz="4" w:space="0" w:color="auto"/>
              <w:right w:val="single" w:sz="4" w:space="0" w:color="auto"/>
            </w:tcBorders>
          </w:tcPr>
          <w:p w14:paraId="7B1072B3" w14:textId="5AADFC5D"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086FAD44" w14:textId="37984F9A"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As</w:t>
            </w:r>
            <w:r>
              <w:rPr>
                <w:sz w:val="18"/>
                <w:szCs w:val="18"/>
              </w:rPr>
              <w:t>sociates</w:t>
            </w:r>
            <w:r w:rsidR="00583786">
              <w:rPr>
                <w:sz w:val="18"/>
                <w:szCs w:val="18"/>
              </w:rPr>
              <w:t>?</w:t>
            </w:r>
          </w:p>
        </w:tc>
        <w:tc>
          <w:tcPr>
            <w:tcW w:w="355" w:type="pct"/>
            <w:tcBorders>
              <w:top w:val="single" w:sz="4" w:space="0" w:color="auto"/>
              <w:left w:val="single" w:sz="4" w:space="0" w:color="auto"/>
              <w:bottom w:val="single" w:sz="4" w:space="0" w:color="auto"/>
              <w:right w:val="single" w:sz="4" w:space="0" w:color="auto"/>
            </w:tcBorders>
          </w:tcPr>
          <w:p w14:paraId="3F56C220" w14:textId="6F91F80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7E6216D8" w14:textId="0501D17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itamin D deficient vs. sufficient: 53% vs. 28%, p &lt; 0.05</w:t>
            </w:r>
          </w:p>
        </w:tc>
        <w:tc>
          <w:tcPr>
            <w:tcW w:w="194" w:type="pct"/>
            <w:tcBorders>
              <w:top w:val="single" w:sz="4" w:space="0" w:color="auto"/>
              <w:left w:val="single" w:sz="4" w:space="0" w:color="auto"/>
              <w:bottom w:val="single" w:sz="4" w:space="0" w:color="auto"/>
              <w:right w:val="single" w:sz="4" w:space="0" w:color="auto"/>
            </w:tcBorders>
          </w:tcPr>
          <w:p w14:paraId="141358C7" w14:textId="45C9DF0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5418AF5" w14:textId="7161FD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30776">
              <w:rPr>
                <w:sz w:val="18"/>
                <w:szCs w:val="18"/>
              </w:rPr>
              <w:t>semiquantitative (0 to</w:t>
            </w:r>
            <w:r>
              <w:rPr>
                <w:sz w:val="18"/>
                <w:szCs w:val="18"/>
              </w:rPr>
              <w:t xml:space="preserve"> </w:t>
            </w:r>
            <w:r w:rsidRPr="00D30776">
              <w:rPr>
                <w:sz w:val="18"/>
                <w:szCs w:val="18"/>
              </w:rPr>
              <w:t>6)</w:t>
            </w:r>
            <w:r>
              <w:rPr>
                <w:sz w:val="18"/>
                <w:szCs w:val="18"/>
              </w:rPr>
              <w:t xml:space="preserve"> </w:t>
            </w:r>
            <w:r w:rsidRPr="00D30776">
              <w:rPr>
                <w:sz w:val="18"/>
                <w:szCs w:val="18"/>
              </w:rPr>
              <w:t xml:space="preserve">score of vascular </w:t>
            </w:r>
            <w:proofErr w:type="gramStart"/>
            <w:r w:rsidRPr="00D30776">
              <w:rPr>
                <w:sz w:val="18"/>
                <w:szCs w:val="18"/>
              </w:rPr>
              <w:t>calcification</w:t>
            </w:r>
            <w:proofErr w:type="gramEnd"/>
            <w:r w:rsidRPr="00D30776">
              <w:rPr>
                <w:sz w:val="18"/>
                <w:szCs w:val="18"/>
              </w:rPr>
              <w:t xml:space="preserve"> by using x-rays, in</w:t>
            </w:r>
            <w:r>
              <w:rPr>
                <w:sz w:val="18"/>
                <w:szCs w:val="18"/>
              </w:rPr>
              <w:t xml:space="preserve"> </w:t>
            </w:r>
            <w:r w:rsidRPr="00D30776">
              <w:rPr>
                <w:sz w:val="18"/>
                <w:szCs w:val="18"/>
              </w:rPr>
              <w:t>accordance with London et al.</w:t>
            </w:r>
          </w:p>
        </w:tc>
        <w:tc>
          <w:tcPr>
            <w:tcW w:w="258" w:type="pct"/>
            <w:tcBorders>
              <w:top w:val="single" w:sz="4" w:space="0" w:color="auto"/>
              <w:left w:val="single" w:sz="4" w:space="0" w:color="auto"/>
              <w:bottom w:val="single" w:sz="4" w:space="0" w:color="auto"/>
              <w:right w:val="single" w:sz="4" w:space="0" w:color="auto"/>
            </w:tcBorders>
          </w:tcPr>
          <w:p w14:paraId="7E7CA97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F7E8A4F" w14:textId="4856B7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48CBC37" w14:textId="7E91494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3</w:t>
            </w:r>
          </w:p>
        </w:tc>
      </w:tr>
      <w:tr w:rsidR="00583786" w:rsidRPr="0001000C" w14:paraId="15A0FC6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7490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2CEEC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7559605" w14:textId="77777777" w:rsidR="00583786" w:rsidRPr="005C72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9690B85" w14:textId="77777777" w:rsidR="00583786" w:rsidRPr="006E6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BEE9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DEBAEA8" w14:textId="410D428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598257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3E5EFEC" w14:textId="77777777" w:rsidR="00583786" w:rsidRPr="00D3077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Vitamin D deficiency was reported to be</w:t>
            </w:r>
          </w:p>
          <w:p w14:paraId="58E33108" w14:textId="5DD657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0776">
              <w:rPr>
                <w:sz w:val="18"/>
                <w:szCs w:val="18"/>
              </w:rPr>
              <w:t>associated with cardiovascular calcification</w:t>
            </w:r>
            <w:r>
              <w:rPr>
                <w:sz w:val="18"/>
                <w:szCs w:val="18"/>
              </w:rPr>
              <w:t xml:space="preserve">, </w:t>
            </w:r>
            <w:r w:rsidRPr="003D2787">
              <w:rPr>
                <w:sz w:val="18"/>
                <w:szCs w:val="18"/>
              </w:rPr>
              <w:t>5</w:t>
            </w:r>
          </w:p>
        </w:tc>
        <w:tc>
          <w:tcPr>
            <w:tcW w:w="194" w:type="pct"/>
            <w:tcBorders>
              <w:top w:val="single" w:sz="4" w:space="0" w:color="auto"/>
              <w:left w:val="single" w:sz="4" w:space="0" w:color="auto"/>
              <w:bottom w:val="single" w:sz="4" w:space="0" w:color="auto"/>
              <w:right w:val="single" w:sz="4" w:space="0" w:color="auto"/>
            </w:tcBorders>
          </w:tcPr>
          <w:p w14:paraId="1EDCED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7FE4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1753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9F088A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B6F9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93B02A3"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3A4E23C" w14:textId="0DB62A9F" w:rsidR="00583786" w:rsidRDefault="00583786" w:rsidP="00583786">
            <w:pPr>
              <w:rPr>
                <w:sz w:val="18"/>
                <w:szCs w:val="18"/>
              </w:rPr>
            </w:pPr>
            <w:r>
              <w:rPr>
                <w:sz w:val="18"/>
                <w:szCs w:val="18"/>
              </w:rPr>
              <w:fldChar w:fldCharType="begin" w:fldLock="1"/>
            </w:r>
            <w:r>
              <w:rPr>
                <w:sz w:val="18"/>
                <w:szCs w:val="18"/>
              </w:rPr>
              <w:instrText>ADDIN CSL_CITATION {"citationItems":[{"id":"ITEM-1","itemData":{"DOI":"10.1053/ajkd.2002.30955","author":[{"dropping-particle":"","family":"Oprisiu","given":"Roxana","non-dropping-particle":"","parse-names":false,"suffix":""},{"dropping-particle":"","family":"Bunea","given":"Delia","non-dropping-particle":"","parse-names":false,"suffix":""},{"dropping-particle":"","family":"Tarek","given":"Sadek","non-dropping-particle":"","parse-names":false,"suffix":""},{"dropping-particle":"","family":"Hedi","given":"Bahloul","non-dropping-particle":"","parse-names":false,"suffix":""},{"dropping-particle":"","family":"Fournier","given":"Albert","non-dropping-particle":"","parse-names":false,"suffix":""}],"container-title":"American Journal of Kidney Diseases","id":"ITEM-1","issue":"1","issued":{"date-parts":[["2002"]]},"page":"209","title":"Progression of vascular calcification and dyslipidemia in patients on chronic hemodialysis","type":"article","volume":"39"},"uris":["http://www.mendeley.com/documents/?uuid=d8cfec00-04d0-34f5-9ef5-04e9d14f1ba2"]}],"mendeley":{"formattedCitation":"(28)","plainTextFormattedCitation":"(28)","previouslyFormattedCitation":"(28)"},"properties":{"noteIndex":0},"schema":"https://github.com/citation-style-language/schema/raw/master/csl-citation.json"}</w:instrText>
            </w:r>
            <w:r>
              <w:rPr>
                <w:sz w:val="18"/>
                <w:szCs w:val="18"/>
              </w:rPr>
              <w:fldChar w:fldCharType="separate"/>
            </w:r>
            <w:r w:rsidRPr="00842A0D">
              <w:rPr>
                <w:b w:val="0"/>
                <w:noProof/>
                <w:sz w:val="18"/>
                <w:szCs w:val="18"/>
              </w:rPr>
              <w:t>(2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87F6BC" w14:textId="6EDD8F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26114318" w14:textId="637E51C1" w:rsidR="00583786" w:rsidRPr="005C72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0.1053/ajkd.2002.30955</w:t>
            </w:r>
          </w:p>
        </w:tc>
        <w:tc>
          <w:tcPr>
            <w:tcW w:w="226" w:type="pct"/>
            <w:tcBorders>
              <w:top w:val="single" w:sz="4" w:space="0" w:color="auto"/>
              <w:left w:val="single" w:sz="4" w:space="0" w:color="auto"/>
              <w:bottom w:val="single" w:sz="4" w:space="0" w:color="auto"/>
              <w:right w:val="single" w:sz="4" w:space="0" w:color="auto"/>
            </w:tcBorders>
          </w:tcPr>
          <w:p w14:paraId="7F47BD6A" w14:textId="66A611D5" w:rsidR="00583786" w:rsidRPr="006E6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11774125</w:t>
            </w:r>
          </w:p>
        </w:tc>
        <w:tc>
          <w:tcPr>
            <w:tcW w:w="322" w:type="pct"/>
            <w:tcBorders>
              <w:top w:val="single" w:sz="4" w:space="0" w:color="auto"/>
              <w:left w:val="single" w:sz="4" w:space="0" w:color="auto"/>
              <w:bottom w:val="single" w:sz="4" w:space="0" w:color="auto"/>
              <w:right w:val="single" w:sz="4" w:space="0" w:color="auto"/>
            </w:tcBorders>
          </w:tcPr>
          <w:p w14:paraId="759D97ED" w14:textId="381DFD09" w:rsidR="00583786" w:rsidRDefault="00F7037F"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E3A9992" w14:textId="1B004D2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29225EDE" w14:textId="6490C5D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69E229F" w14:textId="14794FFB" w:rsidR="00583786" w:rsidRPr="00D3077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11252">
              <w:rPr>
                <w:sz w:val="18"/>
                <w:szCs w:val="18"/>
              </w:rPr>
              <w:t xml:space="preserve">Indeed, this observation is reminiscent of our own observation regarding the </w:t>
            </w:r>
            <w:r w:rsidRPr="00842A0D">
              <w:rPr>
                <w:b/>
                <w:sz w:val="18"/>
                <w:szCs w:val="18"/>
              </w:rPr>
              <w:t>extension of calcification</w:t>
            </w:r>
            <w:r w:rsidRPr="00311252">
              <w:rPr>
                <w:sz w:val="18"/>
                <w:szCs w:val="18"/>
              </w:rPr>
              <w:t xml:space="preserve"> assessed prospectively on 3 years in 24 hemodialysis patients who never</w:t>
            </w:r>
            <w:r>
              <w:rPr>
                <w:sz w:val="18"/>
                <w:szCs w:val="18"/>
              </w:rPr>
              <w:t xml:space="preserve"> </w:t>
            </w:r>
            <w:r w:rsidRPr="00311252">
              <w:rPr>
                <w:sz w:val="18"/>
                <w:szCs w:val="18"/>
              </w:rPr>
              <w:t>received vitamin D derivatives. The calcifications were</w:t>
            </w:r>
            <w:r>
              <w:rPr>
                <w:sz w:val="18"/>
                <w:szCs w:val="18"/>
              </w:rPr>
              <w:t xml:space="preserve"> </w:t>
            </w:r>
            <w:r w:rsidRPr="00311252">
              <w:rPr>
                <w:sz w:val="18"/>
                <w:szCs w:val="18"/>
              </w:rPr>
              <w:t>measured on lateral and frontal X rays of lumbar spine and</w:t>
            </w:r>
            <w:r>
              <w:rPr>
                <w:sz w:val="18"/>
                <w:szCs w:val="18"/>
              </w:rPr>
              <w:t xml:space="preserve"> </w:t>
            </w:r>
            <w:r w:rsidRPr="00311252">
              <w:rPr>
                <w:sz w:val="18"/>
                <w:szCs w:val="18"/>
              </w:rPr>
              <w:t>pelvis at the level of aorta, iliac, and femoral arteries.' This</w:t>
            </w:r>
            <w:r>
              <w:rPr>
                <w:sz w:val="18"/>
                <w:szCs w:val="18"/>
              </w:rPr>
              <w:t xml:space="preserve"> </w:t>
            </w:r>
            <w:r w:rsidRPr="00311252">
              <w:rPr>
                <w:sz w:val="18"/>
                <w:szCs w:val="18"/>
              </w:rPr>
              <w:t>extension was exponential, and simple covariance analysis</w:t>
            </w:r>
            <w:r>
              <w:rPr>
                <w:sz w:val="18"/>
                <w:szCs w:val="18"/>
              </w:rPr>
              <w:t xml:space="preserve"> </w:t>
            </w:r>
            <w:r w:rsidRPr="00311252">
              <w:rPr>
                <w:sz w:val="18"/>
                <w:szCs w:val="18"/>
              </w:rPr>
              <w:t>showed that the main significant risk factors for extension</w:t>
            </w:r>
            <w:r>
              <w:rPr>
                <w:sz w:val="18"/>
                <w:szCs w:val="18"/>
              </w:rPr>
              <w:t xml:space="preserve"> </w:t>
            </w:r>
            <w:r w:rsidRPr="00311252">
              <w:rPr>
                <w:sz w:val="18"/>
                <w:szCs w:val="18"/>
              </w:rPr>
              <w:t xml:space="preserve">were </w:t>
            </w:r>
            <w:r w:rsidRPr="00842A0D">
              <w:rPr>
                <w:b/>
                <w:sz w:val="18"/>
                <w:szCs w:val="18"/>
              </w:rPr>
              <w:t>male gender</w:t>
            </w:r>
            <w:r w:rsidRPr="00311252">
              <w:rPr>
                <w:sz w:val="18"/>
                <w:szCs w:val="18"/>
              </w:rPr>
              <w:t>, age (only in male patients)</w:t>
            </w:r>
          </w:p>
        </w:tc>
        <w:tc>
          <w:tcPr>
            <w:tcW w:w="194" w:type="pct"/>
            <w:tcBorders>
              <w:top w:val="single" w:sz="4" w:space="0" w:color="auto"/>
              <w:left w:val="single" w:sz="4" w:space="0" w:color="auto"/>
              <w:bottom w:val="single" w:sz="4" w:space="0" w:color="auto"/>
              <w:right w:val="single" w:sz="4" w:space="0" w:color="auto"/>
            </w:tcBorders>
          </w:tcPr>
          <w:p w14:paraId="1BA2FB8A" w14:textId="4BB7130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98A570" w14:textId="6CCD846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Extension of calcification</w:t>
            </w:r>
          </w:p>
        </w:tc>
        <w:tc>
          <w:tcPr>
            <w:tcW w:w="258" w:type="pct"/>
            <w:tcBorders>
              <w:top w:val="single" w:sz="4" w:space="0" w:color="auto"/>
              <w:left w:val="single" w:sz="4" w:space="0" w:color="auto"/>
              <w:bottom w:val="single" w:sz="4" w:space="0" w:color="auto"/>
              <w:right w:val="single" w:sz="4" w:space="0" w:color="auto"/>
            </w:tcBorders>
          </w:tcPr>
          <w:p w14:paraId="390F9E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3C40F7" w14:textId="7FEDD2A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D950704" w14:textId="022950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5A52BF3D"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44BEED" w14:textId="550915E8" w:rsidR="00583786" w:rsidRDefault="00583786" w:rsidP="00583786">
            <w:pPr>
              <w:rPr>
                <w:sz w:val="18"/>
                <w:szCs w:val="18"/>
              </w:rPr>
            </w:pPr>
            <w:r>
              <w:rPr>
                <w:sz w:val="18"/>
                <w:szCs w:val="18"/>
              </w:rPr>
              <w:fldChar w:fldCharType="begin" w:fldLock="1"/>
            </w:r>
            <w:r>
              <w:rPr>
                <w:sz w:val="18"/>
                <w:szCs w:val="18"/>
              </w:rPr>
              <w:instrText>ADDIN CSL_CITATION {"citationItems":[{"id":"ITEM-1","itemData":{"DOI":"10.1371/journal.pone.0114358","PMID":"25479288","abstract":"Pericardial fat (PF) a component of visceral adipose tissue has been consistently related to coronary atherosclerosis in the general population. This study evaluated the association between PF and coronary artery calcification (CAC) in non-dialysis dependent chronic kidney disease (CKD) patients. This is a post-hoc cross sectional analysis of the baseline of a prospective cohort of 117 outward CKD patients without manifest coronary artery disease (age, 56.9 ± 11.0 years, 64.1% males, 95.1% hypertensives, 25.2% diabetics, 15.5% ever smokers, CKD stage 2 to 5 with estimated glomerular filtration rate 36.8 ± 18.1 ml/min). CAC scores, PF volume and abdominal visceral fat (AVF) areas were measured by computed tomography. The association of PF as a continuous variable with the presence of CAC was analyzed by multivariate logistic regression. CAC (calcium score &gt; 0) was present in 59.2% patients. Those presenting CAC were on average 10 years older, had a higher proportion of male gender (78.7% vs. 42.9%, p &lt; 0.001), and had higher values of waist circumference (95.9 ± 10.7 vs. 90.2 ± 13.2 cm, p = 0.02), PF volumes (224.8 ± 107.6 vs. 139.1 ± 85.0 cm3, p&lt;0.01) and AVF areas (109.2 ± 81.5 vs. 70.2 ± 62.9 cm2, p = 0.01). In the multivariate analysis, adjusting for age, gender, diabetes, smoking and, left ventricular concentric hypertrophy, PF was significantly associated with the presence of CAC (OR: 1.88 95% CI: 1.03-3.43 per standard deviation). PF remained associated with CAC even with additional adjustments for estimated glomerular filtration rate or serum phosphorus (OR: 1.85 95% CI: 1.00-3.42, p = 0.05). PF is independently associated with CAC in non-dialysis dependent CKD patients.;","author":[{"dropping-particle":"","family":"Harada","given":"Paulo H N","non-dropping-particle":"","parse-names":false,"suffix":""},{"dropping-particle":"","family":"Canziani","given":"Maria E","non-dropping-particle":"","parse-names":false,"suffix":""},{"dropping-particle":"","family":"Lima","given":"Leonardo M","non-dropping-particle":"","parse-names":false,"suffix":""},{"dropping-particle":"","family":"Kamimura","given":"Maria","non-dropping-particle":"","parse-names":false,"suffix":""},{"dropping-particle":"","family":"Rochitte","given":"Carlos E","non-dropping-particle":"","parse-names":false,"suffix":""},{"dropping-particle":"","family":"Lemos","given":"Marcelo M","non-dropping-particle":"","parse-names":false,"suffix":""},{"dropping-particle":"","family":"Cuppari","given":"Lilian","non-dropping-particle":"","parse-names":false,"suffix":""},{"dropping-particle":"","family":"Kalil Filho","given":"Roberto","non-dropping-particle":"","parse-names":false,"suffix":""},{"dropping-particle":"","family":"Draibe","given":"Sergio A","non-dropping-particle":"","parse-names":false,"suffix":""},{"dropping-particle":"","family":"Santos","given":"Raul D","non-dropping-particle":"","parse-names":false,"suffix":""}],"container-title":"Plos One","id":"ITEM-1","issue":"12","issued":{"date-parts":[["2014"]]},"page":"e114358-e114358","publisher":"Public Library of Science","publisher-place":"Lipid Clinic Heart Institute (InCor) University of Sao Paulo Medical School, Sao Paulo, Brazil.","title":"Pericardial fat is associated with coronary artery calcification in non-dialysis dependent chronic kidney disease patients.","type":"article-journal","volume":"9"},"uris":["http://www.mendeley.com/documents/?uuid=954a5725-751f-328f-8087-2e533274da37"]}],"mendeley":{"formattedCitation":"(29)","plainTextFormattedCitation":"(29)","previouslyFormattedCitation":"(29)"},"properties":{"noteIndex":0},"schema":"https://github.com/citation-style-language/schema/raw/master/csl-citation.json"}</w:instrText>
            </w:r>
            <w:r>
              <w:rPr>
                <w:sz w:val="18"/>
                <w:szCs w:val="18"/>
              </w:rPr>
              <w:fldChar w:fldCharType="separate"/>
            </w:r>
            <w:r w:rsidRPr="00020E70">
              <w:rPr>
                <w:b w:val="0"/>
                <w:noProof/>
                <w:sz w:val="18"/>
                <w:szCs w:val="18"/>
              </w:rPr>
              <w:t>(2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5D4823" w14:textId="2F1F989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2A54FD7" w14:textId="3DF8A6B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10.1371/journal.pone.0114358</w:t>
            </w:r>
          </w:p>
        </w:tc>
        <w:tc>
          <w:tcPr>
            <w:tcW w:w="226" w:type="pct"/>
            <w:tcBorders>
              <w:top w:val="single" w:sz="4" w:space="0" w:color="auto"/>
              <w:left w:val="single" w:sz="4" w:space="0" w:color="auto"/>
              <w:bottom w:val="single" w:sz="4" w:space="0" w:color="auto"/>
              <w:right w:val="single" w:sz="4" w:space="0" w:color="auto"/>
            </w:tcBorders>
          </w:tcPr>
          <w:p w14:paraId="0AF4BEE1" w14:textId="33CDD3BB"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20E70">
              <w:rPr>
                <w:sz w:val="18"/>
                <w:szCs w:val="18"/>
              </w:rPr>
              <w:t>25479288</w:t>
            </w:r>
          </w:p>
        </w:tc>
        <w:tc>
          <w:tcPr>
            <w:tcW w:w="322" w:type="pct"/>
            <w:tcBorders>
              <w:top w:val="single" w:sz="4" w:space="0" w:color="auto"/>
              <w:left w:val="single" w:sz="4" w:space="0" w:color="auto"/>
              <w:bottom w:val="single" w:sz="4" w:space="0" w:color="auto"/>
              <w:right w:val="single" w:sz="4" w:space="0" w:color="auto"/>
            </w:tcBorders>
          </w:tcPr>
          <w:p w14:paraId="0A4D35BA" w14:textId="2279A311"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6A4B740F" w14:textId="39DA647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BB057BC" w14:textId="634670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M</w:t>
            </w:r>
            <w:r>
              <w:rPr>
                <w:sz w:val="18"/>
                <w:szCs w:val="18"/>
              </w:rPr>
              <w:t>a</w:t>
            </w:r>
            <w:r>
              <w:rPr>
                <w:rFonts w:hint="eastAsia"/>
                <w:sz w:val="18"/>
                <w:szCs w:val="18"/>
              </w:rPr>
              <w:t>l</w:t>
            </w:r>
            <w:r>
              <w:rPr>
                <w:sz w:val="18"/>
                <w:szCs w:val="18"/>
              </w:rPr>
              <w:t>e gender</w:t>
            </w:r>
          </w:p>
        </w:tc>
        <w:tc>
          <w:tcPr>
            <w:tcW w:w="1837" w:type="pct"/>
            <w:tcBorders>
              <w:top w:val="single" w:sz="4" w:space="0" w:color="auto"/>
              <w:left w:val="single" w:sz="4" w:space="0" w:color="auto"/>
              <w:bottom w:val="single" w:sz="4" w:space="0" w:color="auto"/>
              <w:right w:val="single" w:sz="4" w:space="0" w:color="auto"/>
            </w:tcBorders>
          </w:tcPr>
          <w:p w14:paraId="6722C3E7" w14:textId="29BFECD5"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 xml:space="preserve">OR </w:t>
            </w:r>
            <w:r w:rsidRPr="00020E70">
              <w:rPr>
                <w:sz w:val="18"/>
                <w:szCs w:val="18"/>
              </w:rPr>
              <w:t>4.92 (2.07–11.70)</w:t>
            </w:r>
          </w:p>
        </w:tc>
        <w:tc>
          <w:tcPr>
            <w:tcW w:w="194" w:type="pct"/>
            <w:tcBorders>
              <w:top w:val="single" w:sz="4" w:space="0" w:color="auto"/>
              <w:left w:val="single" w:sz="4" w:space="0" w:color="auto"/>
              <w:bottom w:val="single" w:sz="4" w:space="0" w:color="auto"/>
              <w:right w:val="single" w:sz="4" w:space="0" w:color="auto"/>
            </w:tcBorders>
          </w:tcPr>
          <w:p w14:paraId="3BC25174" w14:textId="4962424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8BBB57F" w14:textId="387A380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442E81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7219CB0" w14:textId="2F5AADB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w:t>
            </w:r>
          </w:p>
        </w:tc>
        <w:tc>
          <w:tcPr>
            <w:tcW w:w="229" w:type="pct"/>
            <w:tcBorders>
              <w:top w:val="single" w:sz="4" w:space="0" w:color="auto"/>
              <w:left w:val="single" w:sz="4" w:space="0" w:color="auto"/>
              <w:bottom w:val="single" w:sz="4" w:space="0" w:color="auto"/>
            </w:tcBorders>
          </w:tcPr>
          <w:p w14:paraId="6F84F25D" w14:textId="596E37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7</w:t>
            </w:r>
          </w:p>
        </w:tc>
      </w:tr>
      <w:tr w:rsidR="00583786" w:rsidRPr="0001000C" w14:paraId="4A914CC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800799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4554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FC1A08A"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38AF8B"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EDDE1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B32011" w14:textId="4F12C3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E20B57" w14:textId="41CFBF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ericardial fat</w:t>
            </w:r>
          </w:p>
        </w:tc>
        <w:tc>
          <w:tcPr>
            <w:tcW w:w="1837" w:type="pct"/>
            <w:tcBorders>
              <w:top w:val="single" w:sz="4" w:space="0" w:color="auto"/>
              <w:left w:val="single" w:sz="4" w:space="0" w:color="auto"/>
              <w:bottom w:val="single" w:sz="4" w:space="0" w:color="auto"/>
              <w:right w:val="single" w:sz="4" w:space="0" w:color="auto"/>
            </w:tcBorders>
          </w:tcPr>
          <w:p w14:paraId="0FD9C6F3" w14:textId="56A24345"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721E8">
              <w:rPr>
                <w:sz w:val="18"/>
                <w:szCs w:val="18"/>
              </w:rPr>
              <w:t>OR 1.8</w:t>
            </w:r>
            <w:r>
              <w:rPr>
                <w:sz w:val="18"/>
                <w:szCs w:val="18"/>
              </w:rPr>
              <w:t>5 (</w:t>
            </w:r>
            <w:r w:rsidRPr="008721E8">
              <w:rPr>
                <w:sz w:val="18"/>
                <w:szCs w:val="18"/>
              </w:rPr>
              <w:t>1.0</w:t>
            </w:r>
            <w:r>
              <w:rPr>
                <w:sz w:val="18"/>
                <w:szCs w:val="18"/>
              </w:rPr>
              <w:t>0</w:t>
            </w:r>
            <w:r w:rsidRPr="008721E8">
              <w:rPr>
                <w:sz w:val="18"/>
                <w:szCs w:val="18"/>
              </w:rPr>
              <w:t>-3.4</w:t>
            </w:r>
            <w:r>
              <w:rPr>
                <w:sz w:val="18"/>
                <w:szCs w:val="18"/>
              </w:rPr>
              <w:t>2)</w:t>
            </w:r>
          </w:p>
        </w:tc>
        <w:tc>
          <w:tcPr>
            <w:tcW w:w="194" w:type="pct"/>
            <w:tcBorders>
              <w:top w:val="single" w:sz="4" w:space="0" w:color="auto"/>
              <w:left w:val="single" w:sz="4" w:space="0" w:color="auto"/>
              <w:bottom w:val="single" w:sz="4" w:space="0" w:color="auto"/>
              <w:right w:val="single" w:sz="4" w:space="0" w:color="auto"/>
            </w:tcBorders>
          </w:tcPr>
          <w:p w14:paraId="30B2108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A31B48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E6BD6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1FD4B5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D4065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C63D3C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7A78" w14:textId="6CDF7F59"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4-263","abstract":"Background: Clinical outcomes of dialysis patients are variable, and improved knowledge of prognosis would inform decisions regarding patient management. We assessed the value of simple, chest X-ray derived measures of cardiac size (cardiothoracic ratio (CTR)) and vascular calcification (Aortic Arch Calcification (AAC)), in predicting death and improving multivariable prognostic models in a prevalent cohort of hemodialysis patients. Methods: Eight hundred and twenty-four dialysis patients with one or more postero-anterior (PA) chest X-ray were included in the study. Using a validated calcification score, the AAC was graded from 0 to 3. Cox proportional hazards models were used to assess the association between AAC score, CTR, and mortality. AAC was treated as a categorical variable with 4 levels (0,1,2, or 3). Age, race, diabetes, and heart failure were adjusted for in the multivariable analysis. The criterion for statistical significance was p&lt;0.05. Results: The median CTR of the sample was 0.53 [IQR=0.48,0.58] with calcification scores as follows: 0 (54%), 1 (24%), 2 (17%), and 3 (5%). Of 824 patients, 152 (18%) died during follow-up. Age, sex, race, duration of dialysis, diabetes, heart failure, ischemic heart disease and baseline serum creatinine and phosphate were included in a base Cox model. Both CTR (HR 1.78[1.40,2.27] per 0.1 unit change), area under the curve (AUC)=0.60[0.55,0.65], and AAC (AAC 3 vs 0 HR 4.35[2.38,7.66], AAC 2 vs 0 HR 2.22[1.41,3.49], AAC 1 vs 0 HR 2.43[1.64,3.61]), AUC=0.63[0.58,0.68]) were associated with death in univariate Cox analysis. CTR remained significant after adjustment for base model variables (adjusted HR 1.46[1.11,1.92]), but did not increase the AUC of the base model (0.71[0.66,0.76] vs. 0.71[0.66,0.76]) and did not improve net reclassification performance (NRI=0). AAC also remained significant on multivariable analysis, but did not improve net reclassification (NRI=0). All ranges were based on 95% confidence intervals. Conclusions: Neither CTR nor AAC assessed on chest x-ray improved prediction of mortality in this prevalent cohort of dialysis patients. Our data do not support the clinical utility of X-ray measures of cardiac size and vascular calcification for the purpose of mortality prediction in prevalent hemodialysis patients. More advanced imaging techniques may be needed to improve prognostication in this population.","author":[{"dropping-particle":"","family":"Bohn","given":"Ethan","non-dropping-particle":"","parse-names":false,"suffix":""},{"dropping-particle":"","family":"Tangri","given":"Navdeep","non-dropping-particle":"","parse-names":false,"suffix":""},{"dropping-particle":"","family":"Gali","given":"Brent","non-dropping-particle":"","parse-names":false,"suffix":""},{"dropping-particle":"","family":"Henderson","given":"Blair","non-dropping-particle":"","parse-names":false,"suffix":""},{"dropping-particle":"","family":"Sood","given":"Manish M","non-dropping-particle":"","parse-names":false,"suffix":""},{"dropping-particle":"","family":"Komenda","given":"Paul","non-dropping-particle":"","parse-names":false,"suffix":""},{"dropping-particle":"","family":"Rigatto","given":"Claudio","non-dropping-particle":"","parse-names":false,"suffix":""}],"container-title":"BMC Nephrology","id":"ITEM-1","issue":"1","issued":{"date-parts":[["2013"]]},"page":"263","publisher":"BioMed Central","publisher-place":"University of Manitoba, Winnipeg, Canada. crigatto@sbgh.mb.ca.","title":"Predicting risk of mortality in dialysis patients: a retrospective cohort study evaluating the prognostic value of a simple chest X-ray.","type":"article-journal","volume":"14"},"uris":["http://www.mendeley.com/documents/?uuid=ccd16fa1-3aff-34cf-a430-b45c8d6fd480"]}],"mendeley":{"formattedCitation":"(30)","plainTextFormattedCitation":"(30)","previouslyFormattedCitation":"(30)"},"properties":{"noteIndex":0},"schema":"https://github.com/citation-style-language/schema/raw/master/csl-citation.json"}</w:instrText>
            </w:r>
            <w:r>
              <w:rPr>
                <w:sz w:val="18"/>
                <w:szCs w:val="18"/>
              </w:rPr>
              <w:fldChar w:fldCharType="separate"/>
            </w:r>
            <w:r w:rsidRPr="00046007">
              <w:rPr>
                <w:b w:val="0"/>
                <w:noProof/>
                <w:sz w:val="18"/>
                <w:szCs w:val="18"/>
              </w:rPr>
              <w:t>(3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CC73D89" w14:textId="06A95BE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29098D9" w14:textId="2F6D4FD2"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02167">
              <w:rPr>
                <w:sz w:val="18"/>
                <w:szCs w:val="18"/>
              </w:rPr>
              <w:t>10.1186/1471-2369-14-263</w:t>
            </w:r>
          </w:p>
        </w:tc>
        <w:tc>
          <w:tcPr>
            <w:tcW w:w="226" w:type="pct"/>
            <w:tcBorders>
              <w:top w:val="single" w:sz="4" w:space="0" w:color="auto"/>
              <w:left w:val="single" w:sz="4" w:space="0" w:color="auto"/>
              <w:bottom w:val="single" w:sz="4" w:space="0" w:color="auto"/>
              <w:right w:val="single" w:sz="4" w:space="0" w:color="auto"/>
            </w:tcBorders>
          </w:tcPr>
          <w:p w14:paraId="50447BC5" w14:textId="65484A49"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E5DB3">
              <w:rPr>
                <w:sz w:val="18"/>
                <w:szCs w:val="18"/>
              </w:rPr>
              <w:t>24289833</w:t>
            </w:r>
          </w:p>
        </w:tc>
        <w:tc>
          <w:tcPr>
            <w:tcW w:w="322" w:type="pct"/>
            <w:tcBorders>
              <w:top w:val="single" w:sz="4" w:space="0" w:color="auto"/>
              <w:left w:val="single" w:sz="4" w:space="0" w:color="auto"/>
              <w:bottom w:val="single" w:sz="4" w:space="0" w:color="auto"/>
              <w:right w:val="single" w:sz="4" w:space="0" w:color="auto"/>
            </w:tcBorders>
          </w:tcPr>
          <w:p w14:paraId="2168C3D6" w14:textId="298196DD" w:rsidR="00583786" w:rsidRDefault="00F7037F"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nada</w:t>
            </w:r>
          </w:p>
        </w:tc>
        <w:tc>
          <w:tcPr>
            <w:tcW w:w="354" w:type="pct"/>
            <w:tcBorders>
              <w:top w:val="single" w:sz="4" w:space="0" w:color="auto"/>
              <w:left w:val="single" w:sz="4" w:space="0" w:color="auto"/>
              <w:bottom w:val="single" w:sz="4" w:space="0" w:color="auto"/>
              <w:right w:val="single" w:sz="4" w:space="0" w:color="auto"/>
            </w:tcBorders>
          </w:tcPr>
          <w:p w14:paraId="6E4D2495" w14:textId="496E240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81572D" w14:textId="0D86CA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arch calcification score (</w:t>
            </w:r>
            <w:proofErr w:type="spellStart"/>
            <w:r>
              <w:rPr>
                <w:sz w:val="18"/>
                <w:szCs w:val="18"/>
              </w:rPr>
              <w:t>AoAC</w:t>
            </w:r>
            <w:proofErr w:type="spellEnd"/>
            <w:r>
              <w:rPr>
                <w:sz w:val="18"/>
                <w:szCs w:val="18"/>
              </w:rPr>
              <w:t>)</w:t>
            </w:r>
          </w:p>
        </w:tc>
        <w:tc>
          <w:tcPr>
            <w:tcW w:w="1837" w:type="pct"/>
            <w:tcBorders>
              <w:top w:val="single" w:sz="4" w:space="0" w:color="auto"/>
              <w:left w:val="single" w:sz="4" w:space="0" w:color="auto"/>
              <w:bottom w:val="single" w:sz="4" w:space="0" w:color="auto"/>
              <w:right w:val="single" w:sz="4" w:space="0" w:color="auto"/>
            </w:tcBorders>
          </w:tcPr>
          <w:p w14:paraId="1CFA1452" w14:textId="6CE73E1F" w:rsidR="00583786" w:rsidRPr="008721E8"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1 1.52 [0.99, 2.34] 0.06</w:t>
            </w:r>
          </w:p>
        </w:tc>
        <w:tc>
          <w:tcPr>
            <w:tcW w:w="194" w:type="pct"/>
            <w:tcBorders>
              <w:top w:val="single" w:sz="4" w:space="0" w:color="auto"/>
              <w:left w:val="single" w:sz="4" w:space="0" w:color="auto"/>
              <w:bottom w:val="single" w:sz="4" w:space="0" w:color="auto"/>
              <w:right w:val="single" w:sz="4" w:space="0" w:color="auto"/>
            </w:tcBorders>
          </w:tcPr>
          <w:p w14:paraId="40EA3F64" w14:textId="226B3C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758EC29B" w14:textId="16026C1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0CCA801" w14:textId="575CB13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655CCDC" w14:textId="6963C78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4A0EAFD" w14:textId="1787BE9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24</w:t>
            </w:r>
          </w:p>
        </w:tc>
      </w:tr>
      <w:tr w:rsidR="00583786" w:rsidRPr="0001000C" w14:paraId="785A14B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511C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CF766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1B2548"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E72082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FC5D6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0C26D" w14:textId="4B2DB16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31F90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D0249E9" w14:textId="5A19BE8B" w:rsidR="00583786" w:rsidRPr="008721E8"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Score </w:t>
            </w:r>
            <w:r w:rsidRPr="00BA381A">
              <w:rPr>
                <w:sz w:val="18"/>
                <w:szCs w:val="18"/>
              </w:rPr>
              <w:t>2 1.22 [0.72, 2.05] 0.47</w:t>
            </w:r>
          </w:p>
        </w:tc>
        <w:tc>
          <w:tcPr>
            <w:tcW w:w="194" w:type="pct"/>
            <w:tcBorders>
              <w:top w:val="single" w:sz="4" w:space="0" w:color="auto"/>
              <w:left w:val="single" w:sz="4" w:space="0" w:color="auto"/>
              <w:bottom w:val="single" w:sz="4" w:space="0" w:color="auto"/>
              <w:right w:val="single" w:sz="4" w:space="0" w:color="auto"/>
            </w:tcBorders>
          </w:tcPr>
          <w:p w14:paraId="7BDA2F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6AD7F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9EB54A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41A65C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3BE58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E0801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B687A6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22D98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521A40"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C5FB97"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A1B21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851B0BD" w14:textId="16989B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0F617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BE6F539" w14:textId="3428C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Score </w:t>
            </w:r>
            <w:r w:rsidRPr="00BA381A">
              <w:rPr>
                <w:sz w:val="18"/>
                <w:szCs w:val="18"/>
              </w:rPr>
              <w:t>3 2.49 [1.28, 4.82] 0.01</w:t>
            </w:r>
          </w:p>
        </w:tc>
        <w:tc>
          <w:tcPr>
            <w:tcW w:w="194" w:type="pct"/>
            <w:tcBorders>
              <w:top w:val="single" w:sz="4" w:space="0" w:color="auto"/>
              <w:left w:val="single" w:sz="4" w:space="0" w:color="auto"/>
              <w:bottom w:val="single" w:sz="4" w:space="0" w:color="auto"/>
              <w:right w:val="single" w:sz="4" w:space="0" w:color="auto"/>
            </w:tcBorders>
          </w:tcPr>
          <w:p w14:paraId="665A79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7E1E78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7BBB5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CE29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10BD57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66F92CC"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1CD374F" w14:textId="0F76F758" w:rsidR="00583786" w:rsidRDefault="00583786" w:rsidP="00583786">
            <w:pPr>
              <w:rPr>
                <w:sz w:val="18"/>
                <w:szCs w:val="18"/>
              </w:rPr>
            </w:pPr>
            <w:r>
              <w:rPr>
                <w:sz w:val="18"/>
                <w:szCs w:val="18"/>
              </w:rPr>
              <w:fldChar w:fldCharType="begin" w:fldLock="1"/>
            </w:r>
            <w:r>
              <w:rPr>
                <w:sz w:val="18"/>
                <w:szCs w:val="18"/>
              </w:rPr>
              <w:instrText>ADDIN CSL_CITATION {"citationItems":[{"id":"ITEM-1","itemData":{"abstract":"BACKGROUND: Vascular calcifications are highly prevalent in patients maintained on chronic hemodialysis. They have been linked to numerous risk factors and have been associated with an increased risk of cardiovascular morbidity and mortality. The purpose of this pilot study is to assess the prevalence of vascular calcifications among dialysis patients in our tertiary care center and to identify the associated risk factors. METHODS: In the current study, we reviewed the charts of 43 patients undergoing hemodialysis at our center. We estimated the prevalence of vascular calcifications among dialysis patients using plain X-ray of the hand as the screening tool. We compared patient's characteristics and tried to identify possible risk factors, with a special emphasis on the subgroup of patients with diabetes. RESULTS: Vascular calcifications were prevalent among half of the patients on hemodialysis. Duration of dialysis (p = 0.02), diabetes (p &lt; 0.001), and hypertension (p = 0.01) were highly associated with vascular calcifications. No association was found between vascular calcifications and age, gender, calcium-based phosphate binders, vitamin D supplementation, smoking, and lipid control. In multivariate analyses, diabetes and duration of dialysis were the only independent predictors of vascular calcifications and diabetics developed vascular calcifications earlier than nondiabetics (31 months vs 69 months]. CONCLUSION: Vascular calcifications are moderately prevalent among patients undergoing hemodialysis at our center, and were found to be strongly correlated with diabetes and duration of dialysis. A larger, multicenter, prospective study should be conducted at national level, in order to confirm the findings of this study and to identify further modifiable risk factors, to decrease the incidence of vascular calcifications and the incurring cardiovascular morbidity and mortality in our population.","author":[{"dropping-particle":"","family":"Al-Rifai","given":"Rasha","non-dropping-particle":"","parse-names":false,"suffix":""},{"dropping-particle":"","family":"Arabi","given":"Asma","non-dropping-particle":"","parse-names":false,"suffix":""},{"dropping-particle":"","family":"Masrouji","given":"Rami","non-dropping-particle":"","parse-names":false,"suffix":""},{"dropping-particle":"","family":"Daouk","given":"Majida","non-dropping-particle":"","parse-names":false,"suffix":""}],"container-title":"Journal Medical Libanais","id":"ITEM-1","issue":"3","issued":{"date-parts":[["2011"]]},"page":"117-121","publisher":"Order Of Physicians In Lebanon","publisher-place":"Residency Program-Internal Medicine, American University of Beirut, Department of Internal Medicine, Beirut, Lebanon.","title":"Prevalence of peripheral vascular calcifications in patients on chronic hemodialysis at a tertiary care center in Beirut: A pilot study","type":"article-journal","volume":"59"},"uris":["http://www.mendeley.com/documents/?uuid=ad0c70ca-5308-345b-9436-c24103bb07b8"]}],"mendeley":{"formattedCitation":"(31)","plainTextFormattedCitation":"(31)","previouslyFormattedCitation":"(31)"},"properties":{"noteIndex":0},"schema":"https://github.com/citation-style-language/schema/raw/master/csl-citation.json"}</w:instrText>
            </w:r>
            <w:r>
              <w:rPr>
                <w:sz w:val="18"/>
                <w:szCs w:val="18"/>
              </w:rPr>
              <w:fldChar w:fldCharType="separate"/>
            </w:r>
            <w:r w:rsidRPr="00F03FD6">
              <w:rPr>
                <w:b w:val="0"/>
                <w:noProof/>
                <w:sz w:val="18"/>
                <w:szCs w:val="18"/>
              </w:rPr>
              <w:t>(3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8CF89E5" w14:textId="5C029AB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0CE9F8E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6FD7C53" w14:textId="0772920A"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F03FD6">
              <w:rPr>
                <w:sz w:val="18"/>
                <w:szCs w:val="18"/>
              </w:rPr>
              <w:t>22259897</w:t>
            </w:r>
          </w:p>
        </w:tc>
        <w:tc>
          <w:tcPr>
            <w:tcW w:w="322" w:type="pct"/>
            <w:tcBorders>
              <w:top w:val="single" w:sz="4" w:space="0" w:color="auto"/>
              <w:left w:val="single" w:sz="4" w:space="0" w:color="auto"/>
              <w:bottom w:val="single" w:sz="4" w:space="0" w:color="auto"/>
              <w:right w:val="single" w:sz="4" w:space="0" w:color="auto"/>
            </w:tcBorders>
          </w:tcPr>
          <w:p w14:paraId="646AAB85" w14:textId="22F74EC7" w:rsidR="00583786" w:rsidRDefault="009F239D" w:rsidP="00583786">
            <w:pPr>
              <w:cnfStyle w:val="000000000000" w:firstRow="0" w:lastRow="0" w:firstColumn="0" w:lastColumn="0" w:oddVBand="0" w:evenVBand="0" w:oddHBand="0" w:evenHBand="0" w:firstRowFirstColumn="0" w:firstRowLastColumn="0" w:lastRowFirstColumn="0" w:lastRowLastColumn="0"/>
              <w:rPr>
                <w:sz w:val="18"/>
                <w:szCs w:val="18"/>
              </w:rPr>
            </w:pPr>
            <w:r w:rsidRPr="009F239D">
              <w:rPr>
                <w:sz w:val="18"/>
                <w:szCs w:val="18"/>
              </w:rPr>
              <w:t>Lebanon</w:t>
            </w:r>
          </w:p>
        </w:tc>
        <w:tc>
          <w:tcPr>
            <w:tcW w:w="354" w:type="pct"/>
            <w:tcBorders>
              <w:top w:val="single" w:sz="4" w:space="0" w:color="auto"/>
              <w:left w:val="single" w:sz="4" w:space="0" w:color="auto"/>
              <w:bottom w:val="single" w:sz="4" w:space="0" w:color="auto"/>
              <w:right w:val="single" w:sz="4" w:space="0" w:color="auto"/>
            </w:tcBorders>
          </w:tcPr>
          <w:p w14:paraId="4597328D" w14:textId="113975D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47B201E" w14:textId="3DF74B1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28BF106" w14:textId="6F2D213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between VC and gender</w:t>
            </w:r>
          </w:p>
        </w:tc>
        <w:tc>
          <w:tcPr>
            <w:tcW w:w="194" w:type="pct"/>
            <w:tcBorders>
              <w:top w:val="single" w:sz="4" w:space="0" w:color="auto"/>
              <w:left w:val="single" w:sz="4" w:space="0" w:color="auto"/>
              <w:bottom w:val="single" w:sz="4" w:space="0" w:color="auto"/>
              <w:right w:val="single" w:sz="4" w:space="0" w:color="auto"/>
            </w:tcBorders>
          </w:tcPr>
          <w:p w14:paraId="1DAA29A8" w14:textId="75D3A31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240CC788" w14:textId="28796B8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Hand X-rays</w:t>
            </w:r>
          </w:p>
        </w:tc>
        <w:tc>
          <w:tcPr>
            <w:tcW w:w="258" w:type="pct"/>
            <w:tcBorders>
              <w:top w:val="single" w:sz="4" w:space="0" w:color="auto"/>
              <w:left w:val="single" w:sz="4" w:space="0" w:color="auto"/>
              <w:bottom w:val="single" w:sz="4" w:space="0" w:color="auto"/>
              <w:right w:val="single" w:sz="4" w:space="0" w:color="auto"/>
            </w:tcBorders>
          </w:tcPr>
          <w:p w14:paraId="194F7A6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17C4FF" w14:textId="64B8BFA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FED1C9D" w14:textId="2E068F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w:t>
            </w:r>
          </w:p>
        </w:tc>
      </w:tr>
      <w:tr w:rsidR="00583786" w:rsidRPr="0001000C" w14:paraId="17071A0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1FC78D" w14:textId="670D9D9D"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9-1374-2","abstract":"Background: Cardiovascular morbidity and mortality are highly prevalent in patients with end-stage renal disease, and osteoprotegerin (OPG) may be an important link between bone loss and vascular calcification. This study was conducted to evaluate the relationship between central arterial stiffness and serum OPG levels in hemodialysis (HD) patients.Methods: Blood samples were collected from 120 HD patients, and the carotid-femoral pulse wave velocity (cfPWV) value was measured using a validated tonometry system. The cfPWV value of &gt; 10 m/s was used to define the high artery stiffness group. Serum OPG levels were analyzed categorically into tertiles.Results: Of the 120 HD patients, 53 (44.2%) were defined as the high arterial stiffness group, who had higher values of systolic blood pressure (p = 0.038), serum calcium (p = 0.007), and OPG (p &lt;  0.001) levels and a higher prevalence of diabetes mellitus (DM, p = 0.001). Increasing tertiles of serum OPG levels were significantly associated with greater height (p = 0.011), male gender (p = 0.008), higher cfPWV values (p = 0.020), and lower intact parathyroid hormone (iPTH, p = 0.049) levels. Multivariable linear regression analysis showed that cfPWV value was independently associated with DM (β = 1.83, p = 0.008) and increasing tertiles of serum OPG levels (β = 0.89 and 1.63 for tertile 2 and tertile 3, respectively, p for trend = 0.035) in HD patients. Multivariable logistic regression analysis revealed that, in addition to age, DM, low iPTH levels, and high serum calcium levels, increasing tertiles of serum OPG levels (OR = 5.34 for tertile 2; OR = 7.06 for tertile 3; p for trend = 0.002) were an independent predictor of high arterial stiffness in HD patients. Serum calcium levels positively correlated with cfPWV value only in the highest OPG tertile group (r = 0.408, p = 0.009).Conclusion: A positive association was detected between serum OPG levels and central arterial stiffness in HD patients, and patients with high serum OPG levels may have greater influence of calcium load on central arterial stiffening.","author":[{"dropping-particle":"","family":"Hou","given":"Jia-Sian","non-dropping-particle":"","parse-names":false,"suffix":""},{"dropping-particle":"","family":"Lin","given":"Yu-Li","non-dropping-particle":"","parse-names":false,"suffix":""},{"dropping-particle":"","family":"Wang","given":"Chih-Hsien","non-dropping-particle":"","parse-names":false,"suffix":""},{"dropping-particle":"","family":"Lai","given":"Yu-Hsien","non-dropping-particle":"","parse-names":false,"suffix":""},{"dropping-particle":"","family":"Kuo","given":"Chiu-Huang","non-dropping-particle":"","parse-names":false,"suffix":""},{"dropping-particle":"","family":"Subeq","given":"Yi-Maun","non-dropping-particle":"","parse-names":false,"suffix":""},{"dropping-particle":"","family":"Hsu","given":"Bang-Gee","non-dropping-particle":"","parse-names":false,"suffix":""}],"container-title":"BMC Nephrology","id":"ITEM-1","issue":"1","issued":{"date-parts":[["2019"]]},"page":"N.PAG-N.PAG","publisher":"BioMed Central","publisher-place":"Division of Nephrology, Buddhist Tzu Chi General Hospital, Hualien, Taiwan","title":"Serum osteoprotegerin is an independent marker of central arterial stiffness as assessed using carotid-femoral pulse wave velocity in hemodialysis patients: a cross sectional study.","type":"article-journal","volume":"20"},"uris":["http://www.mendeley.com/documents/?uuid=5b4881b0-a7cb-3120-b2c8-63b5be6c1f24"]}],"mendeley":{"formattedCitation":"(32)","plainTextFormattedCitation":"(32)","previouslyFormattedCitation":"(32)"},"properties":{"noteIndex":0},"schema":"https://github.com/citation-style-language/schema/raw/master/csl-citation.json"}</w:instrText>
            </w:r>
            <w:r>
              <w:rPr>
                <w:sz w:val="18"/>
                <w:szCs w:val="18"/>
              </w:rPr>
              <w:fldChar w:fldCharType="separate"/>
            </w:r>
            <w:r w:rsidRPr="004F67AA">
              <w:rPr>
                <w:b w:val="0"/>
                <w:noProof/>
                <w:sz w:val="18"/>
                <w:szCs w:val="18"/>
              </w:rPr>
              <w:t>(3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83741DF" w14:textId="12CD63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4AE6ACBA" w14:textId="7777777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7D3590" w14:textId="37D2A4A3"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F67AA">
              <w:rPr>
                <w:sz w:val="18"/>
                <w:szCs w:val="18"/>
              </w:rPr>
              <w:t>31122190</w:t>
            </w:r>
          </w:p>
        </w:tc>
        <w:tc>
          <w:tcPr>
            <w:tcW w:w="322" w:type="pct"/>
            <w:tcBorders>
              <w:top w:val="single" w:sz="4" w:space="0" w:color="auto"/>
              <w:left w:val="single" w:sz="4" w:space="0" w:color="auto"/>
              <w:bottom w:val="single" w:sz="4" w:space="0" w:color="auto"/>
              <w:right w:val="single" w:sz="4" w:space="0" w:color="auto"/>
            </w:tcBorders>
          </w:tcPr>
          <w:p w14:paraId="02C44306" w14:textId="7CAE500B" w:rsidR="00583786" w:rsidRDefault="009F239D"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747C8E8E" w14:textId="6B42F5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75D518" w14:textId="710D5B2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87CEF21" w14:textId="1CB3FB5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PG </w:t>
            </w:r>
            <w:proofErr w:type="spellStart"/>
            <w:r>
              <w:rPr>
                <w:sz w:val="18"/>
                <w:szCs w:val="18"/>
              </w:rPr>
              <w:t>tertile</w:t>
            </w:r>
            <w:proofErr w:type="spellEnd"/>
            <w:r>
              <w:rPr>
                <w:sz w:val="18"/>
                <w:szCs w:val="18"/>
              </w:rPr>
              <w:t xml:space="preserve"> 1/2/3: </w:t>
            </w:r>
            <w:r w:rsidRPr="004F67AA">
              <w:rPr>
                <w:sz w:val="18"/>
                <w:szCs w:val="18"/>
              </w:rPr>
              <w:t>62.5</w:t>
            </w:r>
            <w:r>
              <w:rPr>
                <w:sz w:val="18"/>
                <w:szCs w:val="18"/>
              </w:rPr>
              <w:t>% /</w:t>
            </w:r>
            <w:r w:rsidRPr="004F67AA">
              <w:rPr>
                <w:sz w:val="18"/>
                <w:szCs w:val="18"/>
              </w:rPr>
              <w:t xml:space="preserve"> 55.0</w:t>
            </w:r>
            <w:r>
              <w:rPr>
                <w:sz w:val="18"/>
                <w:szCs w:val="18"/>
              </w:rPr>
              <w:t>%</w:t>
            </w:r>
            <w:r w:rsidRPr="004F67AA">
              <w:rPr>
                <w:sz w:val="18"/>
                <w:szCs w:val="18"/>
              </w:rPr>
              <w:t xml:space="preserve"> </w:t>
            </w:r>
            <w:r>
              <w:rPr>
                <w:sz w:val="18"/>
                <w:szCs w:val="18"/>
              </w:rPr>
              <w:t xml:space="preserve">/ </w:t>
            </w:r>
            <w:proofErr w:type="gramStart"/>
            <w:r w:rsidRPr="004F67AA">
              <w:rPr>
                <w:sz w:val="18"/>
                <w:szCs w:val="18"/>
              </w:rPr>
              <w:t>32.</w:t>
            </w:r>
            <w:r>
              <w:rPr>
                <w:sz w:val="18"/>
                <w:szCs w:val="18"/>
              </w:rPr>
              <w:t>%</w:t>
            </w:r>
            <w:proofErr w:type="gramEnd"/>
            <w:r>
              <w:rPr>
                <w:sz w:val="18"/>
                <w:szCs w:val="18"/>
              </w:rPr>
              <w:t xml:space="preserve">, p = </w:t>
            </w:r>
            <w:r w:rsidRPr="004F67AA">
              <w:rPr>
                <w:sz w:val="18"/>
                <w:szCs w:val="18"/>
              </w:rPr>
              <w:t>0.008*</w:t>
            </w:r>
          </w:p>
        </w:tc>
        <w:tc>
          <w:tcPr>
            <w:tcW w:w="194" w:type="pct"/>
            <w:tcBorders>
              <w:top w:val="single" w:sz="4" w:space="0" w:color="auto"/>
              <w:left w:val="single" w:sz="4" w:space="0" w:color="auto"/>
              <w:bottom w:val="single" w:sz="4" w:space="0" w:color="auto"/>
              <w:right w:val="single" w:sz="4" w:space="0" w:color="auto"/>
            </w:tcBorders>
          </w:tcPr>
          <w:p w14:paraId="1BEEB708" w14:textId="287002F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FF072EB" w14:textId="2FB4C81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w:t>
            </w:r>
          </w:p>
        </w:tc>
        <w:tc>
          <w:tcPr>
            <w:tcW w:w="258" w:type="pct"/>
            <w:tcBorders>
              <w:top w:val="single" w:sz="4" w:space="0" w:color="auto"/>
              <w:left w:val="single" w:sz="4" w:space="0" w:color="auto"/>
              <w:bottom w:val="single" w:sz="4" w:space="0" w:color="auto"/>
              <w:right w:val="single" w:sz="4" w:space="0" w:color="auto"/>
            </w:tcBorders>
          </w:tcPr>
          <w:p w14:paraId="3675600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FF1273C" w14:textId="17119DA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17B01F5" w14:textId="7CF5D40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20</w:t>
            </w:r>
          </w:p>
        </w:tc>
      </w:tr>
      <w:tr w:rsidR="00583786" w:rsidRPr="0001000C" w14:paraId="6BF31F25"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FACB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260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BB1855F"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4565AB1" w14:textId="77777777" w:rsidR="00583786" w:rsidRPr="0031125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CC752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FE1EF38" w14:textId="3E4BECE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9A33D0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689E18" w14:textId="6C1DF54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one loss -&gt; OPG -&gt; calcification</w:t>
            </w:r>
          </w:p>
        </w:tc>
        <w:tc>
          <w:tcPr>
            <w:tcW w:w="194" w:type="pct"/>
            <w:tcBorders>
              <w:top w:val="single" w:sz="4" w:space="0" w:color="auto"/>
              <w:left w:val="single" w:sz="4" w:space="0" w:color="auto"/>
              <w:bottom w:val="single" w:sz="4" w:space="0" w:color="auto"/>
              <w:right w:val="single" w:sz="4" w:space="0" w:color="auto"/>
            </w:tcBorders>
          </w:tcPr>
          <w:p w14:paraId="1685B7D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E9902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4B65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9245C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8C004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B26BA17"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C49F5F" w14:textId="484E9C01" w:rsidR="00583786" w:rsidRDefault="00583786" w:rsidP="00583786">
            <w:pPr>
              <w:rPr>
                <w:sz w:val="18"/>
                <w:szCs w:val="18"/>
              </w:rPr>
            </w:pPr>
            <w:r>
              <w:rPr>
                <w:sz w:val="18"/>
                <w:szCs w:val="18"/>
              </w:rPr>
              <w:fldChar w:fldCharType="begin" w:fldLock="1"/>
            </w:r>
            <w:r>
              <w:rPr>
                <w:sz w:val="18"/>
                <w:szCs w:val="18"/>
              </w:rPr>
              <w:instrText>ADDIN CSL_CITATION {"citationItems":[{"id":"ITEM-1","itemData":{"DOI":"10.1186/1471-2369-15-190","abstract":"Background: Sclerostin (Scl) has recently emerged as a novel marker of bone remodeling and vascular calcification. However, whether high circulating Scl is also a risk factor for death is not well established. The purpose of this study was to test whether serum Scl would be associated with mortality. Methods: we measured serum Scl in a hemodialysis patients' cohort, which was followed during a ten-year period. Competing risk regression models were applied, as during the follow-up, patients were exposed to both events kidney transplant and death. Results: Ninety-one patients aged 42.3 ± 18.8 years (55% of male gender, 15% of diabetes) were included. During the follow-up, 32 patients underwent kidney transplant and 26 patients died. Non-survivals presented higher FGF23, higher Scl and lower creatinine. There was an association between all-cause mortality and higher Scl (HR = 2.2), higher age (HR = 1.04) and presence of diabetes (HR = 2.27), by competing risk analyses. Even including potential markers of mortality, as creatinine, FGF 23, and gender, Scl, age and diabetes remained significantly related to higher mortality. Conclusion: Serum Scl is an independent predictor of mortality in dialysis patients. However, whether clinical interventions to modulate Scl would be able to improve these patients survival needs to be determined.","author":[{"dropping-particle":"","family":"F.L.C.","given":"Gonc¸alves","non-dropping-particle":"","parse-names":false,"suffix":""},{"dropping-particle":"","family":"R.M.","given":"Elias","non-dropping-particle":"","parse-names":false,"suffix":""},{"dropping-particle":"","family":"L.M.","given":"Dos Reis","non-dropping-particle":"","parse-names":false,"suffix":""},{"dropping-particle":"","family":"F.G.","given":"Graciolli","non-dropping-particle":"","parse-names":false,"suffix":""},{"dropping-particle":"","family":"F.G.","given":"Zampieri","non-dropping-particle":"","parse-names":false,"suffix":""},{"dropping-particle":"","family":"R.B.","given":"Oliveira","non-dropping-particle":"","parse-names":false,"suffix":""},{"dropping-particle":"","family":"V.","given":"Jorgetti","non-dropping-particle":"","parse-names":false,"suffix":""},{"dropping-particle":"","family":"R.M.A.","given":"Moysés","non-dropping-particle":"","parse-names":false,"suffix":""},{"dropping-particle":"","family":"Gonçalves","given":"Flávia Letí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és","given":"Rosa M A","non-dropping-particle":"","parse-names":false,"suffix":""},{"dropping-particle":"","family":"Goncalves","given":"Flavia Leticia Carvalho","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dropping-particle":"","family":"Carvalho Goncalves","given":"Flavia Leticia","non-dropping-particle":"","parse-names":false,"suffix":""},{"dropping-particle":"","family":"Elias","given":"Rosilene M","non-dropping-particle":"","parse-names":false,"suffix":""},{"dropping-particle":"","family":"Reis","given":"Luciene M","non-dropping-particle":"dos","parse-names":false,"suffix":""},{"dropping-particle":"","family":"Graciolli","given":"Fabiana G","non-dropping-particle":"","parse-names":false,"suffix":""},{"dropping-particle":"","family":"Zampieri","given":"Fernando Godinho","non-dropping-particle":"","parse-names":false,"suffix":""},{"dropping-particle":"","family":"Oliveira","given":"Rodrigo B","non-dropping-particle":"","parse-names":false,"suffix":""},{"dropping-particle":"","family":"Jorgetti","given":"Vanda","non-dropping-particle":"","parse-names":false,"suffix":""},{"dropping-particle":"","family":"Moyses","given":"Rosa M A","non-dropping-particle":"","parse-names":false,"suffix":""}],"container-title":"BMC Nephrology","id":"ITEM-1","issue":"1","issued":{"date-parts":[["2014"]]},"note":"gender differences not discussed","page":"190","publisher":"BioMed Central","publisher-place":"R.M.A. Moysés, Nephrology Division, Universidade de São Paulo, São Paulo, Brazil","title":"Serum sclerostin is an independent predictor of mortality in hemodialysis patients.","type":"article-journal","volume":"15"},"uris":["http://www.mendeley.com/documents/?uuid=039b5ed9-112c-38b9-890f-813d2ffd5395"]}],"mendeley":{"formattedCitation":"(33)","plainTextFormattedCitation":"(33)","previouslyFormattedCitation":"(33)"},"properties":{"noteIndex":0},"schema":"https://github.com/citation-style-language/schema/raw/master/csl-citation.json"}</w:instrText>
            </w:r>
            <w:r>
              <w:rPr>
                <w:sz w:val="18"/>
                <w:szCs w:val="18"/>
              </w:rPr>
              <w:fldChar w:fldCharType="separate"/>
            </w:r>
            <w:r w:rsidRPr="00C3486F">
              <w:rPr>
                <w:b w:val="0"/>
                <w:noProof/>
                <w:sz w:val="18"/>
                <w:szCs w:val="18"/>
              </w:rPr>
              <w:t>(3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422EDE1" w14:textId="65C6A0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7B0CBFEE" w14:textId="3DAF51D7"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10.1186/1471-2369-15-190</w:t>
            </w:r>
          </w:p>
        </w:tc>
        <w:tc>
          <w:tcPr>
            <w:tcW w:w="226" w:type="pct"/>
            <w:tcBorders>
              <w:top w:val="single" w:sz="4" w:space="0" w:color="auto"/>
              <w:left w:val="single" w:sz="4" w:space="0" w:color="auto"/>
              <w:bottom w:val="single" w:sz="4" w:space="0" w:color="auto"/>
              <w:right w:val="single" w:sz="4" w:space="0" w:color="auto"/>
            </w:tcBorders>
          </w:tcPr>
          <w:p w14:paraId="332BFC95" w14:textId="1F87EC71" w:rsidR="00583786" w:rsidRPr="0031125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3486F">
              <w:rPr>
                <w:sz w:val="18"/>
                <w:szCs w:val="18"/>
              </w:rPr>
              <w:t>25465028</w:t>
            </w:r>
          </w:p>
        </w:tc>
        <w:tc>
          <w:tcPr>
            <w:tcW w:w="322" w:type="pct"/>
            <w:tcBorders>
              <w:top w:val="single" w:sz="4" w:space="0" w:color="auto"/>
              <w:left w:val="single" w:sz="4" w:space="0" w:color="auto"/>
              <w:bottom w:val="single" w:sz="4" w:space="0" w:color="auto"/>
              <w:right w:val="single" w:sz="4" w:space="0" w:color="auto"/>
            </w:tcBorders>
          </w:tcPr>
          <w:p w14:paraId="7AAEFD0A" w14:textId="56CD8B5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razil</w:t>
            </w:r>
          </w:p>
        </w:tc>
        <w:tc>
          <w:tcPr>
            <w:tcW w:w="354" w:type="pct"/>
            <w:tcBorders>
              <w:top w:val="single" w:sz="4" w:space="0" w:color="auto"/>
              <w:left w:val="single" w:sz="4" w:space="0" w:color="auto"/>
              <w:bottom w:val="single" w:sz="4" w:space="0" w:color="auto"/>
              <w:right w:val="single" w:sz="4" w:space="0" w:color="auto"/>
            </w:tcBorders>
          </w:tcPr>
          <w:p w14:paraId="3985A1FE" w14:textId="1BB7F1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6A45A26" w14:textId="7EC54F5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Gender (M/F)</w:t>
            </w:r>
          </w:p>
        </w:tc>
        <w:tc>
          <w:tcPr>
            <w:tcW w:w="1837" w:type="pct"/>
            <w:tcBorders>
              <w:top w:val="single" w:sz="4" w:space="0" w:color="auto"/>
              <w:left w:val="single" w:sz="4" w:space="0" w:color="auto"/>
              <w:bottom w:val="single" w:sz="4" w:space="0" w:color="auto"/>
              <w:right w:val="single" w:sz="4" w:space="0" w:color="auto"/>
            </w:tcBorders>
          </w:tcPr>
          <w:p w14:paraId="7A234B94" w14:textId="51B527D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Low vs High sclerostin: </w:t>
            </w:r>
            <w:r w:rsidRPr="002A59C8">
              <w:rPr>
                <w:sz w:val="18"/>
                <w:szCs w:val="18"/>
              </w:rPr>
              <w:t xml:space="preserve">24/22 </w:t>
            </w:r>
            <w:r>
              <w:rPr>
                <w:sz w:val="18"/>
                <w:szCs w:val="18"/>
              </w:rPr>
              <w:t xml:space="preserve">vs. </w:t>
            </w:r>
            <w:r w:rsidRPr="002A59C8">
              <w:rPr>
                <w:sz w:val="18"/>
                <w:szCs w:val="18"/>
              </w:rPr>
              <w:t>31/14</w:t>
            </w:r>
            <w:r>
              <w:rPr>
                <w:sz w:val="18"/>
                <w:szCs w:val="18"/>
              </w:rPr>
              <w:t xml:space="preserve">, p = </w:t>
            </w:r>
            <w:r w:rsidRPr="002A59C8">
              <w:rPr>
                <w:sz w:val="18"/>
                <w:szCs w:val="18"/>
              </w:rPr>
              <w:t>0.103</w:t>
            </w:r>
          </w:p>
        </w:tc>
        <w:tc>
          <w:tcPr>
            <w:tcW w:w="194" w:type="pct"/>
            <w:tcBorders>
              <w:top w:val="single" w:sz="4" w:space="0" w:color="auto"/>
              <w:left w:val="single" w:sz="4" w:space="0" w:color="auto"/>
              <w:bottom w:val="single" w:sz="4" w:space="0" w:color="auto"/>
              <w:right w:val="single" w:sz="4" w:space="0" w:color="auto"/>
            </w:tcBorders>
          </w:tcPr>
          <w:p w14:paraId="37175C8F" w14:textId="551D75B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646B417" w14:textId="44605D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31779D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4E38009" w14:textId="792FD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36B3CF5B" w14:textId="25FADB4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1</w:t>
            </w:r>
          </w:p>
        </w:tc>
      </w:tr>
      <w:tr w:rsidR="00583786" w:rsidRPr="0001000C" w14:paraId="06809B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2C042" w14:textId="33FCCF94"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BD68049" w14:textId="3617394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F046854" w14:textId="690669D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23495C" w14:textId="5C1692B1"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FC24F60" w14:textId="67985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6BE093" w14:textId="1B0F16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CE857FB" w14:textId="77777777" w:rsidR="00583786" w:rsidRPr="00194B0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Male sex (versus</w:t>
            </w:r>
          </w:p>
          <w:p w14:paraId="51936B46" w14:textId="688413A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94B02">
              <w:rPr>
                <w:sz w:val="18"/>
                <w:szCs w:val="18"/>
              </w:rPr>
              <w:t>female)</w:t>
            </w:r>
          </w:p>
        </w:tc>
        <w:tc>
          <w:tcPr>
            <w:tcW w:w="1837" w:type="pct"/>
            <w:tcBorders>
              <w:top w:val="single" w:sz="4" w:space="0" w:color="auto"/>
              <w:left w:val="single" w:sz="4" w:space="0" w:color="auto"/>
              <w:bottom w:val="single" w:sz="4" w:space="0" w:color="auto"/>
              <w:right w:val="single" w:sz="4" w:space="0" w:color="auto"/>
            </w:tcBorders>
          </w:tcPr>
          <w:p w14:paraId="1F8750A5" w14:textId="2DF37F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194B02">
              <w:rPr>
                <w:sz w:val="18"/>
                <w:szCs w:val="18"/>
              </w:rPr>
              <w:t xml:space="preserve">0.82 </w:t>
            </w:r>
            <w:r>
              <w:rPr>
                <w:sz w:val="18"/>
                <w:szCs w:val="18"/>
              </w:rPr>
              <w:t>(</w:t>
            </w:r>
            <w:r w:rsidRPr="00194B02">
              <w:rPr>
                <w:sz w:val="18"/>
                <w:szCs w:val="18"/>
              </w:rPr>
              <w:t>0.39-1.75</w:t>
            </w:r>
            <w:r>
              <w:rPr>
                <w:sz w:val="18"/>
                <w:szCs w:val="18"/>
              </w:rPr>
              <w:t xml:space="preserve">), p = </w:t>
            </w:r>
            <w:r w:rsidRPr="00194B02">
              <w:rPr>
                <w:sz w:val="18"/>
                <w:szCs w:val="18"/>
              </w:rPr>
              <w:t>0.620</w:t>
            </w:r>
          </w:p>
        </w:tc>
        <w:tc>
          <w:tcPr>
            <w:tcW w:w="194" w:type="pct"/>
            <w:tcBorders>
              <w:top w:val="single" w:sz="4" w:space="0" w:color="auto"/>
              <w:left w:val="single" w:sz="4" w:space="0" w:color="auto"/>
              <w:bottom w:val="single" w:sz="4" w:space="0" w:color="auto"/>
              <w:right w:val="single" w:sz="4" w:space="0" w:color="auto"/>
            </w:tcBorders>
          </w:tcPr>
          <w:p w14:paraId="252D9938" w14:textId="715C3B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15BB39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6047A53" w14:textId="7A572A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44D581EB" w14:textId="45B52DB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DE5DDF3" w14:textId="1BF94AB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5003365B"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78906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D69EB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A94C8AC"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E34CD1" w14:textId="77777777"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06E2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A1B6EA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9700922" w14:textId="44D3E1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2A1B0D88" w14:textId="0F90486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194B02">
              <w:rPr>
                <w:sz w:val="18"/>
                <w:szCs w:val="18"/>
              </w:rPr>
              <w:t xml:space="preserve">2.18 </w:t>
            </w:r>
            <w:r>
              <w:rPr>
                <w:sz w:val="18"/>
                <w:szCs w:val="18"/>
              </w:rPr>
              <w:t>(</w:t>
            </w:r>
            <w:r w:rsidRPr="00194B02">
              <w:rPr>
                <w:sz w:val="18"/>
                <w:szCs w:val="18"/>
              </w:rPr>
              <w:t>1.41-3.3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6AE2EC6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9314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7866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510336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91234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1534E57"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3AE6B4" w14:textId="58F3ECFE" w:rsidR="00583786" w:rsidRDefault="00583786" w:rsidP="00583786">
            <w:pPr>
              <w:rPr>
                <w:sz w:val="18"/>
                <w:szCs w:val="18"/>
              </w:rPr>
            </w:pPr>
            <w:r>
              <w:rPr>
                <w:sz w:val="18"/>
                <w:szCs w:val="18"/>
              </w:rPr>
              <w:fldChar w:fldCharType="begin" w:fldLock="1"/>
            </w:r>
            <w:r w:rsidR="00D018FA">
              <w:rPr>
                <w:sz w:val="18"/>
                <w:szCs w:val="18"/>
              </w:rPr>
              <w:instrText>ADDIN CSL_CITATION {"citationItems":[{"id":"ITEM-1","itemData":{"DOI":"10.4103/0971-3026.85371","abstract":"Background and Purpose: Extracranial superficial temporal artery (STA) calcification is an unusual finding seen in patients with chronic kidney disease and has unknown ramifications with respect to intracranial ischemic disease. We sought to determine the association between the risk factors for vascular calcification and this rare phenomenon, in patients with chronic renal failure, and to assess the coexistence of cerebral ischemia. Materials and Methods: Medical records and laboratory data on risk factors for vascular calcification were retrospectively retrieved for 453 patients with a discharge diagnosis of end-stage renal disease (ESRD). CT head examinations were reviewed to identify and associate STA calcification with 1) risk factors for the vascular calcification, 2) intracranial artery calcification, and 3) cerebral ischemia (white matter and/or cortical ischemic changes). Results: STA calcification was present in 9.9% (45/453) of the studied cohort. The prevalence of cerebral ischemia was 24.4% (11/45) in patients with STA calcification and 9.3% (38/408) in patients without it. Diabetes mellitus (OR: 2.56, 95% CI: 1.059-6.208; P=0.037) was independently associated with the risk of STA calcification. The risk of cerebral ischemia, however, was not related to STA calcification (P=0.221). Conclusion: The presence of diabetes mellitus is important in describing the risk of STA calcification in patients with ESRD, whereas age, gender, hypertension, serum calcium, serum phosphate, or serum hemoglobin levels are not. The risk of cerebral ischemia is not related to STA calcification but has the strongest association with diabetes mellitus.","author":[{"dropping-particle":"","family":"Anwar","given":"Zeeshan","non-dropping-particle":"","parse-names":false,"suffix":""},{"dropping-particle":"","family":"Zan","given":"Elcin","non-dropping-particle":"","parse-names":false,"suffix":""},{"dropping-particle":"","family":"Carone","given":"Marco","non-dropping-particle":"","parse-names":false,"suffix":""},{"dropping-particle":"","family":"Ozturk","given":"Arzu","non-dropping-particle":"","parse-names":false,"suffix":""},{"dropping-particle":"","family":"Sozio","given":"Stephen M","non-dropping-particle":"","parse-names":false,"suffix":""},{"dropping-particle":"","family":"Yousem","given":"David M","non-dropping-particle":"","parse-names":false,"suffix":""}],"container-title":"Indian Journal of Radiology and Imaging","id":"ITEM-1","issue":"3","issued":{"date-parts":[["2011"]]},"note":"gender differences not discussed","page":"215-220","publisher":"Medknow Publications Pvt. Ltd","publisher-place":"Z. Anwar, Aga Khan University, School of Medicine, Karachi, Pakistan","title":"Superficial temporal artery calcification in patients with end-stage renal disease: Association with vascular risk factors and ischemic cerebrovascular disease","type":"article-journal","volume":"21"},"uris":["http://www.mendeley.com/documents/?uuid=0f6e85ee-7bae-381c-ad90-4e9420ebe96d"]}],"mendeley":{"formattedCitation":"(34)","plainTextFormattedCitation":"(34)","previouslyFormattedCitation":"(34)"},"properties":{"noteIndex":0},"schema":"https://github.com/citation-style-language/schema/raw/master/csl-citation.json"}</w:instrText>
            </w:r>
            <w:r>
              <w:rPr>
                <w:sz w:val="18"/>
                <w:szCs w:val="18"/>
              </w:rPr>
              <w:fldChar w:fldCharType="separate"/>
            </w:r>
            <w:r w:rsidRPr="00554B9A">
              <w:rPr>
                <w:b w:val="0"/>
                <w:noProof/>
                <w:sz w:val="18"/>
                <w:szCs w:val="18"/>
              </w:rPr>
              <w:t>(3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3B13387" w14:textId="4920994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401274FF" w14:textId="77777777"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1F21E5" w14:textId="2D55F76E" w:rsidR="00583786" w:rsidRPr="00C3486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54B9A">
              <w:rPr>
                <w:sz w:val="18"/>
                <w:szCs w:val="18"/>
              </w:rPr>
              <w:t>22013298</w:t>
            </w:r>
          </w:p>
        </w:tc>
        <w:tc>
          <w:tcPr>
            <w:tcW w:w="322" w:type="pct"/>
            <w:tcBorders>
              <w:top w:val="single" w:sz="4" w:space="0" w:color="auto"/>
              <w:left w:val="single" w:sz="4" w:space="0" w:color="auto"/>
              <w:bottom w:val="single" w:sz="4" w:space="0" w:color="auto"/>
              <w:right w:val="single" w:sz="4" w:space="0" w:color="auto"/>
            </w:tcBorders>
          </w:tcPr>
          <w:p w14:paraId="5C92B5D5" w14:textId="77DD1F20"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08641E12" w14:textId="687A21D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r w:rsidR="00D40269">
              <w:rPr>
                <w:sz w:val="18"/>
                <w:szCs w:val="18"/>
              </w:rPr>
              <w:t xml:space="preserve"> Gender differences not discussed or no diff</w:t>
            </w:r>
          </w:p>
        </w:tc>
        <w:tc>
          <w:tcPr>
            <w:tcW w:w="355" w:type="pct"/>
            <w:tcBorders>
              <w:top w:val="single" w:sz="4" w:space="0" w:color="auto"/>
              <w:left w:val="single" w:sz="4" w:space="0" w:color="auto"/>
              <w:bottom w:val="single" w:sz="4" w:space="0" w:color="auto"/>
              <w:right w:val="single" w:sz="4" w:space="0" w:color="auto"/>
            </w:tcBorders>
          </w:tcPr>
          <w:p w14:paraId="03E23DC8" w14:textId="7593BF6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1968DFB3" w14:textId="6547236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 association with superficial temporal artery calcification</w:t>
            </w:r>
          </w:p>
        </w:tc>
        <w:tc>
          <w:tcPr>
            <w:tcW w:w="194" w:type="pct"/>
            <w:tcBorders>
              <w:top w:val="single" w:sz="4" w:space="0" w:color="auto"/>
              <w:left w:val="single" w:sz="4" w:space="0" w:color="auto"/>
              <w:bottom w:val="single" w:sz="4" w:space="0" w:color="auto"/>
              <w:right w:val="single" w:sz="4" w:space="0" w:color="auto"/>
            </w:tcBorders>
          </w:tcPr>
          <w:p w14:paraId="675A98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A4512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CA21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819C7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F5D174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17C69BC"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2278097" w14:textId="74B20586" w:rsidR="00583786" w:rsidRDefault="00583786" w:rsidP="00583786">
            <w:pPr>
              <w:rPr>
                <w:sz w:val="18"/>
                <w:szCs w:val="18"/>
              </w:rPr>
            </w:pPr>
            <w:r>
              <w:rPr>
                <w:sz w:val="18"/>
                <w:szCs w:val="18"/>
              </w:rPr>
              <w:fldChar w:fldCharType="begin" w:fldLock="1"/>
            </w:r>
            <w:r>
              <w:rPr>
                <w:sz w:val="18"/>
                <w:szCs w:val="18"/>
              </w:rPr>
              <w:instrText>ADDIN CSL_CITATION {"citationItems":[{"id":"ITEM-1","itemData":{"DOI":"10.1186/s12882-018-0872-y","abstract":"Background: Although aortic calcification has a significant negative\nimpact on prognosis in patients on hemodialysis (HD), risk factors for\naortic calcification progression remain unclear. The aim of this study\nwas to investigate the relationship between malnutrition and aortic\ncalcification progression in patients on HD.\nMethods: Between April 2015 and October 2016, we treated 232 patients on\nHD. Of those, we retrospectively evaluated data from 184 patients who\nhad had regular blood tests and computed tomography (CT) scans. The\nabdominal aortic calcification index (ACI) was quantitatively measured\nby abdominal CT. Nutritional status was evaluated using the Geriatric\nNutritional Risk Index (GNRI). A normalized treatment ratio of\nfunctional urea clearance was evaluated by Kt/V. The difference in ACI\nvalues between 2015 and 2016 was evaluated as a Delta ACI, and patients\nwere stratified into two groups according to Delta ACI value: high (&gt;=\n75th percentile, Delta ACI-high group) and low (&lt; 75th percentile, Delta\nACI-low group). Variables such as age, sex, comorbidities, dialysis\nvintage, serum data, and GNRI were compared between Delta ACI-high and\nDelta ACI-low patients. Factors independently associated with a higher\nDelta ACI progression (Delta ACI &gt;= 75th percentile) were determined\nusing multivariate logistic analysis.\nResults: Median values of ACIs in 2015 and 2016 were 40.8 and 44.6%,\nrespectively. Of 184 patients, 125 (68%) patients experienced ACI\nprogression for 1 year. The median Delta ACI and 75th percentile of\nDelta ACI were 2.5% and 5.8%, respectively. The number of patients in\nthe Delta ACI-low and Delta ACI-high groups were 128 (70%) and 56\n(30%), respectively. There were significant differences in sex,\npresence of diabetic nephropathy, HD vintage, serum albumin, serum\nphosphate, C-reactive protein, intact parathyroid hormone, Kt/V, and\nGNRI. Multivariate logistic regression analysis revealed that\nindependent factors associated with a higher Delta ACI progression were\nmale sex, serum phosphate levels, HD vintage, and GNRI of &lt; 90.\nConclusions: Our results suggest that poor nutritional status is an\nindependent risk factor for the progression of aortic calcification.\nNutrition management may have the potential to improve progression of\naortic calcification in patients on HD.","author":[{"dropping-particle":"","family":"Okamoto","given":"Teppei","non-dropping-particle":"","parse-names":false,"suffix":""},{"dropping-particle":"","family":"Hatakeyama","given":"Shingo","non-dropping-particle":"","parse-names":false,"suffix":""},{"dropping-particle":"","family":"Kodama","given":"Hirotake","non-dropping-particle":"","parse-names":false,"suffix":""},{"dropping-particle":"","family":"Horiguchi","given":"Hirotaka","non-dropping-particle":"","parse-names":false,"suffix":""},{"dropping-particle":"","family":"Kubota","given":"Yuka","non-dropping-particle":"","parse-names":false,"suffix":""},{"dropping-particle":"","family":"Kido","given":"Koichi","non-dropping-particle":"","parse-names":false,"suffix":""},{"dropping-particle":"","family":"Momota","given":"Masaki","non-dropping-particle":"","parse-names":false,"suffix":""},{"dropping-particle":"","family":"Hosogoe","given":"Shogo","non-dropping-particle":"","parse-names":false,"suffix":""},{"dropping-particle":"","family":"Tanaka","given":"Yoshimi","non-dropping-particle":"","parse-names":false,"suffix":""},{"dropping-particle":"","family":"Takashima","given":"Tooru","non-dropping-particle":"","parse-names":false,"suffix":""},{"dropping-particle":"","family":"Saitoh","given":"Fumitada","non-dropping-particle":"","parse-names":false,"suffix":""},{"dropping-particle":"","family":"Suzuki","given":"Tadashi","non-dropping-particle":"","parse-names":false,"suffix":""},{"dropping-particle":"","family":"Ohyama","given":"Chikara","non-dropping-particle":"","parse-names":false,"suffix":""}],"container-title":"BMC NEPHROLOGY","id":"ITEM-1","issued":{"date-parts":[["2018"]]},"title":"The relationship between poor nutritional status and progression of aortic calcification in patients on maintenance hemodialysis","type":"article-journal","volume":"19"},"uris":["http://www.mendeley.com/documents/?uuid=fb21c3c1-7957-30a3-a996-6e50932834d1"]}],"mendeley":{"formattedCitation":"(35)","plainTextFormattedCitation":"(35)","previouslyFormattedCitation":"(35)"},"properties":{"noteIndex":0},"schema":"https://github.com/citation-style-language/schema/raw/master/csl-citation.json"}</w:instrText>
            </w:r>
            <w:r>
              <w:rPr>
                <w:sz w:val="18"/>
                <w:szCs w:val="18"/>
              </w:rPr>
              <w:fldChar w:fldCharType="separate"/>
            </w:r>
            <w:r w:rsidRPr="00256E78">
              <w:rPr>
                <w:b w:val="0"/>
                <w:noProof/>
                <w:sz w:val="18"/>
                <w:szCs w:val="18"/>
              </w:rPr>
              <w:t>(3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7CF3A7" w14:textId="4B968A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9C1C7E" w14:textId="600C78F9"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t>10.1186/s12882-018-08</w:t>
            </w:r>
            <w:r w:rsidRPr="00D31632">
              <w:rPr>
                <w:sz w:val="18"/>
                <w:szCs w:val="18"/>
              </w:rPr>
              <w:lastRenderedPageBreak/>
              <w:t>72-y</w:t>
            </w:r>
          </w:p>
        </w:tc>
        <w:tc>
          <w:tcPr>
            <w:tcW w:w="226" w:type="pct"/>
            <w:tcBorders>
              <w:top w:val="single" w:sz="4" w:space="0" w:color="auto"/>
              <w:left w:val="single" w:sz="4" w:space="0" w:color="auto"/>
              <w:bottom w:val="single" w:sz="4" w:space="0" w:color="auto"/>
              <w:right w:val="single" w:sz="4" w:space="0" w:color="auto"/>
            </w:tcBorders>
          </w:tcPr>
          <w:p w14:paraId="53FDEAE9" w14:textId="1AEF02FD" w:rsidR="00583786" w:rsidRPr="00C3486F"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D31632">
              <w:rPr>
                <w:sz w:val="18"/>
                <w:szCs w:val="18"/>
              </w:rPr>
              <w:lastRenderedPageBreak/>
              <w:t>29558928</w:t>
            </w:r>
          </w:p>
        </w:tc>
        <w:tc>
          <w:tcPr>
            <w:tcW w:w="322" w:type="pct"/>
            <w:tcBorders>
              <w:top w:val="single" w:sz="4" w:space="0" w:color="auto"/>
              <w:left w:val="single" w:sz="4" w:space="0" w:color="auto"/>
              <w:bottom w:val="single" w:sz="4" w:space="0" w:color="auto"/>
              <w:right w:val="single" w:sz="4" w:space="0" w:color="auto"/>
            </w:tcBorders>
          </w:tcPr>
          <w:p w14:paraId="2DCBD173" w14:textId="41A0B804"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F29BE04" w14:textId="0356A38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F6B8356" w14:textId="12229CC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A9A3297" w14:textId="6420F6A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D31632">
              <w:rPr>
                <w:sz w:val="18"/>
                <w:szCs w:val="18"/>
              </w:rPr>
              <w:t xml:space="preserve">3.29 </w:t>
            </w:r>
            <w:r>
              <w:rPr>
                <w:sz w:val="18"/>
                <w:szCs w:val="18"/>
              </w:rPr>
              <w:t>(</w:t>
            </w:r>
            <w:r w:rsidRPr="00D31632">
              <w:rPr>
                <w:sz w:val="18"/>
                <w:szCs w:val="18"/>
              </w:rPr>
              <w:t>1.27–8.5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893951B" w14:textId="2CA5F23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0CC2D3C" w14:textId="05E2B6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bdominal aortic calcification index</w:t>
            </w:r>
          </w:p>
        </w:tc>
        <w:tc>
          <w:tcPr>
            <w:tcW w:w="258" w:type="pct"/>
            <w:tcBorders>
              <w:top w:val="single" w:sz="4" w:space="0" w:color="auto"/>
              <w:left w:val="single" w:sz="4" w:space="0" w:color="auto"/>
              <w:bottom w:val="single" w:sz="4" w:space="0" w:color="auto"/>
              <w:right w:val="single" w:sz="4" w:space="0" w:color="auto"/>
            </w:tcBorders>
          </w:tcPr>
          <w:p w14:paraId="43F03D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7518A4" w14:textId="0505E6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13F390D" w14:textId="6EEA7D4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84</w:t>
            </w:r>
          </w:p>
        </w:tc>
      </w:tr>
      <w:tr w:rsidR="00583786" w:rsidRPr="0001000C" w14:paraId="1FC5A90F"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D9B722A" w14:textId="3F71C355" w:rsidR="00583786" w:rsidRDefault="00583786" w:rsidP="00583786">
            <w:pPr>
              <w:rPr>
                <w:sz w:val="18"/>
                <w:szCs w:val="18"/>
              </w:rPr>
            </w:pPr>
            <w:r>
              <w:rPr>
                <w:sz w:val="18"/>
                <w:szCs w:val="18"/>
              </w:rPr>
              <w:fldChar w:fldCharType="begin" w:fldLock="1"/>
            </w:r>
            <w:r>
              <w:rPr>
                <w:sz w:val="18"/>
                <w:szCs w:val="18"/>
              </w:rPr>
              <w:instrText>ADDIN CSL_CITATION {"citationItems":[{"id":"ITEM-1","itemData":{"DOI":"10.1080/0886022X.2018.1455588","abstract":"Vascular calcification (VC) is linked to post-transplant cardiovascular\nevents and hypercalcemia which may influence kidney graft function in\nthe long term. We aimed to evaluate whether pretransplant aortic arch\ncalcification (AoAC) can predict post-transplant cardiovascular or\ncerebrovascular events (CVEs), and to assess its association with\npost-transplant plasma calcium levels and renal function in one-year\nfollow-up. Our single-center observational prospective study enrolled 37\nkidney transplant recipients (KTR) without previous history of vascular\nevents. Two radiologists evaluated pretransplant AoAC on chest X-ray as\nsuggested by Ogawa etal. in 2009. Cohen's kappa coefficient was 0.71.\nThe mismatching results were repeatedly reviewed and resulted in\nconsensus. Carotid-femoral (cfPWV) and carotid-radial pulse wave\nvelocity (crPWV) was measured using applanation tonometry before and one\nyear after transplantation. Patient clinical, biochemical data, and\ncardiovascular/CVE rate were monitored within 1year. We found out that\neGFR(1year) correlated with eGFR(discharge) and calcium based on\nhospital discharge data (=0.563, p=.004 and =51.360, p=.026,\nrespectively). Multivariate linear regression revealed that donor age,\ndonor gender, and recipient eGFR(discharge) (R-squared 0.65, p=.002)\nbetter predict eGFR(1year) than AoAC combined with recipient\neGFR(discharge) (R-squared 0.35, p=.006). During 1-year follow-up, four\n(10.81%) patients experienced cardiovascular events, which were\npredicted by PWV ratio (HR 7.549, p=.045), but not related to AoAC score\n(HR 1.044, p=.158). In conclusion, KTR without previous vascular events\nhave quite low cardiovascular/CVE rate within 1-year follow-up. VC\nevaluated as AoAC on pretransplant chest X-ray together with recipient\neGFR(discharge) could be related to kidney function in one-year\nfollow-up.","author":[{"dropping-particle":"","family":"Laucyte-Cibulskiene","given":"Agne","non-dropping-particle":"","parse-names":false,"suffix":""},{"dropping-particle":"","family":"Boreikaite","given":"Evelina","non-dropping-particle":"","parse-names":false,"suffix":""},{"dropping-particle":"","family":"Aucina","given":"Gediminas","non-dropping-particle":"","parse-names":false,"suffix":""},{"dropping-particle":"","family":"Gudynaite","given":"Migle","non-dropping-particle":"","parse-names":false,"suffix":""},{"dropping-particle":"","family":"Rudminiene","given":"Ilona","non-dropping-particle":"","parse-names":false,"suffix":""},{"dropping-particle":"","family":"Anisko","given":"Sigita","non-dropping-particle":"","parse-names":false,"suffix":""},{"dropping-particle":"","family":"Vareikiene","given":"Loreta","non-dropping-particle":"","parse-names":false,"suffix":""},{"dropping-particle":"","family":"Gumbys","given":"Liutauras","non-dropping-particle":"","parse-names":false,"suffix":""},{"dropping-particle":"","family":"Valanciene","given":"Dileta","non-dropping-particle":"","parse-names":false,"suffix":""},{"dropping-particle":"","family":"Ryliskyte","given":"Ligita","non-dropping-particle":"","parse-names":false,"suffix":""},{"dropping-particle":"","family":"Strupas","given":"Kestutis","non-dropping-particle":"","parse-names":false,"suffix":""},{"dropping-particle":"","family":"Rimsevicius","given":"Laurynas","non-dropping-particle":"","parse-names":false,"suffix":""},{"dropping-particle":"","family":"Miglinas","given":"Marius","non-dropping-particle":"","parse-names":false,"suffix":""}],"container-title":"RENAL FAILURE","id":"ITEM-1","issue":"1","issued":{"date-parts":[["2018"]]},"page":"201-208","title":"Usefulness of pretransplant aortic arch calcification evaluation for kidney transplant outcome prediction in one year follow-up","type":"article-journal","volume":"40"},"uris":["http://www.mendeley.com/documents/?uuid=00014bf5-41ba-33a8-97dd-703785d8852e"]}],"mendeley":{"formattedCitation":"(36)","plainTextFormattedCitation":"(36)","previouslyFormattedCitation":"(36)"},"properties":{"noteIndex":0},"schema":"https://github.com/citation-style-language/schema/raw/master/csl-citation.json"}</w:instrText>
            </w:r>
            <w:r>
              <w:rPr>
                <w:sz w:val="18"/>
                <w:szCs w:val="18"/>
              </w:rPr>
              <w:fldChar w:fldCharType="separate"/>
            </w:r>
            <w:r w:rsidRPr="009370FA">
              <w:rPr>
                <w:b w:val="0"/>
                <w:noProof/>
                <w:sz w:val="18"/>
                <w:szCs w:val="18"/>
              </w:rPr>
              <w:t>(3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3F776FED" w14:textId="143C30C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640DB98D" w14:textId="64284C4F"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10.1080/0886022X.2018.1455588</w:t>
            </w:r>
          </w:p>
        </w:tc>
        <w:tc>
          <w:tcPr>
            <w:tcW w:w="226" w:type="pct"/>
            <w:tcBorders>
              <w:top w:val="single" w:sz="4" w:space="0" w:color="auto"/>
              <w:left w:val="single" w:sz="4" w:space="0" w:color="auto"/>
              <w:bottom w:val="single" w:sz="4" w:space="0" w:color="auto"/>
              <w:right w:val="single" w:sz="4" w:space="0" w:color="auto"/>
            </w:tcBorders>
          </w:tcPr>
          <w:p w14:paraId="7D9449FC" w14:textId="790462DD"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370FA">
              <w:rPr>
                <w:sz w:val="18"/>
                <w:szCs w:val="18"/>
              </w:rPr>
              <w:t>29619867</w:t>
            </w:r>
          </w:p>
        </w:tc>
        <w:tc>
          <w:tcPr>
            <w:tcW w:w="322" w:type="pct"/>
            <w:tcBorders>
              <w:top w:val="single" w:sz="4" w:space="0" w:color="auto"/>
              <w:left w:val="single" w:sz="4" w:space="0" w:color="auto"/>
              <w:bottom w:val="single" w:sz="4" w:space="0" w:color="auto"/>
              <w:right w:val="single" w:sz="4" w:space="0" w:color="auto"/>
            </w:tcBorders>
          </w:tcPr>
          <w:p w14:paraId="497019FA" w14:textId="33CAB6F7"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sidRPr="003B2DD1">
              <w:rPr>
                <w:sz w:val="18"/>
                <w:szCs w:val="18"/>
              </w:rPr>
              <w:t>Lithuania</w:t>
            </w:r>
          </w:p>
        </w:tc>
        <w:tc>
          <w:tcPr>
            <w:tcW w:w="354" w:type="pct"/>
            <w:tcBorders>
              <w:top w:val="single" w:sz="4" w:space="0" w:color="auto"/>
              <w:left w:val="single" w:sz="4" w:space="0" w:color="auto"/>
              <w:bottom w:val="single" w:sz="4" w:space="0" w:color="auto"/>
              <w:right w:val="single" w:sz="4" w:space="0" w:color="auto"/>
            </w:tcBorders>
          </w:tcPr>
          <w:p w14:paraId="3CE73ABD" w14:textId="7F2F021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0DC5379C" w14:textId="42CB422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1F31211" w14:textId="18828C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6F1AEA">
              <w:rPr>
                <w:sz w:val="18"/>
                <w:szCs w:val="18"/>
              </w:rPr>
              <w:t>2.89</w:t>
            </w:r>
            <w:r>
              <w:rPr>
                <w:sz w:val="18"/>
                <w:szCs w:val="18"/>
              </w:rPr>
              <w:t>,</w:t>
            </w:r>
            <w:r w:rsidRPr="006F1AEA">
              <w:rPr>
                <w:sz w:val="18"/>
                <w:szCs w:val="18"/>
              </w:rPr>
              <w:t xml:space="preserve"> </w:t>
            </w:r>
            <w:r>
              <w:rPr>
                <w:sz w:val="18"/>
                <w:szCs w:val="18"/>
              </w:rPr>
              <w:t>p = 0</w:t>
            </w:r>
            <w:r w:rsidRPr="006F1AEA">
              <w:rPr>
                <w:sz w:val="18"/>
                <w:szCs w:val="18"/>
              </w:rPr>
              <w:t>.357</w:t>
            </w:r>
          </w:p>
        </w:tc>
        <w:tc>
          <w:tcPr>
            <w:tcW w:w="194" w:type="pct"/>
            <w:tcBorders>
              <w:top w:val="single" w:sz="4" w:space="0" w:color="auto"/>
              <w:left w:val="single" w:sz="4" w:space="0" w:color="auto"/>
              <w:bottom w:val="single" w:sz="4" w:space="0" w:color="auto"/>
              <w:right w:val="single" w:sz="4" w:space="0" w:color="auto"/>
            </w:tcBorders>
          </w:tcPr>
          <w:p w14:paraId="4509116F" w14:textId="7BD6761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07EEA173" w14:textId="046FF6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0251C">
              <w:rPr>
                <w:sz w:val="18"/>
                <w:szCs w:val="18"/>
              </w:rPr>
              <w:t>aortic arch calcification</w:t>
            </w:r>
          </w:p>
        </w:tc>
        <w:tc>
          <w:tcPr>
            <w:tcW w:w="258" w:type="pct"/>
            <w:tcBorders>
              <w:top w:val="single" w:sz="4" w:space="0" w:color="auto"/>
              <w:left w:val="single" w:sz="4" w:space="0" w:color="auto"/>
              <w:bottom w:val="single" w:sz="4" w:space="0" w:color="auto"/>
              <w:right w:val="single" w:sz="4" w:space="0" w:color="auto"/>
            </w:tcBorders>
          </w:tcPr>
          <w:p w14:paraId="68B46F40" w14:textId="2190996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w:t>
            </w:r>
          </w:p>
        </w:tc>
        <w:tc>
          <w:tcPr>
            <w:tcW w:w="225" w:type="pct"/>
            <w:tcBorders>
              <w:top w:val="single" w:sz="4" w:space="0" w:color="auto"/>
              <w:left w:val="single" w:sz="4" w:space="0" w:color="auto"/>
              <w:bottom w:val="single" w:sz="4" w:space="0" w:color="auto"/>
              <w:right w:val="single" w:sz="4" w:space="0" w:color="auto"/>
            </w:tcBorders>
          </w:tcPr>
          <w:p w14:paraId="6D1CC61C" w14:textId="0D48013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3E9148A" w14:textId="722E8CD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7</w:t>
            </w:r>
          </w:p>
        </w:tc>
      </w:tr>
      <w:tr w:rsidR="00583786" w:rsidRPr="0001000C" w14:paraId="130185E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CA6189A" w14:textId="6B7F244D"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B0A9F45" w14:textId="0ECD0D2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18CCCF2" w14:textId="659135E2"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9F2035" w14:textId="19E44755"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54A672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0A33EE3" w14:textId="6CA1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1B0613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68D8B60" w14:textId="0EA118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A09FC">
              <w:rPr>
                <w:sz w:val="18"/>
                <w:szCs w:val="18"/>
              </w:rPr>
              <w:t xml:space="preserve">Multivariate linear regression revealed that </w:t>
            </w:r>
            <w:r w:rsidRPr="000A1096">
              <w:rPr>
                <w:b/>
                <w:sz w:val="18"/>
                <w:szCs w:val="18"/>
              </w:rPr>
              <w:t xml:space="preserve">donor age, donor gender, and recipient </w:t>
            </w:r>
            <w:proofErr w:type="spellStart"/>
            <w:r w:rsidRPr="000A1096">
              <w:rPr>
                <w:b/>
                <w:sz w:val="18"/>
                <w:szCs w:val="18"/>
              </w:rPr>
              <w:t>eGFR</w:t>
            </w:r>
            <w:r w:rsidRPr="007B5498">
              <w:rPr>
                <w:b/>
                <w:sz w:val="18"/>
                <w:szCs w:val="18"/>
                <w:vertAlign w:val="subscript"/>
              </w:rPr>
              <w:t>discharge</w:t>
            </w:r>
            <w:proofErr w:type="spellEnd"/>
            <w:r w:rsidRPr="000A1096">
              <w:rPr>
                <w:b/>
                <w:sz w:val="18"/>
                <w:szCs w:val="18"/>
              </w:rPr>
              <w:t xml:space="preserve"> (R-squared 0.65, p = 0.002)</w:t>
            </w:r>
            <w:r w:rsidRPr="007A09FC">
              <w:rPr>
                <w:sz w:val="18"/>
                <w:szCs w:val="18"/>
              </w:rPr>
              <w:t xml:space="preserve"> better predict eGFR</w:t>
            </w:r>
            <w:r w:rsidRPr="00B15360">
              <w:rPr>
                <w:sz w:val="18"/>
                <w:szCs w:val="18"/>
                <w:vertAlign w:val="subscript"/>
              </w:rPr>
              <w:t>1year</w:t>
            </w:r>
            <w:r>
              <w:rPr>
                <w:sz w:val="18"/>
                <w:szCs w:val="18"/>
                <w:vertAlign w:val="subscript"/>
              </w:rPr>
              <w:t xml:space="preserve"> </w:t>
            </w:r>
            <w:r w:rsidRPr="007A09FC">
              <w:rPr>
                <w:sz w:val="18"/>
                <w:szCs w:val="18"/>
              </w:rPr>
              <w:t xml:space="preserve">than </w:t>
            </w:r>
            <w:proofErr w:type="spellStart"/>
            <w:r w:rsidRPr="007A09FC">
              <w:rPr>
                <w:sz w:val="18"/>
                <w:szCs w:val="18"/>
              </w:rPr>
              <w:t>AoAC</w:t>
            </w:r>
            <w:proofErr w:type="spellEnd"/>
            <w:r w:rsidRPr="007A09FC">
              <w:rPr>
                <w:sz w:val="18"/>
                <w:szCs w:val="18"/>
              </w:rPr>
              <w:t xml:space="preserve"> combined with recipient </w:t>
            </w:r>
            <w:proofErr w:type="spellStart"/>
            <w:r w:rsidRPr="007A09FC">
              <w:rPr>
                <w:sz w:val="18"/>
                <w:szCs w:val="18"/>
              </w:rPr>
              <w:t>eGFR</w:t>
            </w:r>
            <w:r w:rsidRPr="000A1096">
              <w:rPr>
                <w:sz w:val="18"/>
                <w:szCs w:val="18"/>
                <w:vertAlign w:val="subscript"/>
              </w:rPr>
              <w:t>discharge</w:t>
            </w:r>
            <w:proofErr w:type="spellEnd"/>
            <w:r w:rsidRPr="007A09FC">
              <w:rPr>
                <w:sz w:val="18"/>
                <w:szCs w:val="18"/>
              </w:rPr>
              <w:t xml:space="preserve"> (R-squared 0.35, p </w:t>
            </w:r>
            <w:r>
              <w:rPr>
                <w:sz w:val="18"/>
                <w:szCs w:val="18"/>
              </w:rPr>
              <w:t>= 0</w:t>
            </w:r>
            <w:r w:rsidRPr="007A09FC">
              <w:rPr>
                <w:sz w:val="18"/>
                <w:szCs w:val="18"/>
              </w:rPr>
              <w:t xml:space="preserve">.006). During 1-year follow-up, four (10.81%) patients experienced </w:t>
            </w:r>
            <w:r w:rsidRPr="000A1096">
              <w:rPr>
                <w:b/>
                <w:sz w:val="18"/>
                <w:szCs w:val="18"/>
              </w:rPr>
              <w:t>cardiovascular events</w:t>
            </w:r>
            <w:r w:rsidRPr="007A09FC">
              <w:rPr>
                <w:sz w:val="18"/>
                <w:szCs w:val="18"/>
              </w:rPr>
              <w:t xml:space="preserve">, which were predicted by </w:t>
            </w:r>
            <w:r w:rsidRPr="000A1096">
              <w:rPr>
                <w:b/>
                <w:sz w:val="18"/>
                <w:szCs w:val="18"/>
              </w:rPr>
              <w:t>PWV ratio</w:t>
            </w:r>
            <w:r>
              <w:rPr>
                <w:sz w:val="18"/>
                <w:szCs w:val="18"/>
              </w:rPr>
              <w:t xml:space="preserve"> </w:t>
            </w:r>
            <w:r w:rsidRPr="007A09FC">
              <w:rPr>
                <w:sz w:val="18"/>
                <w:szCs w:val="18"/>
              </w:rPr>
              <w:t xml:space="preserve">(HR 7.549, p </w:t>
            </w:r>
            <w:r>
              <w:rPr>
                <w:sz w:val="18"/>
                <w:szCs w:val="18"/>
              </w:rPr>
              <w:t>= 0</w:t>
            </w:r>
            <w:r w:rsidRPr="007A09FC">
              <w:rPr>
                <w:sz w:val="18"/>
                <w:szCs w:val="18"/>
              </w:rPr>
              <w:t xml:space="preserve">.045), but </w:t>
            </w:r>
            <w:r w:rsidRPr="000A1096">
              <w:rPr>
                <w:b/>
                <w:sz w:val="18"/>
                <w:szCs w:val="18"/>
              </w:rPr>
              <w:t xml:space="preserve">not related to </w:t>
            </w:r>
            <w:proofErr w:type="spellStart"/>
            <w:r w:rsidRPr="000A1096">
              <w:rPr>
                <w:b/>
                <w:sz w:val="18"/>
                <w:szCs w:val="18"/>
              </w:rPr>
              <w:t>AoAC</w:t>
            </w:r>
            <w:proofErr w:type="spellEnd"/>
            <w:r w:rsidRPr="000A1096">
              <w:rPr>
                <w:b/>
                <w:sz w:val="18"/>
                <w:szCs w:val="18"/>
              </w:rPr>
              <w:t xml:space="preserve"> score</w:t>
            </w:r>
            <w:r w:rsidRPr="007A09FC">
              <w:rPr>
                <w:sz w:val="18"/>
                <w:szCs w:val="18"/>
              </w:rPr>
              <w:t xml:space="preserve"> (HR 1.044, p </w:t>
            </w:r>
            <w:r>
              <w:rPr>
                <w:sz w:val="18"/>
                <w:szCs w:val="18"/>
              </w:rPr>
              <w:t>= 0</w:t>
            </w:r>
            <w:r w:rsidRPr="007A09FC">
              <w:rPr>
                <w:sz w:val="18"/>
                <w:szCs w:val="18"/>
              </w:rPr>
              <w:t>.158).</w:t>
            </w:r>
          </w:p>
        </w:tc>
        <w:tc>
          <w:tcPr>
            <w:tcW w:w="194" w:type="pct"/>
            <w:tcBorders>
              <w:top w:val="single" w:sz="4" w:space="0" w:color="auto"/>
              <w:left w:val="single" w:sz="4" w:space="0" w:color="auto"/>
              <w:bottom w:val="single" w:sz="4" w:space="0" w:color="auto"/>
              <w:right w:val="single" w:sz="4" w:space="0" w:color="auto"/>
            </w:tcBorders>
          </w:tcPr>
          <w:p w14:paraId="0F28B9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6720A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75D3AA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9F0BA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8EE55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2D08E28"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20D5686" w14:textId="24AF9C20"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0","abstract":"Aim Vascular calcification (VC) is common among patients with chronic kidney disease (CKD) due to the strong prevalence of cardiovascular and CKD-related risk factors such as diabetes mellitus (DM), hypertension and phosphate retention. Kidney transplantation improves kidney function and abnormal mineral metabolism at the same time. It remains unclear whether kidney transplantation favourably impacts VC in the long-term. Methods The present study examined VC in 132 kidney transplant (KT) recipients who had been transplanted for longer than one year. The severity of VC was compared to 129 CKD stages 5-5D patients on a kidney transplant (KT) waiting list. Results The median KT vintage was 88 months. The prevalence of VC among KT and CKD patients were 54.5% and 62.8%, respectively, (P=0.2). There were no differences in age, gender, body mass index (BMI), the prevalence of DM or CVD between the two groups. Among patients with calcification, a more severe degree was observed in KT recipients (P=0.01). Aging, DM, CVD and dialysis vintage were associated with significant VC in both groups. The degree of VC in KT recipients was more pronounced than that in CKD patients among those who experienced prolonged dialysis vintage (&gt;2 years) (P=0.04). Among KT recipients, the severity of VC increased with the length of time after transplantation and became more substantial after 5 years. Conclusions Long-term KT recipients demonstrated a more severe degree of VC compared to matched CKD stages 5-5D patients. The severity of VC became more pronounced among those with longer transplant vintage and was in part influenced by past dialysis experience. Summary at a Glance This study assesses vascular calcification (VC) in kidney transplant recipients and matched patients on dialysis. Not surprisingly, prevalence and determinants of VC were similar for both groups. Of interest, VC severity was greater in transplant patients than in patients on dialysis. Longitudinal studies are required to confirm these data. © 2014 Asian Pacific Society of Nephrology.","author":[{"dropping-particle":"","family":"Vipattawat","given":"Kotcharat","non-dropping-particle":"","parse-names":false,"suffix":""},{"dropping-particle":"","family":"Kitiyakara","given":"Chagriya","non-dropping-particle":"","parse-names":false,"suffix":""},{"dropping-particle":"","family":"Phakdeekitcharoen","given":"Bunyong","non-dropping-particle":"","parse-names":false,"suffix":""},{"dropping-particle":"","family":"Kantachuvesiri","given":"Surasak","non-dropping-particle":"","parse-names":false,"suffix":""},{"dropping-particle":"","family":"Sumethkul","given":"Vasant","non-dropping-particle":"","parse-names":false,"suffix":""},{"dropping-particle":"","family":"Jirasiritham","given":"Sophon","non-dropping-particle":"","parse-names":false,"suffix":""},{"dropping-particle":"","family":"Stitchantrakul","given":"Wasana","non-dropping-particle":"","parse-names":false,"suffix":""},{"dropping-particle":"","family":"Disthabanchong","given":"Sinee","non-dropping-particle":"","parse-names":false,"suffix":""},{"dropping-particle":"","family":"K.","given":"Vipattawat","non-dropping-particle":"","parse-names":false,"suffix":""},{"dropping-particle":"","family":"C.","given":"Kitiyakara","non-dropping-particle":"","parse-names":false,"suffix":""},{"dropping-particle":"","family":"B.","given":"Phakdeekitcharoen","non-dropping-particle":"","parse-names":false,"suffix":""},{"dropping-particle":"","family":"S.","given":"Kantachuvesiri","non-dropping-particle":"","parse-names":false,"suffix":""},{"dropping-particle":"","family":"V.","given":"Sumethkul","non-dropping-particle":"","parse-names":false,"suffix":""},{"dropping-particle":"","family":"S.","given":"Jirasiritham","non-dropping-particle":"","parse-names":false,"suffix":""},{"dropping-particle":"","family":"W.","given":"Stitchantrakul","non-dropping-particle":"","parse-names":false,"suffix":""},{"dropping-particle":"","family":"S.","given":"Disthabanchong","non-dropping-particle":"","parse-names":false,"suffix":""}],"container-title":"Nephrology","id":"ITEM-1","issue":"4","issued":{"date-parts":[["2014"]]},"page":"251-256","publisher-place":"S. Disthabanchong, Department of Medicine, Ramathibodi Hospital, Mahidol University, 270 Rama VI Rd, Phayathai, Bangkok, 10400, Thailand","title":"Vascular calcification in long-term kidney transplantation","type":"article-journal","volume":"19"},"uris":["http://www.mendeley.com/documents/?uuid=1c325b69-17c8-3b19-9cf0-b3092539094f"]}],"mendeley":{"formattedCitation":"(37)","plainTextFormattedCitation":"(37)","previouslyFormattedCitation":"(37)"},"properties":{"noteIndex":0},"schema":"https://github.com/citation-style-language/schema/raw/master/csl-citation.json"}</w:instrText>
            </w:r>
            <w:r>
              <w:rPr>
                <w:sz w:val="18"/>
                <w:szCs w:val="18"/>
              </w:rPr>
              <w:fldChar w:fldCharType="separate"/>
            </w:r>
            <w:r w:rsidRPr="00222660">
              <w:rPr>
                <w:b w:val="0"/>
                <w:noProof/>
                <w:sz w:val="18"/>
                <w:szCs w:val="18"/>
              </w:rPr>
              <w:t>(3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4BD4F37" w14:textId="40A1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6D94A042" w14:textId="53EAD095"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10.1111/nep.12210</w:t>
            </w:r>
          </w:p>
        </w:tc>
        <w:tc>
          <w:tcPr>
            <w:tcW w:w="226" w:type="pct"/>
            <w:tcBorders>
              <w:top w:val="single" w:sz="4" w:space="0" w:color="auto"/>
              <w:left w:val="single" w:sz="4" w:space="0" w:color="auto"/>
              <w:bottom w:val="single" w:sz="4" w:space="0" w:color="auto"/>
              <w:right w:val="single" w:sz="4" w:space="0" w:color="auto"/>
            </w:tcBorders>
          </w:tcPr>
          <w:p w14:paraId="79D4F56A" w14:textId="51FE9768"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22660">
              <w:rPr>
                <w:sz w:val="18"/>
                <w:szCs w:val="18"/>
              </w:rPr>
              <w:t>24447254</w:t>
            </w:r>
          </w:p>
        </w:tc>
        <w:tc>
          <w:tcPr>
            <w:tcW w:w="322" w:type="pct"/>
            <w:tcBorders>
              <w:top w:val="single" w:sz="4" w:space="0" w:color="auto"/>
              <w:left w:val="single" w:sz="4" w:space="0" w:color="auto"/>
              <w:bottom w:val="single" w:sz="4" w:space="0" w:color="auto"/>
              <w:right w:val="single" w:sz="4" w:space="0" w:color="auto"/>
            </w:tcBorders>
          </w:tcPr>
          <w:p w14:paraId="0FB7A4E1" w14:textId="1BE0A5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79D7E402" w14:textId="12638A2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A530E58" w14:textId="3F6E0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F5A3C49" w14:textId="36D3A7B9"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idney transplant, univariate: OR </w:t>
            </w:r>
            <w:r w:rsidRPr="00A0251C">
              <w:rPr>
                <w:sz w:val="18"/>
                <w:szCs w:val="18"/>
              </w:rPr>
              <w:t>2.36 (1.13–4.91)</w:t>
            </w:r>
            <w:r>
              <w:rPr>
                <w:sz w:val="18"/>
                <w:szCs w:val="18"/>
              </w:rPr>
              <w:t>,</w:t>
            </w:r>
            <w:r w:rsidRPr="00A0251C">
              <w:rPr>
                <w:sz w:val="18"/>
                <w:szCs w:val="18"/>
              </w:rPr>
              <w:t xml:space="preserve"> </w:t>
            </w:r>
            <w:r>
              <w:rPr>
                <w:sz w:val="18"/>
                <w:szCs w:val="18"/>
              </w:rPr>
              <w:t xml:space="preserve">p = </w:t>
            </w:r>
            <w:r w:rsidRPr="00A0251C">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3C768BB" w14:textId="3E8FBE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40987DA" w14:textId="666965B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vascular calcification score</w:t>
            </w:r>
          </w:p>
        </w:tc>
        <w:tc>
          <w:tcPr>
            <w:tcW w:w="258" w:type="pct"/>
            <w:tcBorders>
              <w:top w:val="single" w:sz="4" w:space="0" w:color="auto"/>
              <w:left w:val="single" w:sz="4" w:space="0" w:color="auto"/>
              <w:bottom w:val="single" w:sz="4" w:space="0" w:color="auto"/>
              <w:right w:val="single" w:sz="4" w:space="0" w:color="auto"/>
            </w:tcBorders>
          </w:tcPr>
          <w:p w14:paraId="5CAD9FB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D43FEA" w14:textId="001B68C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5T</w:t>
            </w:r>
          </w:p>
        </w:tc>
        <w:tc>
          <w:tcPr>
            <w:tcW w:w="229" w:type="pct"/>
            <w:tcBorders>
              <w:top w:val="single" w:sz="4" w:space="0" w:color="auto"/>
              <w:left w:val="single" w:sz="4" w:space="0" w:color="auto"/>
              <w:bottom w:val="single" w:sz="4" w:space="0" w:color="auto"/>
            </w:tcBorders>
          </w:tcPr>
          <w:p w14:paraId="68A4BC16" w14:textId="1CF05C7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61</w:t>
            </w:r>
          </w:p>
        </w:tc>
      </w:tr>
      <w:tr w:rsidR="00583786" w:rsidRPr="0001000C" w14:paraId="1BB186D9"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DC2C5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9EE9E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77F9E33"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5E50A9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92B4F3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D3B9DD" w14:textId="133D13B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B8E34E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990E8DA" w14:textId="01607356" w:rsidR="00583786" w:rsidRPr="007A09FC"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idney transplant, multivariate: OR </w:t>
            </w:r>
            <w:r w:rsidRPr="00A0251C">
              <w:rPr>
                <w:sz w:val="18"/>
                <w:szCs w:val="18"/>
              </w:rPr>
              <w:t>2.49 (0.87–7.14)</w:t>
            </w:r>
            <w:r>
              <w:rPr>
                <w:sz w:val="18"/>
                <w:szCs w:val="18"/>
              </w:rPr>
              <w:t>, p =</w:t>
            </w:r>
            <w:r w:rsidRPr="00A0251C">
              <w:rPr>
                <w:sz w:val="18"/>
                <w:szCs w:val="18"/>
              </w:rPr>
              <w:t xml:space="preserve"> 0.09</w:t>
            </w:r>
          </w:p>
        </w:tc>
        <w:tc>
          <w:tcPr>
            <w:tcW w:w="194" w:type="pct"/>
            <w:tcBorders>
              <w:top w:val="single" w:sz="4" w:space="0" w:color="auto"/>
              <w:left w:val="single" w:sz="4" w:space="0" w:color="auto"/>
              <w:bottom w:val="single" w:sz="4" w:space="0" w:color="auto"/>
              <w:right w:val="single" w:sz="4" w:space="0" w:color="auto"/>
            </w:tcBorders>
          </w:tcPr>
          <w:p w14:paraId="67419FC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9B72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7357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5030A4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0AF2F2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B00AA5B"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FF5E7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D8EAA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FE60E"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A19A6FD" w14:textId="7777777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3C4073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281425" w14:textId="7D8AE01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D99C04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E727921" w14:textId="23007EE1" w:rsidR="00583786" w:rsidRPr="007A09FC"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5D, univariate: </w:t>
            </w:r>
            <w:r w:rsidRPr="00A0251C">
              <w:rPr>
                <w:sz w:val="18"/>
                <w:szCs w:val="18"/>
              </w:rPr>
              <w:t>1.44 (0.71–2.91)</w:t>
            </w:r>
            <w:r>
              <w:rPr>
                <w:sz w:val="18"/>
                <w:szCs w:val="18"/>
              </w:rPr>
              <w:t>, p =</w:t>
            </w:r>
            <w:r w:rsidRPr="00A0251C">
              <w:rPr>
                <w:sz w:val="18"/>
                <w:szCs w:val="18"/>
              </w:rPr>
              <w:t xml:space="preserve"> 0.32</w:t>
            </w:r>
          </w:p>
        </w:tc>
        <w:tc>
          <w:tcPr>
            <w:tcW w:w="194" w:type="pct"/>
            <w:tcBorders>
              <w:top w:val="single" w:sz="4" w:space="0" w:color="auto"/>
              <w:left w:val="single" w:sz="4" w:space="0" w:color="auto"/>
              <w:bottom w:val="single" w:sz="4" w:space="0" w:color="auto"/>
              <w:right w:val="single" w:sz="4" w:space="0" w:color="auto"/>
            </w:tcBorders>
          </w:tcPr>
          <w:p w14:paraId="589D9AE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14CD82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0C2A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9CD192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A57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C3CC32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2D38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E8AE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791810"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9D170C"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41BFB0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589FD27" w14:textId="22564ED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9C19A2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344CED1" w14:textId="721F2F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5D, multivariate: </w:t>
            </w:r>
            <w:r w:rsidRPr="00A0251C">
              <w:rPr>
                <w:sz w:val="18"/>
                <w:szCs w:val="18"/>
              </w:rPr>
              <w:t>2.02 (0.71–5.78)</w:t>
            </w:r>
            <w:r>
              <w:rPr>
                <w:sz w:val="18"/>
                <w:szCs w:val="18"/>
              </w:rPr>
              <w:t>, p =</w:t>
            </w:r>
            <w:r w:rsidRPr="00A0251C">
              <w:rPr>
                <w:sz w:val="18"/>
                <w:szCs w:val="18"/>
              </w:rPr>
              <w:t xml:space="preserve"> 0.19</w:t>
            </w:r>
          </w:p>
        </w:tc>
        <w:tc>
          <w:tcPr>
            <w:tcW w:w="194" w:type="pct"/>
            <w:tcBorders>
              <w:top w:val="single" w:sz="4" w:space="0" w:color="auto"/>
              <w:left w:val="single" w:sz="4" w:space="0" w:color="auto"/>
              <w:bottom w:val="single" w:sz="4" w:space="0" w:color="auto"/>
              <w:right w:val="single" w:sz="4" w:space="0" w:color="auto"/>
            </w:tcBorders>
          </w:tcPr>
          <w:p w14:paraId="31BF2EA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E6D609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1E280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F1E1A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A6B2A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CA78140"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C382427" w14:textId="79B6C96D" w:rsidR="00583786" w:rsidRDefault="00583786" w:rsidP="00583786">
            <w:pPr>
              <w:rPr>
                <w:sz w:val="18"/>
                <w:szCs w:val="18"/>
              </w:rPr>
            </w:pPr>
            <w:r>
              <w:rPr>
                <w:sz w:val="18"/>
                <w:szCs w:val="18"/>
              </w:rPr>
              <w:fldChar w:fldCharType="begin" w:fldLock="1"/>
            </w:r>
            <w:r>
              <w:rPr>
                <w:sz w:val="18"/>
                <w:szCs w:val="18"/>
              </w:rPr>
              <w:instrText>ADDIN CSL_CITATION {"citationItems":[{"id":"ITEM-1","itemData":{"DOI":"10.1111/nep.12212","abstract":"Aim Vascular calcification (VC) is common in patients with chronic kidney disease (CKD) on dialysis, and an inverse relationship of VC to bone mineral density (BMD) has been reported. Because elderly patients are prone to atherosclerosis and BMD artefact, we examined the prevalence and epidemiology of VC in younger patients undergoing transplantation, and its relationship to BMD. Methods Laboratory testing was performed immediately before kidney or simultaneous pancreas-kidney (SPK) transplantation. Within 4 weeks patients underwent BMD evaluation and lateral abdominal X-ray. Aortic calcification was scored using a validated 24-point scale. Results Of 650 consecutive patients X-rays were available for 531 (82%). Their median age was 41 years (16-71), 58% were male, dialysis vintage was 20 months (0-402) and 69% had kidney and 31% SPK transplants. VC scores were ≥1 in 47%, with the median score 6 (1-24) and was associated with age, dialysis vintage and presence of cardiovascular, cerebrovascular or peripheral vascular disease. In a multivariate analysis of patients with and without VC, those with VC were older and of longer dialysis vintage (OR 1.07 and 1.17 per 12 months respectively; P &lt; 0.001 for both). In that analysis, VC was not significantly associated with gender, transplant type, presence of diabetes, current or former smoking or calcium or calcitriol therapy, and was not inversely related to hip, spine or forearm BMD Z-scores. Conclusion VC is common in younger patients undergoing transplantation and, similar to older patients, is associated with age, dialysis vintage and cardiovascular pathology. However, in this younger patient group, there was no significant inverse association of VC to BMD. Summary at a Glance This group examined the prevalence and epidemiology of vascular calcification in younger patients undergoing kidney only or kidney-pancreas transplantation. They found it to be common in younger patients and resembled the older patients being associated with age, dialysis vintage and cardiovascular pathology. There was no difference in calcification between the type of transplant done and no significant inverse association of the calcification with bone mineral density. © 2014 Asian Pacific Society of Nephrology.","author":[{"dropping-particle":"","family":"Chau","given":"Katrina","non-dropping-particle":"","parse-names":false,"suffix":""},{"dropping-particle":"","family":"Martinez","given":"Gabriela","non-dropping-particle":"","parse-names":false,"suffix":""},{"dropping-particle":"","family":"Elder","given":"Grahame J","non-dropping-particle":"","parse-names":false,"suffix":""}],"container-title":"Nephrology","id":"ITEM-1","issue":"5","issued":{"date-parts":[["2014"]]},"page":"275-281","publisher-place":"G.J. Elder, Department of Renal Medicine, Westmead Hospital, Westmead, NSW 2145, Australia","title":"Vascular calcification in patients undergoing kidney and simultaneous pancreas-kidney transplantation","type":"article-journal","volume":"19"},"uris":["http://www.mendeley.com/documents/?uuid=2bd85153-d945-39e2-84a3-1d55ccc4b0d7"]}],"mendeley":{"formattedCitation":"(38)","plainTextFormattedCitation":"(38)","previouslyFormattedCitation":"(38)"},"properties":{"noteIndex":0},"schema":"https://github.com/citation-style-language/schema/raw/master/csl-citation.json"}</w:instrText>
            </w:r>
            <w:r>
              <w:rPr>
                <w:sz w:val="18"/>
                <w:szCs w:val="18"/>
              </w:rPr>
              <w:fldChar w:fldCharType="separate"/>
            </w:r>
            <w:r w:rsidRPr="00401D66">
              <w:rPr>
                <w:b w:val="0"/>
                <w:noProof/>
                <w:sz w:val="18"/>
                <w:szCs w:val="18"/>
              </w:rPr>
              <w:t>(3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0CFBCB7" w14:textId="067F991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C879C6F" w14:textId="1DB6BE0B"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t>10.1111/nep.12</w:t>
            </w:r>
            <w:r w:rsidRPr="003F7AF8">
              <w:rPr>
                <w:sz w:val="18"/>
                <w:szCs w:val="18"/>
              </w:rPr>
              <w:lastRenderedPageBreak/>
              <w:t>212</w:t>
            </w:r>
          </w:p>
        </w:tc>
        <w:tc>
          <w:tcPr>
            <w:tcW w:w="226" w:type="pct"/>
            <w:tcBorders>
              <w:top w:val="single" w:sz="4" w:space="0" w:color="auto"/>
              <w:left w:val="single" w:sz="4" w:space="0" w:color="auto"/>
              <w:bottom w:val="single" w:sz="4" w:space="0" w:color="auto"/>
              <w:right w:val="single" w:sz="4" w:space="0" w:color="auto"/>
            </w:tcBorders>
          </w:tcPr>
          <w:p w14:paraId="09893401" w14:textId="74E54CDC"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2</w:t>
            </w:r>
            <w:r>
              <w:rPr>
                <w:sz w:val="18"/>
                <w:szCs w:val="18"/>
              </w:rPr>
              <w:t>4506475</w:t>
            </w:r>
          </w:p>
        </w:tc>
        <w:tc>
          <w:tcPr>
            <w:tcW w:w="322" w:type="pct"/>
            <w:tcBorders>
              <w:top w:val="single" w:sz="4" w:space="0" w:color="auto"/>
              <w:left w:val="single" w:sz="4" w:space="0" w:color="auto"/>
              <w:bottom w:val="single" w:sz="4" w:space="0" w:color="auto"/>
              <w:right w:val="single" w:sz="4" w:space="0" w:color="auto"/>
            </w:tcBorders>
          </w:tcPr>
          <w:p w14:paraId="0892CB42" w14:textId="4374B80B"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ustralia</w:t>
            </w:r>
          </w:p>
        </w:tc>
        <w:tc>
          <w:tcPr>
            <w:tcW w:w="354" w:type="pct"/>
            <w:tcBorders>
              <w:top w:val="single" w:sz="4" w:space="0" w:color="auto"/>
              <w:left w:val="single" w:sz="4" w:space="0" w:color="auto"/>
              <w:bottom w:val="single" w:sz="4" w:space="0" w:color="auto"/>
              <w:right w:val="single" w:sz="4" w:space="0" w:color="auto"/>
            </w:tcBorders>
          </w:tcPr>
          <w:p w14:paraId="6F9CD07E" w14:textId="33AB1272" w:rsidR="00583786" w:rsidRDefault="006D455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 differences not discussed</w:t>
            </w:r>
          </w:p>
        </w:tc>
        <w:tc>
          <w:tcPr>
            <w:tcW w:w="355" w:type="pct"/>
            <w:tcBorders>
              <w:top w:val="single" w:sz="4" w:space="0" w:color="auto"/>
              <w:left w:val="single" w:sz="4" w:space="0" w:color="auto"/>
              <w:bottom w:val="single" w:sz="4" w:space="0" w:color="auto"/>
              <w:right w:val="single" w:sz="4" w:space="0" w:color="auto"/>
            </w:tcBorders>
          </w:tcPr>
          <w:p w14:paraId="6DF77293" w14:textId="73C4B4A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48F35488" w14:textId="2347C50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Not significant</w:t>
            </w:r>
          </w:p>
        </w:tc>
        <w:tc>
          <w:tcPr>
            <w:tcW w:w="194" w:type="pct"/>
            <w:tcBorders>
              <w:top w:val="single" w:sz="4" w:space="0" w:color="auto"/>
              <w:left w:val="single" w:sz="4" w:space="0" w:color="auto"/>
              <w:bottom w:val="single" w:sz="4" w:space="0" w:color="auto"/>
              <w:right w:val="single" w:sz="4" w:space="0" w:color="auto"/>
            </w:tcBorders>
          </w:tcPr>
          <w:p w14:paraId="39FECB3C" w14:textId="135FA3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6AB9B0D6" w14:textId="77777777" w:rsidR="00583786" w:rsidRPr="00401D6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abdominal aorta</w:t>
            </w:r>
          </w:p>
          <w:p w14:paraId="7EC790DD" w14:textId="70C1FBC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01D66">
              <w:rPr>
                <w:sz w:val="18"/>
                <w:szCs w:val="18"/>
              </w:rPr>
              <w:t>calciﬁcation score ≥ 1</w:t>
            </w:r>
          </w:p>
        </w:tc>
        <w:tc>
          <w:tcPr>
            <w:tcW w:w="258" w:type="pct"/>
            <w:tcBorders>
              <w:top w:val="single" w:sz="4" w:space="0" w:color="auto"/>
              <w:left w:val="single" w:sz="4" w:space="0" w:color="auto"/>
              <w:bottom w:val="single" w:sz="4" w:space="0" w:color="auto"/>
              <w:right w:val="single" w:sz="4" w:space="0" w:color="auto"/>
            </w:tcBorders>
          </w:tcPr>
          <w:p w14:paraId="490D66D8" w14:textId="425B372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222F505A" w14:textId="44B0316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 (KT or simultaneous panc</w:t>
            </w:r>
            <w:r>
              <w:rPr>
                <w:sz w:val="18"/>
                <w:szCs w:val="18"/>
              </w:rPr>
              <w:lastRenderedPageBreak/>
              <w:t>reas-kidney transplantation [SPKT])</w:t>
            </w:r>
          </w:p>
        </w:tc>
        <w:tc>
          <w:tcPr>
            <w:tcW w:w="229" w:type="pct"/>
            <w:tcBorders>
              <w:top w:val="single" w:sz="4" w:space="0" w:color="auto"/>
              <w:left w:val="single" w:sz="4" w:space="0" w:color="auto"/>
              <w:bottom w:val="single" w:sz="4" w:space="0" w:color="auto"/>
            </w:tcBorders>
          </w:tcPr>
          <w:p w14:paraId="0C2A450B" w14:textId="1DF18CB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F7AF8">
              <w:rPr>
                <w:sz w:val="18"/>
                <w:szCs w:val="18"/>
              </w:rPr>
              <w:lastRenderedPageBreak/>
              <w:t>531</w:t>
            </w:r>
          </w:p>
        </w:tc>
      </w:tr>
      <w:tr w:rsidR="00583786" w:rsidRPr="0001000C" w14:paraId="2C858775"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9FD1C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14047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A037214"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C6A25" w14:textId="77777777" w:rsidR="00583786" w:rsidRPr="00D3163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C19FA9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C0D11B" w14:textId="028C515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22AD1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A57DCC4" w14:textId="4131CDF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EA0E0D">
              <w:rPr>
                <w:sz w:val="18"/>
                <w:szCs w:val="18"/>
              </w:rPr>
              <w:t>Patients with 25D &lt;or= 16.7 ng/ml (median) had a significantly lower survival rate than patients with 25D &gt;16.7 ng/ml (mean follow-up, 605 +/- 217 d; range, 10 to 889; P = 0.05). Multivariate adjustments (included age, gender, diabetes, arterial pressure, CKD stage, phosphate, albumin, hemoglobin, aortic calcification score and PWV) confirmed 25D level as an independent predictor of all-cause mortality.</w:t>
            </w:r>
          </w:p>
        </w:tc>
        <w:tc>
          <w:tcPr>
            <w:tcW w:w="194" w:type="pct"/>
            <w:tcBorders>
              <w:top w:val="single" w:sz="4" w:space="0" w:color="auto"/>
              <w:left w:val="single" w:sz="4" w:space="0" w:color="auto"/>
              <w:bottom w:val="single" w:sz="4" w:space="0" w:color="auto"/>
              <w:right w:val="single" w:sz="4" w:space="0" w:color="auto"/>
            </w:tcBorders>
          </w:tcPr>
          <w:p w14:paraId="77BD440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2E8F32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DC4003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4A40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2A344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7F3E9F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B987439" w14:textId="11DE594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392","abstract":"INTRODUCTION: Increased vascular stiffness is a risk factor for mortality. We wished to determine whether changes in vascular stiffness are associated with changes in bone mineral density (BMD) in peritoneal dialysis patients. METHODS: We measured vascular stiffness by aortic pulse wave velocity (aPWV) and BMD by dual electron absorptiometry (DXA) scanning and compared T scores to compensate for differences in patient ages and gender. RESULTS: Twenty-four patients had repeat aPWV measurements and DXA scans, median 12.4 months apart. aPWV decreased in 15 and increased in 9. As there were more women in the group with an increase in aPWV, we used gender-adjusted DXA T scores Total body T scores fell in both groups, but median T scores remained positive for those with an increase in aPWV, whereas negative T scores on both scans for those with a decrease in or stable aPWV. Lumbar spine T scores fell in those with a reduction in aPWV (-1.6 [-2.4 to 0.6] to -2.1 [-2.4 to 0.3], p &lt; 0.05), whereas there was no significant decrease in those with an increase in aPWV (-0.5 [-1.1 to 0.15] to -0.7 [-1.7 to 0.6]). There were no changes in femoral neck T scores. CONCLUSIONS: Our study reinforces the hypothesis of a link between bone disease and vascular disease in dialysis patients. Lumbar spine DXA includes imaging of the aorta and will include aortic calcification, and as such a reduction in lumbar spine T score without a change in femoral neck T score suggests a reduction in aortic calcification. Although our study requires additional confirmation, our data would suggest that changes in aPWV could be used as a surrogate for changes in vascular calcification in the investigation of interventions designed to reduce vascular calcification.","author":[{"dropping-particle":"","family":"K.","given":"Tangvoraphonkchai","non-dropping-particle":"","parse-names":false,"suffix":""},{"dropping-particle":"","family":"A.","given":"Davenport","non-dropping-particle":"","parse-names":false,"suffix":""},{"dropping-particle":"","family":"Tangvoraphonkchai","given":"Kamonwan","non-dropping-particle":"","parse-names":false,"suffix":""},{"dropping-particle":"","family":"Davenport","given":"Andrew","non-dropping-particle":"","parse-names":false,"suffix":""}],"container-title":"Blood purification","id":"ITEM-1","issued":{"date-parts":[["2019"]]},"page":"1-5","title":"Reduction in Aortic Pulse Wave Velocity Is Associated with a Short-Term Reduction in Dual-Energy X-Ray Absorptiometry Lumbar Spine Bone Mineral Density T Score","type":"article-journal"},"uris":["http://www.mendeley.com/documents/?uuid=2a1143f7-146d-3063-be89-db60c37cc690"]}],"mendeley":{"formattedCitation":"(39)","plainTextFormattedCitation":"(39)","previouslyFormattedCitation":"(39)"},"properties":{"noteIndex":0},"schema":"https://github.com/citation-style-language/schema/raw/master/csl-citation.json"}</w:instrText>
            </w:r>
            <w:r>
              <w:rPr>
                <w:sz w:val="18"/>
                <w:szCs w:val="18"/>
              </w:rPr>
              <w:fldChar w:fldCharType="separate"/>
            </w:r>
            <w:r w:rsidRPr="003C3B35">
              <w:rPr>
                <w:b w:val="0"/>
                <w:noProof/>
                <w:sz w:val="18"/>
                <w:szCs w:val="18"/>
              </w:rPr>
              <w:t>(3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2AF8ED7" w14:textId="17101DD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3407A9BE" w14:textId="5C1E1237"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10.1159/000501392</w:t>
            </w:r>
          </w:p>
        </w:tc>
        <w:tc>
          <w:tcPr>
            <w:tcW w:w="226" w:type="pct"/>
            <w:tcBorders>
              <w:top w:val="single" w:sz="4" w:space="0" w:color="auto"/>
              <w:left w:val="single" w:sz="4" w:space="0" w:color="auto"/>
              <w:bottom w:val="single" w:sz="4" w:space="0" w:color="auto"/>
              <w:right w:val="single" w:sz="4" w:space="0" w:color="auto"/>
            </w:tcBorders>
          </w:tcPr>
          <w:p w14:paraId="2507BD7C" w14:textId="267ADB76" w:rsidR="00583786" w:rsidRPr="00D3163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3C3B35">
              <w:rPr>
                <w:sz w:val="18"/>
                <w:szCs w:val="18"/>
              </w:rPr>
              <w:t>31291619</w:t>
            </w:r>
          </w:p>
        </w:tc>
        <w:tc>
          <w:tcPr>
            <w:tcW w:w="322" w:type="pct"/>
            <w:tcBorders>
              <w:top w:val="single" w:sz="4" w:space="0" w:color="auto"/>
              <w:left w:val="single" w:sz="4" w:space="0" w:color="auto"/>
              <w:bottom w:val="single" w:sz="4" w:space="0" w:color="auto"/>
              <w:right w:val="single" w:sz="4" w:space="0" w:color="auto"/>
            </w:tcBorders>
          </w:tcPr>
          <w:p w14:paraId="57CC5514" w14:textId="3971AAF3" w:rsidR="00583786" w:rsidRDefault="003B2DD1"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4FD0142" w14:textId="6BAFF16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69261831" w14:textId="30F9E00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757AFA1F" w14:textId="1EE5813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table PWV vs. increased PWV: 33% vs. 75%</w:t>
            </w:r>
          </w:p>
        </w:tc>
        <w:tc>
          <w:tcPr>
            <w:tcW w:w="194" w:type="pct"/>
            <w:tcBorders>
              <w:top w:val="single" w:sz="4" w:space="0" w:color="auto"/>
              <w:left w:val="single" w:sz="4" w:space="0" w:color="auto"/>
              <w:bottom w:val="single" w:sz="4" w:space="0" w:color="auto"/>
              <w:right w:val="single" w:sz="4" w:space="0" w:color="auto"/>
            </w:tcBorders>
          </w:tcPr>
          <w:p w14:paraId="09DA6DCD" w14:textId="69C1748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BB312BD" w14:textId="4DE1C7F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ulse wave velocity as surrogate</w:t>
            </w:r>
          </w:p>
        </w:tc>
        <w:tc>
          <w:tcPr>
            <w:tcW w:w="258" w:type="pct"/>
            <w:tcBorders>
              <w:top w:val="single" w:sz="4" w:space="0" w:color="auto"/>
              <w:left w:val="single" w:sz="4" w:space="0" w:color="auto"/>
              <w:bottom w:val="single" w:sz="4" w:space="0" w:color="auto"/>
              <w:right w:val="single" w:sz="4" w:space="0" w:color="auto"/>
            </w:tcBorders>
          </w:tcPr>
          <w:p w14:paraId="3FE298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F3F28C" w14:textId="604823E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PD)</w:t>
            </w:r>
          </w:p>
        </w:tc>
        <w:tc>
          <w:tcPr>
            <w:tcW w:w="229" w:type="pct"/>
            <w:tcBorders>
              <w:top w:val="single" w:sz="4" w:space="0" w:color="auto"/>
              <w:left w:val="single" w:sz="4" w:space="0" w:color="auto"/>
              <w:bottom w:val="single" w:sz="4" w:space="0" w:color="auto"/>
            </w:tcBorders>
          </w:tcPr>
          <w:p w14:paraId="13ACD1A9" w14:textId="486CBC4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r>
      <w:tr w:rsidR="00583786" w:rsidRPr="0001000C" w14:paraId="36455858"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048F40" w14:textId="36BAFF7D" w:rsidR="00583786" w:rsidRDefault="00583786" w:rsidP="00583786">
            <w:pPr>
              <w:rPr>
                <w:sz w:val="18"/>
                <w:szCs w:val="18"/>
              </w:rPr>
            </w:pPr>
            <w:r>
              <w:rPr>
                <w:sz w:val="18"/>
                <w:szCs w:val="18"/>
              </w:rPr>
              <w:fldChar w:fldCharType="begin" w:fldLock="1"/>
            </w:r>
            <w:r>
              <w:rPr>
                <w:sz w:val="18"/>
                <w:szCs w:val="18"/>
              </w:rPr>
              <w:instrText>ADDIN CSL_CITATION {"citationItems":[{"id":"ITEM-1","itemData":{"DOI":"10.1210/jc.2015-3056","abstract":"Copyright © 2015 by the Endocrine Society. Context: Vascular calcification (VC) is prevalent and progressive in renal transplant recipients (RTRs). Recent cross-sectional data suggest that activated Wnt signaling contributes to VC. Objective: The objective was to investigate whether circulating levels of the Wnt antagonist sclerostin associate with progression of VC. Design: This was a post hoc analysis of the longitudinal observational Brussels Renal Transplant Cohort study. Setting: The setting was a tertiary care academic hospital. Patients: Coronary artery calcification and aorta calcification were measured by multislice spiral computerized tomography in 268 prevalent RTRs (age, 53 ± 13 y; 61% male) at baseline and remeasured in 189 patients after a median follow-up of 4.4 years. Baseline serum sclerostin levels were assessed on stored blood samples. Regression analysis was performed to identify determinants of baseline VC and progression. Main outcome measure: The main outcome measure was progression of VC. Results:VCwas present in up to84%of participants at baseline. Almost half of the patients showed progression of VC, according to Hokanson criteria. The cross-sectional analysis at baseline demonstrated a direct association between sclerostin levels and VC score in univariate analysis, which became inverse after adjustment for age, gender and PTH level. Remarkably, a lower sclerostin level was identified as an independent determinant of a higher baseline aorta calcification score in the final regression model. Moreover, baseline sclerostin levels showed an inverse association with VC progression, at least after adjustment for traditional risk factors. Conclusions: Serum sclerostin levels inversely associated with VC burden and progression in prevalent RTRs after adjustment for traditional risk factors. Our data corroborate previous findings in nontransplanted chronic kidney disease patients and support the notion that sclerostin may be up-regulated in the vascular wall during the VC process as part of a local counterregulatory mechanism directed to suppress VC. Additional clinical and experimental data are required for confirmation.","author":[{"dropping-particle":"","family":"Evenepoel","given":"P","non-dropping-particle":"","parse-names":false,"suffix":""},{"dropping-particle":"","family":"Goffin","given":"E","non-dropping-particle":"","parse-names":false,"suffix":""},{"dropping-particle":"","family":"Meijers","given":"B","non-dropping-particle":"","parse-names":false,"suffix":""},{"dropping-particle":"","family":"Kanaan","given":"N","non-dropping-particle":"","parse-names":false,"suffix":""},{"dropping-particle":"","family":"Bammens","given":"B","non-dropping-particle":"","parse-names":false,"suffix":""},{"dropping-particle":"","family":"Coche","given":"E","non-dropping-particle":"","parse-names":false,"suffix":""},{"dropping-particle":"","family":"Claes","given":"K","non-dropping-particle":"","parse-names":false,"suffix":""},{"dropping-particle":"","family":"Jadoul","given":"M","non-dropping-particle":"","parse-names":false,"suffix":""}],"container-title":"Journal of Clinical Endocrinology and Metabolism","id":"ITEM-1","issue":"12","issued":{"date-parts":[["2015"]]},"page":"4669-4676","publisher":"Oxford University Press / USA","publisher-place":"Laboratory of Nephrology (P.E., B.M., B.B., K.C.), Department of Immunology and Microbiology, Katholieke Universiteit Leuven, B-3000 Leuven, Belgium; and Divisions of Nephrology (E.G., N.K., M.J.) and Medical Imaging (E.C.), Cliniques Universitaires Saint","title":"Sclerostin serum levels and vascular calcification progression in prevalent renal transplant recipients","type":"article-journal","volume":"100"},"uris":["http://www.mendeley.com/documents/?uuid=996c02c1-bed4-33d4-a8d2-70bb9a53d8cb"]}],"mendeley":{"formattedCitation":"(40)","plainTextFormattedCitation":"(40)","previouslyFormattedCitation":"(40)"},"properties":{"noteIndex":0},"schema":"https://github.com/citation-style-language/schema/raw/master/csl-citation.json"}</w:instrText>
            </w:r>
            <w:r>
              <w:rPr>
                <w:sz w:val="18"/>
                <w:szCs w:val="18"/>
              </w:rPr>
              <w:fldChar w:fldCharType="separate"/>
            </w:r>
            <w:r w:rsidRPr="00A1731A">
              <w:rPr>
                <w:b w:val="0"/>
                <w:noProof/>
                <w:sz w:val="18"/>
                <w:szCs w:val="18"/>
              </w:rPr>
              <w:t>(4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0F87638" w14:textId="552D557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06DC38BC" w14:textId="473381BA" w:rsidR="00583786" w:rsidRPr="001818FE"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818FE">
              <w:rPr>
                <w:sz w:val="18"/>
                <w:szCs w:val="18"/>
              </w:rPr>
              <w:t>10.1210/jc.2015-3056</w:t>
            </w:r>
          </w:p>
        </w:tc>
        <w:tc>
          <w:tcPr>
            <w:tcW w:w="226" w:type="pct"/>
            <w:tcBorders>
              <w:top w:val="single" w:sz="4" w:space="0" w:color="auto"/>
              <w:left w:val="single" w:sz="4" w:space="0" w:color="auto"/>
              <w:bottom w:val="single" w:sz="4" w:space="0" w:color="auto"/>
              <w:right w:val="single" w:sz="4" w:space="0" w:color="auto"/>
            </w:tcBorders>
          </w:tcPr>
          <w:p w14:paraId="49793779" w14:textId="1E04A6D2" w:rsidR="00583786" w:rsidRPr="00561EA3"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561EA3">
              <w:rPr>
                <w:sz w:val="18"/>
                <w:szCs w:val="18"/>
              </w:rPr>
              <w:t>26505822</w:t>
            </w:r>
          </w:p>
        </w:tc>
        <w:tc>
          <w:tcPr>
            <w:tcW w:w="322" w:type="pct"/>
            <w:tcBorders>
              <w:top w:val="single" w:sz="4" w:space="0" w:color="auto"/>
              <w:left w:val="single" w:sz="4" w:space="0" w:color="auto"/>
              <w:bottom w:val="single" w:sz="4" w:space="0" w:color="auto"/>
              <w:right w:val="single" w:sz="4" w:space="0" w:color="auto"/>
            </w:tcBorders>
          </w:tcPr>
          <w:p w14:paraId="02E74511" w14:textId="6116A648" w:rsidR="00583786" w:rsidRDefault="003B2DD1"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A51F91E" w14:textId="54E8D2A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45CEDDC6" w14:textId="1FA39B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gender (F </w:t>
            </w:r>
            <w:r w:rsidR="00B00869">
              <w:rPr>
                <w:sz w:val="18"/>
                <w:szCs w:val="18"/>
              </w:rPr>
              <w:t xml:space="preserve">= </w:t>
            </w:r>
            <w:r>
              <w:rPr>
                <w:sz w:val="18"/>
                <w:szCs w:val="18"/>
              </w:rPr>
              <w:t>1)</w:t>
            </w:r>
          </w:p>
        </w:tc>
        <w:tc>
          <w:tcPr>
            <w:tcW w:w="1837" w:type="pct"/>
            <w:tcBorders>
              <w:top w:val="single" w:sz="4" w:space="0" w:color="auto"/>
              <w:left w:val="single" w:sz="4" w:space="0" w:color="auto"/>
              <w:bottom w:val="single" w:sz="4" w:space="0" w:color="auto"/>
              <w:right w:val="single" w:sz="4" w:space="0" w:color="auto"/>
            </w:tcBorders>
          </w:tcPr>
          <w:p w14:paraId="2C1EC1A8" w14:textId="572460A4"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64</w:t>
            </w:r>
            <w:r>
              <w:rPr>
                <w:sz w:val="18"/>
                <w:szCs w:val="18"/>
              </w:rPr>
              <w:t xml:space="preserve">, t = </w:t>
            </w:r>
            <w:r w:rsidRPr="0001302D">
              <w:rPr>
                <w:sz w:val="18"/>
                <w:szCs w:val="18"/>
              </w:rPr>
              <w:t>5.6</w:t>
            </w:r>
            <w:r>
              <w:rPr>
                <w:sz w:val="18"/>
                <w:szCs w:val="18"/>
              </w:rPr>
              <w:t xml:space="preserve">, p = </w:t>
            </w:r>
            <w:r w:rsidRPr="0001302D">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32F823DF" w14:textId="56F1854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484F3AE" w14:textId="524A0E13"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C2DFD">
              <w:rPr>
                <w:sz w:val="18"/>
                <w:szCs w:val="18"/>
              </w:rPr>
              <w:t>Baseline</w:t>
            </w:r>
            <w:r>
              <w:rPr>
                <w:sz w:val="18"/>
                <w:szCs w:val="18"/>
              </w:rPr>
              <w:t xml:space="preserve"> CACS</w:t>
            </w:r>
          </w:p>
        </w:tc>
        <w:tc>
          <w:tcPr>
            <w:tcW w:w="258" w:type="pct"/>
            <w:tcBorders>
              <w:top w:val="single" w:sz="4" w:space="0" w:color="auto"/>
              <w:left w:val="single" w:sz="4" w:space="0" w:color="auto"/>
              <w:bottom w:val="single" w:sz="4" w:space="0" w:color="auto"/>
              <w:right w:val="single" w:sz="4" w:space="0" w:color="auto"/>
            </w:tcBorders>
          </w:tcPr>
          <w:p w14:paraId="2B8559F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D92708" w14:textId="3F5355A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w:t>
            </w:r>
            <w:r>
              <w:rPr>
                <w:rFonts w:hint="eastAsia"/>
                <w:sz w:val="18"/>
                <w:szCs w:val="18"/>
              </w:rPr>
              <w:t>T</w:t>
            </w:r>
          </w:p>
        </w:tc>
        <w:tc>
          <w:tcPr>
            <w:tcW w:w="229" w:type="pct"/>
            <w:tcBorders>
              <w:top w:val="single" w:sz="4" w:space="0" w:color="auto"/>
              <w:left w:val="single" w:sz="4" w:space="0" w:color="auto"/>
              <w:bottom w:val="single" w:sz="4" w:space="0" w:color="auto"/>
            </w:tcBorders>
          </w:tcPr>
          <w:p w14:paraId="66BB30A0" w14:textId="7B0A587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8</w:t>
            </w:r>
          </w:p>
        </w:tc>
      </w:tr>
      <w:tr w:rsidR="00583786" w:rsidRPr="0001000C" w14:paraId="4B8C32B9"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D0D1D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EDD1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44160A" w14:textId="77777777" w:rsidR="00583786" w:rsidRPr="001818FE"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10E6C4E" w14:textId="77777777" w:rsidR="00583786" w:rsidRPr="00561EA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225B8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5DAAAE" w14:textId="7D51473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1698D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9659CD5" w14:textId="299C4C85" w:rsidR="00583786" w:rsidRPr="0001302D"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0.32</w:t>
            </w:r>
            <w:r>
              <w:rPr>
                <w:sz w:val="18"/>
                <w:szCs w:val="18"/>
              </w:rPr>
              <w:t xml:space="preserve">, t = </w:t>
            </w:r>
            <w:r w:rsidRPr="0001302D">
              <w:rPr>
                <w:sz w:val="18"/>
                <w:szCs w:val="18"/>
              </w:rPr>
              <w:t>2.3</w:t>
            </w:r>
            <w:r>
              <w:rPr>
                <w:sz w:val="18"/>
                <w:szCs w:val="18"/>
              </w:rPr>
              <w:t>, p =</w:t>
            </w:r>
            <w:r w:rsidRPr="0001302D">
              <w:rPr>
                <w:sz w:val="18"/>
                <w:szCs w:val="18"/>
              </w:rPr>
              <w:t xml:space="preserve"> 0.008</w:t>
            </w:r>
          </w:p>
        </w:tc>
        <w:tc>
          <w:tcPr>
            <w:tcW w:w="194" w:type="pct"/>
            <w:tcBorders>
              <w:top w:val="single" w:sz="4" w:space="0" w:color="auto"/>
              <w:left w:val="single" w:sz="4" w:space="0" w:color="auto"/>
              <w:bottom w:val="single" w:sz="4" w:space="0" w:color="auto"/>
              <w:right w:val="single" w:sz="4" w:space="0" w:color="auto"/>
            </w:tcBorders>
          </w:tcPr>
          <w:p w14:paraId="7A3E84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62F245" w14:textId="4A83BAD7"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aseline aortic calcification</w:t>
            </w:r>
          </w:p>
        </w:tc>
        <w:tc>
          <w:tcPr>
            <w:tcW w:w="258" w:type="pct"/>
            <w:tcBorders>
              <w:top w:val="single" w:sz="4" w:space="0" w:color="auto"/>
              <w:left w:val="single" w:sz="4" w:space="0" w:color="auto"/>
              <w:bottom w:val="single" w:sz="4" w:space="0" w:color="auto"/>
              <w:right w:val="single" w:sz="4" w:space="0" w:color="auto"/>
            </w:tcBorders>
          </w:tcPr>
          <w:p w14:paraId="2DF5153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3B91C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5485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390BAFF"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41C71EC" w14:textId="22D2E3B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24B2B66" w14:textId="161AF26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8CCB887" w14:textId="29F0CDFB"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0CFF008" w14:textId="27A96E14"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151257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4382657" w14:textId="6C2923D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5923C3BA" w14:textId="3D7175E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C189488" w14:textId="6C30551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153156">
              <w:rPr>
                <w:sz w:val="18"/>
                <w:szCs w:val="18"/>
              </w:rPr>
              <w:t>0.45</w:t>
            </w:r>
            <w:r w:rsidRPr="0001302D">
              <w:rPr>
                <w:sz w:val="18"/>
                <w:szCs w:val="18"/>
              </w:rPr>
              <w:t xml:space="preserve">, </w:t>
            </w:r>
            <w:r>
              <w:rPr>
                <w:sz w:val="18"/>
                <w:szCs w:val="18"/>
              </w:rPr>
              <w:t xml:space="preserve">t = </w:t>
            </w:r>
            <w:r w:rsidRPr="00153156">
              <w:rPr>
                <w:sz w:val="18"/>
                <w:szCs w:val="18"/>
              </w:rPr>
              <w:t>4.01</w:t>
            </w:r>
            <w:r>
              <w:rPr>
                <w:sz w:val="18"/>
                <w:szCs w:val="18"/>
              </w:rPr>
              <w:t xml:space="preserve">, p = </w:t>
            </w:r>
            <w:r w:rsidRPr="00153156">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6606F6B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433344E" w14:textId="75E7D60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Annualized </w:t>
            </w:r>
            <w:r w:rsidRPr="00A1731A">
              <w:rPr>
                <w:sz w:val="18"/>
                <w:szCs w:val="18"/>
              </w:rPr>
              <w:t>CAC</w:t>
            </w:r>
            <w:r>
              <w:rPr>
                <w:sz w:val="18"/>
                <w:szCs w:val="18"/>
              </w:rPr>
              <w:t>S change</w:t>
            </w:r>
          </w:p>
        </w:tc>
        <w:tc>
          <w:tcPr>
            <w:tcW w:w="258" w:type="pct"/>
            <w:tcBorders>
              <w:top w:val="single" w:sz="4" w:space="0" w:color="auto"/>
              <w:left w:val="single" w:sz="4" w:space="0" w:color="auto"/>
              <w:bottom w:val="single" w:sz="4" w:space="0" w:color="auto"/>
              <w:right w:val="single" w:sz="4" w:space="0" w:color="auto"/>
            </w:tcBorders>
          </w:tcPr>
          <w:p w14:paraId="2B6A50C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8AAB8B8" w14:textId="6DD39EE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87D2211" w14:textId="541CBE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EE1183A"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C8E4EC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A71A9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8422FC"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93ECD34"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6E193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9530B72" w14:textId="2117BE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1EB00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F72065F" w14:textId="224C4491" w:rsidR="00583786" w:rsidRPr="002F08F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F08FA">
              <w:rPr>
                <w:sz w:val="18"/>
                <w:szCs w:val="18"/>
              </w:rPr>
              <w:t>OR</w:t>
            </w:r>
            <w:r>
              <w:rPr>
                <w:sz w:val="18"/>
                <w:szCs w:val="18"/>
              </w:rPr>
              <w:t xml:space="preserve"> </w:t>
            </w:r>
            <w:r w:rsidRPr="002F08FA">
              <w:rPr>
                <w:sz w:val="18"/>
                <w:szCs w:val="18"/>
              </w:rPr>
              <w:t xml:space="preserve">2.1 </w:t>
            </w:r>
            <w:r>
              <w:rPr>
                <w:sz w:val="18"/>
                <w:szCs w:val="18"/>
              </w:rPr>
              <w:t>(</w:t>
            </w:r>
            <w:r w:rsidRPr="002F08FA">
              <w:rPr>
                <w:sz w:val="18"/>
                <w:szCs w:val="18"/>
              </w:rPr>
              <w:t>1.1</w:t>
            </w:r>
            <w:r>
              <w:rPr>
                <w:sz w:val="18"/>
                <w:szCs w:val="18"/>
              </w:rPr>
              <w:t>–</w:t>
            </w:r>
            <w:r w:rsidRPr="002F08FA">
              <w:rPr>
                <w:sz w:val="18"/>
                <w:szCs w:val="18"/>
              </w:rPr>
              <w:t>3.7</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46B76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B88B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7C609F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78B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97D819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5CCAD14"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63603D"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6FE57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3C3EABD"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E1137F0"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DA2938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59BE5E1" w14:textId="36E8020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CEAD9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BE69DA6" w14:textId="153D5E33" w:rsidR="00583786" w:rsidRPr="0001302D"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01302D">
              <w:rPr>
                <w:sz w:val="18"/>
                <w:szCs w:val="18"/>
              </w:rPr>
              <w:t xml:space="preserve"> = </w:t>
            </w:r>
            <w:r>
              <w:rPr>
                <w:sz w:val="18"/>
                <w:szCs w:val="18"/>
              </w:rPr>
              <w:t>-</w:t>
            </w:r>
            <w:r w:rsidRPr="0001302D">
              <w:rPr>
                <w:sz w:val="18"/>
                <w:szCs w:val="18"/>
              </w:rPr>
              <w:t xml:space="preserve">0.24 , </w:t>
            </w:r>
            <w:r>
              <w:rPr>
                <w:sz w:val="18"/>
                <w:szCs w:val="18"/>
              </w:rPr>
              <w:t xml:space="preserve">t = </w:t>
            </w:r>
            <w:r w:rsidRPr="0001302D">
              <w:rPr>
                <w:sz w:val="18"/>
                <w:szCs w:val="18"/>
              </w:rPr>
              <w:t>2.36</w:t>
            </w:r>
            <w:r>
              <w:rPr>
                <w:sz w:val="18"/>
                <w:szCs w:val="18"/>
              </w:rPr>
              <w:t>, p =</w:t>
            </w:r>
            <w:r w:rsidRPr="0001302D">
              <w:rPr>
                <w:sz w:val="18"/>
                <w:szCs w:val="18"/>
              </w:rPr>
              <w:t xml:space="preserve"> 0.02</w:t>
            </w:r>
          </w:p>
        </w:tc>
        <w:tc>
          <w:tcPr>
            <w:tcW w:w="194" w:type="pct"/>
            <w:tcBorders>
              <w:top w:val="single" w:sz="4" w:space="0" w:color="auto"/>
              <w:left w:val="single" w:sz="4" w:space="0" w:color="auto"/>
              <w:bottom w:val="single" w:sz="4" w:space="0" w:color="auto"/>
              <w:right w:val="single" w:sz="4" w:space="0" w:color="auto"/>
            </w:tcBorders>
          </w:tcPr>
          <w:p w14:paraId="393AC5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EBEEFB8" w14:textId="2D978806"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nnualized a</w:t>
            </w:r>
            <w:r w:rsidRPr="00A1731A">
              <w:rPr>
                <w:sz w:val="18"/>
                <w:szCs w:val="18"/>
              </w:rPr>
              <w:t xml:space="preserve">ortic </w:t>
            </w:r>
            <w:r w:rsidRPr="00A1731A">
              <w:rPr>
                <w:sz w:val="18"/>
                <w:szCs w:val="18"/>
              </w:rPr>
              <w:lastRenderedPageBreak/>
              <w:t>calcification</w:t>
            </w:r>
            <w:r>
              <w:rPr>
                <w:sz w:val="18"/>
                <w:szCs w:val="18"/>
              </w:rPr>
              <w:t xml:space="preserve"> change</w:t>
            </w:r>
          </w:p>
        </w:tc>
        <w:tc>
          <w:tcPr>
            <w:tcW w:w="258" w:type="pct"/>
            <w:tcBorders>
              <w:top w:val="single" w:sz="4" w:space="0" w:color="auto"/>
              <w:left w:val="single" w:sz="4" w:space="0" w:color="auto"/>
              <w:bottom w:val="single" w:sz="4" w:space="0" w:color="auto"/>
              <w:right w:val="single" w:sz="4" w:space="0" w:color="auto"/>
            </w:tcBorders>
          </w:tcPr>
          <w:p w14:paraId="1DFF263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0699A3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4E1D7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D9C2194"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AD5C2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AB6353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B236287"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87CB0E"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DDD73A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F85B539" w14:textId="6102A76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07861D15" w14:textId="0211B2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F166C25" w14:textId="38046EBC" w:rsidR="00583786" w:rsidRPr="00D953B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 = 0.002</w:t>
            </w:r>
          </w:p>
        </w:tc>
        <w:tc>
          <w:tcPr>
            <w:tcW w:w="194" w:type="pct"/>
            <w:tcBorders>
              <w:top w:val="single" w:sz="4" w:space="0" w:color="auto"/>
              <w:left w:val="single" w:sz="4" w:space="0" w:color="auto"/>
              <w:bottom w:val="single" w:sz="4" w:space="0" w:color="auto"/>
              <w:right w:val="single" w:sz="4" w:space="0" w:color="auto"/>
            </w:tcBorders>
          </w:tcPr>
          <w:p w14:paraId="5A3FA62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6D5F06C" w14:textId="5C2DA2E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258" w:type="pct"/>
            <w:tcBorders>
              <w:top w:val="single" w:sz="4" w:space="0" w:color="auto"/>
              <w:left w:val="single" w:sz="4" w:space="0" w:color="auto"/>
              <w:bottom w:val="single" w:sz="4" w:space="0" w:color="auto"/>
              <w:right w:val="single" w:sz="4" w:space="0" w:color="auto"/>
            </w:tcBorders>
          </w:tcPr>
          <w:p w14:paraId="687539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23FF2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01A17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0B40FDE"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45FF1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C12CD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0E236C8"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5C681B" w14:textId="7777777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B7A3CD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112984A" w14:textId="73A9FDC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94FD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0288F71" w14:textId="5E6B0F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In </w:t>
            </w:r>
            <w:r w:rsidRPr="00D953B7">
              <w:rPr>
                <w:sz w:val="18"/>
                <w:szCs w:val="18"/>
              </w:rPr>
              <w:t>multivariate regression analysis,</w:t>
            </w:r>
            <w:r>
              <w:rPr>
                <w:sz w:val="18"/>
                <w:szCs w:val="18"/>
              </w:rPr>
              <w:t xml:space="preserve"> </w:t>
            </w:r>
            <w:r w:rsidRPr="00D953B7">
              <w:rPr>
                <w:sz w:val="18"/>
                <w:szCs w:val="18"/>
              </w:rPr>
              <w:t xml:space="preserve">higher age (P </w:t>
            </w:r>
            <w:r>
              <w:rPr>
                <w:sz w:val="18"/>
                <w:szCs w:val="18"/>
              </w:rPr>
              <w:t>=</w:t>
            </w:r>
            <w:r w:rsidRPr="00D953B7">
              <w:rPr>
                <w:sz w:val="18"/>
                <w:szCs w:val="18"/>
              </w:rPr>
              <w:t xml:space="preserve">.0001), male gender (P </w:t>
            </w:r>
            <w:r>
              <w:rPr>
                <w:sz w:val="18"/>
                <w:szCs w:val="18"/>
              </w:rPr>
              <w:t>=</w:t>
            </w:r>
            <w:r w:rsidRPr="00D953B7">
              <w:rPr>
                <w:sz w:val="18"/>
                <w:szCs w:val="18"/>
              </w:rPr>
              <w:t>.002), lower</w:t>
            </w:r>
            <w:r>
              <w:rPr>
                <w:sz w:val="18"/>
                <w:szCs w:val="18"/>
              </w:rPr>
              <w:t xml:space="preserve"> </w:t>
            </w:r>
            <w:r w:rsidRPr="00D953B7">
              <w:rPr>
                <w:sz w:val="18"/>
                <w:szCs w:val="18"/>
              </w:rPr>
              <w:t xml:space="preserve">eGFR (P </w:t>
            </w:r>
            <w:r>
              <w:rPr>
                <w:sz w:val="18"/>
                <w:szCs w:val="18"/>
              </w:rPr>
              <w:t>=</w:t>
            </w:r>
            <w:r w:rsidRPr="00D953B7">
              <w:rPr>
                <w:sz w:val="18"/>
                <w:szCs w:val="18"/>
              </w:rPr>
              <w:t>.002), lower PTH (P</w:t>
            </w:r>
            <w:r>
              <w:rPr>
                <w:sz w:val="18"/>
                <w:szCs w:val="18"/>
              </w:rPr>
              <w:t xml:space="preserve"> =</w:t>
            </w:r>
            <w:r w:rsidRPr="00D953B7">
              <w:rPr>
                <w:sz w:val="18"/>
                <w:szCs w:val="18"/>
              </w:rPr>
              <w:t xml:space="preserve">.0001) and lower calcitriol levels (P </w:t>
            </w:r>
            <w:r>
              <w:rPr>
                <w:sz w:val="18"/>
                <w:szCs w:val="18"/>
              </w:rPr>
              <w:t>=</w:t>
            </w:r>
            <w:r w:rsidRPr="00D953B7">
              <w:rPr>
                <w:sz w:val="18"/>
                <w:szCs w:val="18"/>
              </w:rPr>
              <w:t>.05) were identified as independent determinants of higher levels of circulating sclerostin.</w:t>
            </w:r>
          </w:p>
        </w:tc>
        <w:tc>
          <w:tcPr>
            <w:tcW w:w="194" w:type="pct"/>
            <w:tcBorders>
              <w:top w:val="single" w:sz="4" w:space="0" w:color="auto"/>
              <w:left w:val="single" w:sz="4" w:space="0" w:color="auto"/>
              <w:bottom w:val="single" w:sz="4" w:space="0" w:color="auto"/>
              <w:right w:val="single" w:sz="4" w:space="0" w:color="auto"/>
            </w:tcBorders>
          </w:tcPr>
          <w:p w14:paraId="5F13E5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96B62E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DBD5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1482E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EEE8D6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2B40F9D" w14:textId="77777777" w:rsidTr="0097607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A15231"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9DADC6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45EA2F"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35B83B" w14:textId="77777777"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55755B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4E9A140" w14:textId="7B7C29A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DBEACC" w14:textId="7E8A980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5402CA3B" w14:textId="00B31B9C"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Remarkably, </w:t>
            </w:r>
            <w:r w:rsidRPr="0081168D">
              <w:rPr>
                <w:b/>
                <w:sz w:val="18"/>
                <w:szCs w:val="18"/>
              </w:rPr>
              <w:t>a lower circulating sclerostin</w:t>
            </w:r>
            <w:r w:rsidRPr="00A1731A">
              <w:rPr>
                <w:sz w:val="18"/>
                <w:szCs w:val="18"/>
              </w:rPr>
              <w:t xml:space="preserve"> </w:t>
            </w:r>
            <w:r w:rsidRPr="0081168D">
              <w:rPr>
                <w:b/>
                <w:sz w:val="18"/>
                <w:szCs w:val="18"/>
              </w:rPr>
              <w:t>level</w:t>
            </w:r>
            <w:r w:rsidRPr="00A1731A">
              <w:rPr>
                <w:sz w:val="18"/>
                <w:szCs w:val="18"/>
              </w:rPr>
              <w:t xml:space="preserve"> was</w:t>
            </w:r>
            <w:r>
              <w:rPr>
                <w:sz w:val="18"/>
                <w:szCs w:val="18"/>
              </w:rPr>
              <w:t xml:space="preserve"> </w:t>
            </w:r>
            <w:r w:rsidRPr="00A1731A">
              <w:rPr>
                <w:sz w:val="18"/>
                <w:szCs w:val="18"/>
              </w:rPr>
              <w:t xml:space="preserve">identified as independent determinant of a higher baseline </w:t>
            </w:r>
            <w:proofErr w:type="spellStart"/>
            <w:r w:rsidRPr="00A1731A">
              <w:rPr>
                <w:sz w:val="18"/>
                <w:szCs w:val="18"/>
              </w:rPr>
              <w:t>AoC</w:t>
            </w:r>
            <w:proofErr w:type="spellEnd"/>
            <w:r>
              <w:rPr>
                <w:sz w:val="18"/>
                <w:szCs w:val="18"/>
              </w:rPr>
              <w:t xml:space="preserve"> </w:t>
            </w:r>
            <w:r w:rsidRPr="00A1731A">
              <w:rPr>
                <w:sz w:val="18"/>
                <w:szCs w:val="18"/>
              </w:rPr>
              <w:t xml:space="preserve">score in the final regression model, </w:t>
            </w:r>
            <w:proofErr w:type="spellStart"/>
            <w:r w:rsidRPr="00A1731A">
              <w:rPr>
                <w:sz w:val="18"/>
                <w:szCs w:val="18"/>
              </w:rPr>
              <w:t>ie</w:t>
            </w:r>
            <w:proofErr w:type="spellEnd"/>
            <w:r w:rsidRPr="00A1731A">
              <w:rPr>
                <w:sz w:val="18"/>
                <w:szCs w:val="18"/>
              </w:rPr>
              <w:t xml:space="preserve">, </w:t>
            </w:r>
            <w:r w:rsidRPr="0081168D">
              <w:rPr>
                <w:b/>
                <w:sz w:val="18"/>
                <w:szCs w:val="18"/>
              </w:rPr>
              <w:t>after adjustment</w:t>
            </w:r>
            <w:r w:rsidRPr="00A1731A">
              <w:rPr>
                <w:sz w:val="18"/>
                <w:szCs w:val="18"/>
              </w:rPr>
              <w:t xml:space="preserve"> for</w:t>
            </w:r>
            <w:r>
              <w:rPr>
                <w:sz w:val="18"/>
                <w:szCs w:val="18"/>
              </w:rPr>
              <w:t xml:space="preserve"> </w:t>
            </w:r>
            <w:r w:rsidRPr="00A1731A">
              <w:rPr>
                <w:sz w:val="18"/>
                <w:szCs w:val="18"/>
              </w:rPr>
              <w:t>traditional (older age, male gender, high BMI, presence of</w:t>
            </w:r>
          </w:p>
          <w:p w14:paraId="6CCB3FB7" w14:textId="11FBDA0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diabetes, hypertension) and nontraditional (inflammation, high PTH, low </w:t>
            </w:r>
            <w:proofErr w:type="spellStart"/>
            <w:r w:rsidRPr="00A1731A">
              <w:rPr>
                <w:sz w:val="18"/>
                <w:szCs w:val="18"/>
              </w:rPr>
              <w:t>calcidiol</w:t>
            </w:r>
            <w:proofErr w:type="spellEnd"/>
            <w:r w:rsidRPr="00A1731A">
              <w:rPr>
                <w:sz w:val="18"/>
                <w:szCs w:val="18"/>
              </w:rPr>
              <w:t>, long dialysis vintage) risk</w:t>
            </w:r>
            <w:r>
              <w:rPr>
                <w:sz w:val="18"/>
                <w:szCs w:val="18"/>
              </w:rPr>
              <w:t xml:space="preserve"> </w:t>
            </w:r>
            <w:r w:rsidRPr="00A1731A">
              <w:rPr>
                <w:sz w:val="18"/>
                <w:szCs w:val="18"/>
              </w:rPr>
              <w:t>factors</w:t>
            </w:r>
          </w:p>
        </w:tc>
        <w:tc>
          <w:tcPr>
            <w:tcW w:w="194" w:type="pct"/>
            <w:tcBorders>
              <w:top w:val="single" w:sz="4" w:space="0" w:color="auto"/>
              <w:left w:val="single" w:sz="4" w:space="0" w:color="auto"/>
              <w:bottom w:val="single" w:sz="4" w:space="0" w:color="auto"/>
              <w:right w:val="single" w:sz="4" w:space="0" w:color="auto"/>
            </w:tcBorders>
          </w:tcPr>
          <w:p w14:paraId="4C5844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522821" w14:textId="2A3D550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A1731A">
              <w:rPr>
                <w:sz w:val="18"/>
                <w:szCs w:val="18"/>
              </w:rPr>
              <w:t xml:space="preserve">baseline </w:t>
            </w:r>
            <w:r>
              <w:rPr>
                <w:sz w:val="18"/>
                <w:szCs w:val="18"/>
              </w:rPr>
              <w:t xml:space="preserve">aortic calcification </w:t>
            </w:r>
            <w:r w:rsidRPr="00A1731A">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77DA64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04FC10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EABDFC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BAC013" w14:textId="77777777" w:rsidTr="0097607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C1C14B" w14:textId="6D92E314"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501687","abstract":"Background/Aim: Calcifications of large arteries are frequent in chronic kidney disease (CKD) and may contribute to the high cardiovascular risk in this population. The aim of this study was to examine whether abdominal aortic calcification volume (AACV) was a predictor of the rate of decline in glomerular filtration rate (GFR) in a cohort of patients with CKD stages 3 and 4. Methods: Eighty-four patients with CKD stages 3 and 4 were enrolled in this prospective observational study. At study entry, and annually, GFR was measured by plasma 51Cr-EDTA clearance. At baseline, haemodynamics was assessed and AACV was determined by computer tomography. Results: The mean follow-up time was 3.4 years and mean decline in GFR was -2.69 mL/min/1.73 m2 per year. At baseline, abdominal aortic calcification (AAC) was detected in 66 patients (79%). A binary logistic regression analysis revealed that age was the only statistically significant independent predictor of AAC. In patients with AAC, male gender (B = 0.413, p = 0.030), aortic diastolic blood pressure (B = -0.025, p = 0.001) and ankle-brachial index (B = -1.666, p = 0.002) were independently associated with AACV using a multiple linear regression analysis. Neither the presence nor the extent of AAC was significantly associated with the rate of change in GFR during follow-up. Conclusion: In this cohort of patients with CKD stages 3 and 4, only age was an independent predictor of the presence of AAC. AACV was not associated with the rate of decline in GFR.","author":[{"dropping-particle":"","family":"Jansson","given":"Hanna","non-dropping-particle":"","parse-names":false,"suffix":""},{"dropping-particle":"","family":"Saeed","given":"Aso","non-dropping-particle":"","parse-names":false,"suffix":""},{"dropping-particle":"","family":"Svensson","given":"Maria K","non-dropping-particle":"","parse-names":false,"suffix":""},{"dropping-particle":"","family":"Finnved","given":"Kristina","non-dropping-particle":"","parse-names":false,"suffix":""},{"dropping-particle":"","family":"Hellström","given":"Mikael","non-dropping-particle":"","parse-names":false,"suffix":""},{"dropping-particle":"","family":"Guron","given":"Gregor","non-dropping-particle":"","parse-names":false,"suffix":""}],"container-title":"Kidney and Blood Pressure Research","id":"ITEM-1","issue":"5","issued":{"date-parts":[["2019"]]},"page":"950-960","title":"Impact of Abdominal Aortic Calcification on Central Haemodynamics and Decline of Glomerular Filtration Rate in Patients with Chronic Kidney Disease Stages 3 and 4","type":"article-journal","volume":"44"},"uris":["http://www.mendeley.com/documents/?uuid=b74b0a9c-dfc4-3274-b58d-d5081308ac7c"]}],"mendeley":{"formattedCitation":"(41)","plainTextFormattedCitation":"(41)","previouslyFormattedCitation":"(41)"},"properties":{"noteIndex":0},"schema":"https://github.com/citation-style-language/schema/raw/master/csl-citation.json"}</w:instrText>
            </w:r>
            <w:r>
              <w:rPr>
                <w:sz w:val="18"/>
                <w:szCs w:val="18"/>
              </w:rPr>
              <w:fldChar w:fldCharType="separate"/>
            </w:r>
            <w:r w:rsidRPr="00574FEE">
              <w:rPr>
                <w:b w:val="0"/>
                <w:noProof/>
                <w:sz w:val="18"/>
                <w:szCs w:val="18"/>
              </w:rPr>
              <w:t>(4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A2140D3" w14:textId="352348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9</w:t>
            </w:r>
          </w:p>
        </w:tc>
        <w:tc>
          <w:tcPr>
            <w:tcW w:w="161" w:type="pct"/>
            <w:tcBorders>
              <w:top w:val="single" w:sz="4" w:space="0" w:color="auto"/>
              <w:left w:val="single" w:sz="4" w:space="0" w:color="auto"/>
              <w:bottom w:val="single" w:sz="4" w:space="0" w:color="auto"/>
              <w:right w:val="single" w:sz="4" w:space="0" w:color="auto"/>
            </w:tcBorders>
          </w:tcPr>
          <w:p w14:paraId="58C0ABAD" w14:textId="58E49F6A"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10.1159/000501687</w:t>
            </w:r>
          </w:p>
        </w:tc>
        <w:tc>
          <w:tcPr>
            <w:tcW w:w="226" w:type="pct"/>
            <w:tcBorders>
              <w:top w:val="single" w:sz="4" w:space="0" w:color="auto"/>
              <w:left w:val="single" w:sz="4" w:space="0" w:color="auto"/>
              <w:bottom w:val="single" w:sz="4" w:space="0" w:color="auto"/>
              <w:right w:val="single" w:sz="4" w:space="0" w:color="auto"/>
            </w:tcBorders>
          </w:tcPr>
          <w:p w14:paraId="7287018F" w14:textId="4FD1EE67" w:rsidR="00583786" w:rsidRPr="003C3B35"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31437840</w:t>
            </w:r>
          </w:p>
        </w:tc>
        <w:tc>
          <w:tcPr>
            <w:tcW w:w="322" w:type="pct"/>
            <w:tcBorders>
              <w:top w:val="single" w:sz="4" w:space="0" w:color="auto"/>
              <w:left w:val="single" w:sz="4" w:space="0" w:color="auto"/>
              <w:bottom w:val="single" w:sz="4" w:space="0" w:color="auto"/>
              <w:right w:val="single" w:sz="4" w:space="0" w:color="auto"/>
            </w:tcBorders>
          </w:tcPr>
          <w:p w14:paraId="143ED979" w14:textId="180FE73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E39F0">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4053B280" w14:textId="673834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5F3B389" w14:textId="1E64E8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3B8335" w14:textId="48671A1E"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Pr>
                <w:sz w:val="18"/>
                <w:szCs w:val="18"/>
              </w:rPr>
              <w:t xml:space="preserve"> </w:t>
            </w:r>
            <w:r w:rsidRPr="00F87178">
              <w:rPr>
                <w:sz w:val="18"/>
                <w:szCs w:val="18"/>
              </w:rPr>
              <w:t>= 0.413, p = 0.030</w:t>
            </w:r>
          </w:p>
        </w:tc>
        <w:tc>
          <w:tcPr>
            <w:tcW w:w="194" w:type="pct"/>
            <w:tcBorders>
              <w:top w:val="single" w:sz="4" w:space="0" w:color="auto"/>
              <w:left w:val="single" w:sz="4" w:space="0" w:color="auto"/>
              <w:bottom w:val="single" w:sz="4" w:space="0" w:color="auto"/>
              <w:right w:val="single" w:sz="4" w:space="0" w:color="auto"/>
            </w:tcBorders>
          </w:tcPr>
          <w:p w14:paraId="73256C6E" w14:textId="474FBF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DBDB28A" w14:textId="5EFB2C50" w:rsidR="00583786" w:rsidRPr="00A1731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AC volume</w:t>
            </w:r>
          </w:p>
        </w:tc>
        <w:tc>
          <w:tcPr>
            <w:tcW w:w="258" w:type="pct"/>
            <w:tcBorders>
              <w:top w:val="single" w:sz="4" w:space="0" w:color="auto"/>
              <w:left w:val="single" w:sz="4" w:space="0" w:color="auto"/>
              <w:bottom w:val="single" w:sz="4" w:space="0" w:color="auto"/>
              <w:right w:val="single" w:sz="4" w:space="0" w:color="auto"/>
            </w:tcBorders>
          </w:tcPr>
          <w:p w14:paraId="71775EA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762221" w14:textId="01912AC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4</w:t>
            </w:r>
          </w:p>
        </w:tc>
        <w:tc>
          <w:tcPr>
            <w:tcW w:w="229" w:type="pct"/>
            <w:tcBorders>
              <w:top w:val="single" w:sz="4" w:space="0" w:color="auto"/>
              <w:left w:val="single" w:sz="4" w:space="0" w:color="auto"/>
              <w:bottom w:val="single" w:sz="4" w:space="0" w:color="auto"/>
            </w:tcBorders>
          </w:tcPr>
          <w:p w14:paraId="4E080528" w14:textId="616C292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4</w:t>
            </w:r>
          </w:p>
        </w:tc>
      </w:tr>
      <w:tr w:rsidR="00583786" w:rsidRPr="0001000C" w14:paraId="6956DD13" w14:textId="77777777" w:rsidTr="001A2DD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6FD763E" w14:textId="514CD3B0"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494441","abstract":"Background/Aims: Aortic arch calcification (AoAC) is frequently detected in maintenance hemodialysis (MHD) patients and is associated with cardiovascular and all-cause mortality. We investigated the factors associated with AoAC and analyzed the relationship between the factors including bone-derived biomarkers and AoAC. Methods: We enrolled 389 stable MHD patients. AoAC was assessed using chest-X ray examination. Demographic data was collected in addition to serum levels of biochemical and bone-derived biomarkers, including sclerostin and fibroblast growth factor-23 (FGF-23). Results: Two hundred sixteen patients (55.5%) had AoAC. Patients with AoAC score ≥ 4 were older, with a higher percentage being male, and exhibited lower serum levels of albumin and triglyceride. Serum FGF-23 levels were inversely associated with AoAC severity, and FGF-23was directly related to vascular calcification. Age, gender, and dialysis vintage were independent predictors of AoAC. Conclusion: MHD patients have a high prevalence of AoAC. The grade of AoAC was dependent on older age in association with longer dialysis vintage. Levels of circulating FGF-23 but not sclerostin were related to AoAC severity. Serum FGF-23 levels were independently associated with AoAC.","author":[{"dropping-particle":"","family":"Nitta","given":"Kosaku","non-dropping-particle":"","parse-names":false,"suffix":""},{"dropping-particle":"","family":"Hanafusa","given":"Norio","non-dropping-particle":"","parse-names":false,"suffix":""},{"dropping-particle":"","family":"Okazaki","given":"Masayuki","non-dropping-particle":"","parse-names":false,"suffix":""},{"dropping-particle":"","family":"Komatsu","given":"Mizuki","non-dropping-particle":"","parse-names":false,"suffix":""},{"dropping-particle":"","family":"Kawaguchi","given":"Hiroshi","non-dropping-particle":"","parse-names":false,"suffix":""},{"dropping-particle":"","family":"Tsuchiya","given":"Ken","non-dropping-particle":"","parse-names":false,"suffix":""}],"container-title":"Kidney and Blood Pressure Research","id":"ITEM-1","issue":"5","issued":{"date-parts":[["2018"]]},"page":"1554-1562","title":"Association between risk factors including bone-derived biomarkers and aortic arch calcification in maintenance hemodialysis patients","type":"article-journal","volume":"43"},"uris":["http://www.mendeley.com/documents/?uuid=ee34ee0f-358c-315d-89dd-2f16110db448"]}],"mendeley":{"formattedCitation":"(42)","plainTextFormattedCitation":"(42)","previouslyFormattedCitation":"(42)"},"properties":{"noteIndex":0},"schema":"https://github.com/citation-style-language/schema/raw/master/csl-citation.json"}</w:instrText>
            </w:r>
            <w:r>
              <w:rPr>
                <w:sz w:val="18"/>
                <w:szCs w:val="18"/>
              </w:rPr>
              <w:fldChar w:fldCharType="separate"/>
            </w:r>
            <w:r w:rsidRPr="009E39F0">
              <w:rPr>
                <w:b w:val="0"/>
                <w:noProof/>
                <w:sz w:val="18"/>
                <w:szCs w:val="18"/>
              </w:rPr>
              <w:t>(4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4ADE870" w14:textId="6CE88DD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5EBAE834" w14:textId="30957301"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B10A7">
              <w:rPr>
                <w:sz w:val="18"/>
                <w:szCs w:val="18"/>
              </w:rPr>
              <w:t>10.1159/000494441</w:t>
            </w:r>
          </w:p>
        </w:tc>
        <w:tc>
          <w:tcPr>
            <w:tcW w:w="226" w:type="pct"/>
            <w:tcBorders>
              <w:top w:val="single" w:sz="4" w:space="0" w:color="auto"/>
              <w:left w:val="single" w:sz="4" w:space="0" w:color="auto"/>
              <w:bottom w:val="single" w:sz="4" w:space="0" w:color="auto"/>
              <w:right w:val="single" w:sz="4" w:space="0" w:color="auto"/>
            </w:tcBorders>
          </w:tcPr>
          <w:p w14:paraId="436AF2B9" w14:textId="7069AC60" w:rsidR="00583786" w:rsidRPr="003C3B35"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9E39F0">
              <w:rPr>
                <w:sz w:val="18"/>
                <w:szCs w:val="18"/>
              </w:rPr>
              <w:t>30347400</w:t>
            </w:r>
          </w:p>
        </w:tc>
        <w:tc>
          <w:tcPr>
            <w:tcW w:w="322" w:type="pct"/>
            <w:tcBorders>
              <w:top w:val="single" w:sz="4" w:space="0" w:color="auto"/>
              <w:left w:val="single" w:sz="4" w:space="0" w:color="auto"/>
              <w:bottom w:val="single" w:sz="4" w:space="0" w:color="auto"/>
              <w:right w:val="single" w:sz="4" w:space="0" w:color="auto"/>
            </w:tcBorders>
          </w:tcPr>
          <w:p w14:paraId="3E565526" w14:textId="2106D5D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8EE8942" w14:textId="215BB817" w:rsidR="00583786" w:rsidRDefault="00143AC7"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21491F3" w14:textId="27DD50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A30038D" w14:textId="64CFB1D8"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 xml:space="preserve">β = </w:t>
            </w:r>
            <w:r w:rsidRPr="00F52310">
              <w:rPr>
                <w:sz w:val="18"/>
                <w:szCs w:val="18"/>
              </w:rPr>
              <w:t>0.221</w:t>
            </w:r>
            <w:r>
              <w:rPr>
                <w:sz w:val="18"/>
                <w:szCs w:val="18"/>
              </w:rPr>
              <w:t xml:space="preserve">, </w:t>
            </w:r>
            <w:r w:rsidRPr="0001302D">
              <w:rPr>
                <w:sz w:val="18"/>
                <w:szCs w:val="18"/>
              </w:rPr>
              <w:t xml:space="preserve">95%CI </w:t>
            </w:r>
            <w:r w:rsidRPr="00F52310">
              <w:rPr>
                <w:sz w:val="18"/>
                <w:szCs w:val="18"/>
              </w:rPr>
              <w:t>0.124</w:t>
            </w:r>
            <w:r>
              <w:rPr>
                <w:sz w:val="18"/>
                <w:szCs w:val="18"/>
                <w:lang w:val="el-GR"/>
              </w:rPr>
              <w:t>–</w:t>
            </w:r>
            <w:r w:rsidRPr="00F52310">
              <w:rPr>
                <w:sz w:val="18"/>
                <w:szCs w:val="18"/>
              </w:rPr>
              <w:t>0.319</w:t>
            </w:r>
            <w:r>
              <w:rPr>
                <w:sz w:val="18"/>
                <w:szCs w:val="18"/>
                <w:lang w:val="el-GR"/>
              </w:rPr>
              <w:t xml:space="preserve">, </w:t>
            </w:r>
            <w:r>
              <w:rPr>
                <w:rFonts w:hint="eastAsia"/>
                <w:sz w:val="18"/>
                <w:szCs w:val="18"/>
                <w:lang w:val="el-GR"/>
              </w:rPr>
              <w:t>p</w:t>
            </w:r>
            <w:r w:rsidRPr="00F52310">
              <w:rPr>
                <w:sz w:val="18"/>
                <w:szCs w:val="18"/>
              </w:rPr>
              <w:t xml:space="preserve"> &lt;0.0001</w:t>
            </w:r>
          </w:p>
        </w:tc>
        <w:tc>
          <w:tcPr>
            <w:tcW w:w="194" w:type="pct"/>
            <w:tcBorders>
              <w:top w:val="single" w:sz="4" w:space="0" w:color="auto"/>
              <w:left w:val="single" w:sz="4" w:space="0" w:color="auto"/>
              <w:bottom w:val="single" w:sz="4" w:space="0" w:color="auto"/>
              <w:right w:val="single" w:sz="4" w:space="0" w:color="auto"/>
            </w:tcBorders>
          </w:tcPr>
          <w:p w14:paraId="3F04FDD5" w14:textId="0EE69DE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D8AA467" w14:textId="0664516B" w:rsidR="00583786" w:rsidRPr="00A1731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4B10A7">
              <w:rPr>
                <w:sz w:val="18"/>
                <w:szCs w:val="18"/>
              </w:rPr>
              <w:t>AoAC</w:t>
            </w:r>
            <w:proofErr w:type="spellEnd"/>
            <w:r w:rsidRPr="004B10A7">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0AD1D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0167F2B" w14:textId="630A7E5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A195821" w14:textId="4AD7BE8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6</w:t>
            </w:r>
          </w:p>
        </w:tc>
      </w:tr>
      <w:tr w:rsidR="00583786" w:rsidRPr="0001000C" w14:paraId="7769E96A" w14:textId="77777777" w:rsidTr="00D1772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29CDFCA" w14:textId="73188D21" w:rsidR="00583786" w:rsidRDefault="00583786" w:rsidP="00583786">
            <w:pPr>
              <w:rPr>
                <w:sz w:val="18"/>
                <w:szCs w:val="18"/>
              </w:rPr>
            </w:pPr>
            <w:r>
              <w:rPr>
                <w:sz w:val="18"/>
                <w:szCs w:val="18"/>
              </w:rPr>
              <w:fldChar w:fldCharType="begin" w:fldLock="1"/>
            </w:r>
            <w:r>
              <w:rPr>
                <w:sz w:val="18"/>
                <w:szCs w:val="18"/>
              </w:rPr>
              <w:instrText>ADDIN CSL_CITATION {"citationItems":[{"id":"ITEM-1","itemData":{"abstract":"Vascular calcification is a common finding in atherosclerosis and a serious problem in uremic patients. Because of the correlation of hyperphosphatemia and vascular calcification, the ability of extracellular inorganic phosphate levels to regulate human aortic smooth muscle cell (HSMC) culture mineralization in vitro was examined. HSMC cultured in media containing normal physiologic levels of inorganic phosphate (1.4 mM) did not mineralize. In contrast, HSMC cultured in media containing phosphate levels comparable with those seen in hyperphosphatemic individuals (&gt;1.4 mM) showed dose-dependent increases in mineral deposition. Mechanistic studies showed that elevated phosphate treatment of HSMC also enhanced the expression of the osteoblastic differentiation markers osteocalcin and osf2/Cbfa-1. The effects of elevated phosphate on HSMC were mediated by a sodium-dependent phosphate cotransporter (NPC) as indicated by the ability of the specific NPC inhibitor phosphonoformic acid to dose-dependently inhibit phosphate-induced calcium deposition as well as osteocalcin and Cbfa-1 gene expression. The NPC in HSMC was identified as Pit-1, a member of the novel type III NPCs. These data suggest that elevated phosphate may directly stimulate HSMC to undergo phenotypic changes that predispose to calcification and offers a novel explanation of the phenomenon of vascular calcification under hyperphosphatemic conditions. Furthermore, we examined the factors affecting peripheral vascular calcification in 332 nondiabetic hemodialysis patients. There were 45 nondiabetic patients with vascular calcification. In multivariate logistic regression, the significant factors affecting vascular calcification were advanced age, longer duration of hemodialysis, increased phosphate concentrations, male gender, and lower predialysis diastolic pressure. Our findings suggest that an elevated phosphate level may directly stimulate HSMC to undergo phenotypic changes that predispose to calcification and offer a novel explanation of the phenomenon of vascular calcification under Copyright © 2005 by the National Kidney Foundation, Inc.","author":[{"dropping-particle":"","family":"Nishizawa","given":"Y","non-dropping-particle":"","parse-names":false,"suffix":""},{"dropping-particle":"","family":"Jono","given":"S","non-dropping-particle":"","parse-names":false,"suffix":""},{"dropping-particle":"","family":"Ishimura","given":"E","non-dropping-particle":"","parse-names":false,"suffix":""},{"dropping-particle":"","family":"Shioi","given":"A","non-dropping-particle":"","parse-names":false,"suffix":""}],"container-title":"Journal of Renal Nutrition","id":"ITEM-1","issue":"1","issued":{"date-parts":[["2005"]]},"page":"178-182","publisher":"W B Saunders","publisher-place":"Dept of Metabolism, Endocrinology and Molecular Medicine, Osaka City University Graduate School of Medicine, 1-4-3 Asahi-machi, Abeno-ku, Osaka 545-8585, Japan; jono@med.osaka-cu.ac.up","title":"Hyperphosphatemia and vascular calcification in end-stage renal disease.","type":"article-journal","volume":"15"},"uris":["http://www.mendeley.com/documents/?uuid=2df3c7a7-bf6b-3496-b6a4-d9d90501f8ef"]}],"mendeley":{"formattedCitation":"(43)","plainTextFormattedCitation":"(43)","previouslyFormattedCitation":"(43)"},"properties":{"noteIndex":0},"schema":"https://github.com/citation-style-language/schema/raw/master/csl-citation.json"}</w:instrText>
            </w:r>
            <w:r>
              <w:rPr>
                <w:sz w:val="18"/>
                <w:szCs w:val="18"/>
              </w:rPr>
              <w:fldChar w:fldCharType="separate"/>
            </w:r>
            <w:r w:rsidRPr="000F33AC">
              <w:rPr>
                <w:b w:val="0"/>
                <w:noProof/>
                <w:sz w:val="18"/>
                <w:szCs w:val="18"/>
              </w:rPr>
              <w:t>(4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422838" w14:textId="242840D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4</w:t>
            </w:r>
          </w:p>
        </w:tc>
        <w:tc>
          <w:tcPr>
            <w:tcW w:w="161" w:type="pct"/>
            <w:tcBorders>
              <w:top w:val="single" w:sz="4" w:space="0" w:color="auto"/>
              <w:left w:val="single" w:sz="4" w:space="0" w:color="auto"/>
              <w:bottom w:val="single" w:sz="4" w:space="0" w:color="auto"/>
              <w:right w:val="single" w:sz="4" w:space="0" w:color="auto"/>
            </w:tcBorders>
          </w:tcPr>
          <w:p w14:paraId="600DAC08" w14:textId="56F5B5BA"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0.1053/j.jrn.2004.09.027</w:t>
            </w:r>
          </w:p>
        </w:tc>
        <w:tc>
          <w:tcPr>
            <w:tcW w:w="226" w:type="pct"/>
            <w:tcBorders>
              <w:top w:val="single" w:sz="4" w:space="0" w:color="auto"/>
              <w:left w:val="single" w:sz="4" w:space="0" w:color="auto"/>
              <w:bottom w:val="single" w:sz="4" w:space="0" w:color="auto"/>
              <w:right w:val="single" w:sz="4" w:space="0" w:color="auto"/>
            </w:tcBorders>
          </w:tcPr>
          <w:p w14:paraId="078D97E2" w14:textId="2B4986B3" w:rsidR="00583786" w:rsidRPr="009E39F0"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F33AC">
              <w:rPr>
                <w:sz w:val="18"/>
                <w:szCs w:val="18"/>
              </w:rPr>
              <w:t>15648030</w:t>
            </w:r>
          </w:p>
        </w:tc>
        <w:tc>
          <w:tcPr>
            <w:tcW w:w="322" w:type="pct"/>
            <w:tcBorders>
              <w:top w:val="single" w:sz="4" w:space="0" w:color="auto"/>
              <w:left w:val="single" w:sz="4" w:space="0" w:color="auto"/>
              <w:bottom w:val="single" w:sz="4" w:space="0" w:color="auto"/>
              <w:right w:val="single" w:sz="4" w:space="0" w:color="auto"/>
            </w:tcBorders>
          </w:tcPr>
          <w:p w14:paraId="5E087EEF" w14:textId="3EC14A9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6FA7BC2" w14:textId="42F1B32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6A684A" w14:textId="4BA9C5F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72FBC2B" w14:textId="0D0D8625"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5D529CEE" w14:textId="356B181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55B3219" w14:textId="2A0EA6D6" w:rsidR="00583786" w:rsidRPr="004B10A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569DC8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233FB4" w14:textId="33AAB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94FD9F9" w14:textId="640402E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32</w:t>
            </w:r>
          </w:p>
        </w:tc>
      </w:tr>
      <w:tr w:rsidR="00583786" w:rsidRPr="0001000C" w14:paraId="1D464336"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A368C2" w14:textId="754115BB" w:rsidR="00583786" w:rsidRDefault="00583786" w:rsidP="00583786">
            <w:pPr>
              <w:rPr>
                <w:sz w:val="18"/>
                <w:szCs w:val="18"/>
              </w:rPr>
            </w:pPr>
            <w:r>
              <w:rPr>
                <w:sz w:val="18"/>
                <w:szCs w:val="18"/>
              </w:rPr>
              <w:lastRenderedPageBreak/>
              <w:fldChar w:fldCharType="begin" w:fldLock="1"/>
            </w:r>
            <w:r>
              <w:rPr>
                <w:sz w:val="18"/>
                <w:szCs w:val="18"/>
              </w:rPr>
              <w:instrText>ADDIN CSL_CITATION {"citationItems":[{"id":"ITEM-1","itemData":{"DOI":"10.1038/ki.2010.70","abstract":"Vascular calcification is one of the mechanisms mediating the higher mortality risk associated with the hyperphosphatemia of chronic kidney disease. Though common, and often severe in non-dialyzed proteinuric diabetics, there are no studies on the prognostic significance of coronary artery calcification in early stage type 2 diabetic nephropathy. Here we determine this significance in 225 proteinuric diabetic patients (mean age 57 years, mean estimated glomerular filtration rate (eGFR) 52 ml/min per 1.73 m(2) and a median urine protein-creatinine ratio of 2.7). Coronary artery calcification, measured by electron beam computed tomography, was diagnosed in 86% of the patients, the severity of which correlated with older age, male gender, and white ethnicity. However, no association was found between eGFR, serum calcium, phosphorus, parathyroid hormone, or 25-hydroxy vitamin D. Over an average follow-up of 39 months, 54 patients died. A graded relationship between the severity of calcification and all-cause mortality was consistently demonstrated on both univariate and multivariate analyses. Patients in the highest quartile of calcification score had a 2.5-fold higher risk for death. Our results show the severity of coronary artery calcification early in the course of chronic kidney disease is an independent predictor of all-cause mortality. Additional studies need to determine whether altering the natural history of coronary artery calcification in early chronic kidney disease prolongs survival.","author":[{"dropping-particle":"","family":"Chiu","given":"Yi-Wen","non-dropping-particle":"","parse-names":false,"suffix":""},{"dropping-particle":"","family":"Adler","given":"Sharon G","non-dropping-particle":"","parse-names":false,"suffix":""},{"dropping-particle":"","family":"Budoff","given":"Matthew J","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J.","given":"Takasu","non-dropping-particle":"","parse-names":false,"suffix":""},{"dropping-particle":"","family":"J.","given":"Ashai","non-dropping-particle":"","parse-names":false,"suffix":""},{"dropping-particle":"","family":"R.","given":"Mehrotra","non-dropping-particle":"","parse-names":false,"suffix":""},{"dropping-particle":"","family":"YW","given":"Chiu","non-dropping-particle":"","parse-names":false,"suffix":""},{"dropping-particle":"","family":"SG","given":"Adler","non-dropping-particle":"","parse-names":false,"suffix":""},{"dropping-particle":"","family":"MJ","given":"Budoff","non-dropping-particle":"","parse-names":false,"suffix":""},{"dropping-particle":"","family":"Takasu","given":"Junichiro","non-dropping-particle":"","parse-names":false,"suffix":""},{"dropping-particle":"","family":"Ashai","given":"Jamila","non-dropping-particle":"","parse-names":false,"suffix":""},{"dropping-particle":"","family":"Mehrotra","given":"Rajnish","non-dropping-particle":"","parse-names":false,"suffix":""}],"container-title":"Kidney International","id":"ITEM-1","issue":"12","issued":{"date-parts":[["2010"]]},"page":"1107-1114","publisher":"Elsevier B.V.","publisher-place":"Department of Medicine, Los Angeles Biomedical Research Institute, Torrance, California, USA.","title":"Coronary artery calcification and mortality in diabetic patients with proteinuria","type":"article-journal","volume":"77"},"uris":["http://www.mendeley.com/documents/?uuid=15e9b101-0cea-30f0-9387-f1569158883b"]}],"mendeley":{"formattedCitation":"(44)","plainTextFormattedCitation":"(44)","previouslyFormattedCitation":"(44)"},"properties":{"noteIndex":0},"schema":"https://github.com/citation-style-language/schema/raw/master/csl-citation.json"}</w:instrText>
            </w:r>
            <w:r>
              <w:rPr>
                <w:sz w:val="18"/>
                <w:szCs w:val="18"/>
              </w:rPr>
              <w:fldChar w:fldCharType="separate"/>
            </w:r>
            <w:r w:rsidRPr="00D1649A">
              <w:rPr>
                <w:b w:val="0"/>
                <w:noProof/>
                <w:sz w:val="18"/>
                <w:szCs w:val="18"/>
              </w:rPr>
              <w:t>(4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AF6BFB5" w14:textId="6342421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07254572" w14:textId="4130C839"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10.1038/ki.2010.70</w:t>
            </w:r>
          </w:p>
        </w:tc>
        <w:tc>
          <w:tcPr>
            <w:tcW w:w="226" w:type="pct"/>
            <w:tcBorders>
              <w:top w:val="single" w:sz="4" w:space="0" w:color="auto"/>
              <w:left w:val="single" w:sz="4" w:space="0" w:color="auto"/>
              <w:bottom w:val="single" w:sz="4" w:space="0" w:color="auto"/>
              <w:right w:val="single" w:sz="4" w:space="0" w:color="auto"/>
            </w:tcBorders>
          </w:tcPr>
          <w:p w14:paraId="3BE5CCDA" w14:textId="21F32058" w:rsidR="00583786" w:rsidRPr="009E39F0"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20237457</w:t>
            </w:r>
          </w:p>
        </w:tc>
        <w:tc>
          <w:tcPr>
            <w:tcW w:w="322" w:type="pct"/>
            <w:tcBorders>
              <w:top w:val="single" w:sz="4" w:space="0" w:color="auto"/>
              <w:left w:val="single" w:sz="4" w:space="0" w:color="auto"/>
              <w:bottom w:val="single" w:sz="4" w:space="0" w:color="auto"/>
              <w:right w:val="single" w:sz="4" w:space="0" w:color="auto"/>
            </w:tcBorders>
          </w:tcPr>
          <w:p w14:paraId="79F0A800" w14:textId="262BA57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2069FBEB" w14:textId="072E7F0E"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CF219D9" w14:textId="6FFC52E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3940090" w14:textId="77777777"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Using multivariate linear regression analysis, increasing age</w:t>
            </w:r>
          </w:p>
          <w:p w14:paraId="050587B7" w14:textId="46BF8268" w:rsidR="00583786" w:rsidRPr="00D1649A"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1649A">
              <w:rPr>
                <w:sz w:val="18"/>
                <w:szCs w:val="18"/>
              </w:rPr>
              <w:t xml:space="preserve">(P </w:t>
            </w:r>
            <w:r>
              <w:rPr>
                <w:sz w:val="18"/>
                <w:szCs w:val="18"/>
              </w:rPr>
              <w:t>=</w:t>
            </w:r>
            <w:r>
              <w:rPr>
                <w:rFonts w:hint="eastAsia"/>
                <w:sz w:val="18"/>
                <w:szCs w:val="18"/>
              </w:rPr>
              <w:t xml:space="preserve"> </w:t>
            </w:r>
            <w:r w:rsidRPr="00D1649A">
              <w:rPr>
                <w:sz w:val="18"/>
                <w:szCs w:val="18"/>
              </w:rPr>
              <w:t xml:space="preserve">0.001), male gender (P </w:t>
            </w:r>
            <w:r>
              <w:rPr>
                <w:sz w:val="18"/>
                <w:szCs w:val="18"/>
              </w:rPr>
              <w:t>=</w:t>
            </w:r>
            <w:r>
              <w:rPr>
                <w:rFonts w:hint="eastAsia"/>
                <w:sz w:val="18"/>
                <w:szCs w:val="18"/>
              </w:rPr>
              <w:t xml:space="preserve"> </w:t>
            </w:r>
            <w:r w:rsidRPr="00D1649A">
              <w:rPr>
                <w:sz w:val="18"/>
                <w:szCs w:val="18"/>
              </w:rPr>
              <w:t>0.01), and non-Latino whites</w:t>
            </w:r>
            <w:r>
              <w:rPr>
                <w:sz w:val="18"/>
                <w:szCs w:val="18"/>
              </w:rPr>
              <w:t xml:space="preserve"> </w:t>
            </w:r>
            <w:r w:rsidRPr="00D1649A">
              <w:rPr>
                <w:sz w:val="18"/>
                <w:szCs w:val="18"/>
              </w:rPr>
              <w:t xml:space="preserve">(P </w:t>
            </w:r>
            <w:r>
              <w:rPr>
                <w:sz w:val="18"/>
                <w:szCs w:val="18"/>
              </w:rPr>
              <w:t>=</w:t>
            </w:r>
            <w:r>
              <w:rPr>
                <w:rFonts w:hint="eastAsia"/>
                <w:sz w:val="18"/>
                <w:szCs w:val="18"/>
              </w:rPr>
              <w:t xml:space="preserve"> </w:t>
            </w:r>
            <w:r w:rsidRPr="00D1649A">
              <w:rPr>
                <w:sz w:val="18"/>
                <w:szCs w:val="18"/>
              </w:rPr>
              <w:t>0.003) were independently associated with a higher log-</w:t>
            </w:r>
          </w:p>
          <w:p w14:paraId="0ED66B82" w14:textId="40342CFB" w:rsidR="00583786" w:rsidRPr="00C17EB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transformed baseline CAC score.</w:t>
            </w:r>
          </w:p>
        </w:tc>
        <w:tc>
          <w:tcPr>
            <w:tcW w:w="194" w:type="pct"/>
            <w:tcBorders>
              <w:top w:val="single" w:sz="4" w:space="0" w:color="auto"/>
              <w:left w:val="single" w:sz="4" w:space="0" w:color="auto"/>
              <w:bottom w:val="single" w:sz="4" w:space="0" w:color="auto"/>
              <w:right w:val="single" w:sz="4" w:space="0" w:color="auto"/>
            </w:tcBorders>
          </w:tcPr>
          <w:p w14:paraId="52E70D40" w14:textId="6C95248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沒有列詳細數據</w:t>
            </w:r>
          </w:p>
        </w:tc>
        <w:tc>
          <w:tcPr>
            <w:tcW w:w="419" w:type="pct"/>
            <w:tcBorders>
              <w:top w:val="single" w:sz="4" w:space="0" w:color="auto"/>
              <w:left w:val="single" w:sz="4" w:space="0" w:color="auto"/>
              <w:bottom w:val="single" w:sz="4" w:space="0" w:color="auto"/>
              <w:right w:val="single" w:sz="4" w:space="0" w:color="auto"/>
            </w:tcBorders>
          </w:tcPr>
          <w:p w14:paraId="04F444D8" w14:textId="570B1C68" w:rsidR="00583786" w:rsidRPr="004B10A7"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w:t>
            </w:r>
          </w:p>
        </w:tc>
        <w:tc>
          <w:tcPr>
            <w:tcW w:w="258" w:type="pct"/>
            <w:tcBorders>
              <w:top w:val="single" w:sz="4" w:space="0" w:color="auto"/>
              <w:left w:val="single" w:sz="4" w:space="0" w:color="auto"/>
              <w:bottom w:val="single" w:sz="4" w:space="0" w:color="auto"/>
              <w:right w:val="single" w:sz="4" w:space="0" w:color="auto"/>
            </w:tcBorders>
          </w:tcPr>
          <w:p w14:paraId="2A01B7D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EF73EE7" w14:textId="4802C29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0E34DE71" w14:textId="2982A5E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5</w:t>
            </w:r>
          </w:p>
        </w:tc>
      </w:tr>
      <w:tr w:rsidR="00583786" w:rsidRPr="0001000C" w14:paraId="3EE15682"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8307052" w14:textId="02A78F1D"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7-1515-0","abstract":"Purpose: Arteriovenous fistula (AVF) is the preferred vascular access for hemodialysis. The impact of vascular calcification process on AVF survival remains unclear and results of several studies about this issue are controversial. In the light of the new knowledge about the different susceptibility for calcification process in different blood vessels, the aim of our study was to analyze whether the calcification of AVF-blood vessels may have an impact on AVF longevity. Methods: The study included 90 patients, 49 males and 41 females, all of them Caucasians, with a mean age 62 ± 11 years, on regular hemodialysis for more than 1 year with patent primary AVFs. Vascular calcification in AVF-blood vessels or in the anastomotic region was detected using X-ray examination. Results: Calcification in AVF-blood vessels was found in 62% of patients. Binary logistic regression analysis demonstrated that male gender, presence of diabetes mellitus and longer duration of AVF before calcification determination were associated with calcification of AVF-blood vessels. Using a Cox proportional hazard model adjusted for these standardized predicted values revealed that patients with present AVF-blood vessels calcification had increased risk to develop AVF failure with a hazard rate of 3.42 (95% confidence interval 1.00–11.67; P = 0.049). Conclusions: Calcifications of AVF-blood vessels are found frequently among dialysis patients and may jeopardize the survival of native AVF. We suggested the local X-ray as simple and valid method for detection of patients that are at risk for AVFs failure which should be monitored more closely.","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Djuric","given":"Petar","non-dropping-particle":"","parse-names":false,"suffix":""},{"dropping-particle":"","family":"Dragovic","given":"Jelena Tosic","non-dropping-particle":"","parse-names":false,"suffix":""},{"dropping-particle":"","family":"Bulatovic","given":"Ana","non-dropping-particle":"","parse-names":false,"suffix":""},{"dropping-particle":"","family":"Mitrovic","given":"Milos","non-dropping-particle":"","parse-names":false,"suffix":""},{"dropping-particle":"","family":"Popovic","given":"Jovan","non-dropping-particle":"","parse-names":false,"suffix":""},{"dropping-particle":"","family":"Floege","given":"Jürgen","non-dropping-particle":"","parse-names":false,"suffix":""},{"dropping-particle":"","family":"Dimkovic","given":"Nada","non-dropping-particle":"","parse-names":false,"suffix":""}],"container-title":"International Urology and Nephrology","id":"ITEM-1","issue":"5","issued":{"date-parts":[["2017"]]},"page":"881-887","publisher-place":"A. Jankovic, Clinical Department for Renal Diseases, Zvezdara University Medical Center, Dimitrija Tucovica 161, Belgrade, Serbia","title":"Calcification in arteriovenous fistula blood vessels may predict arteriovenous fistula failure: a 5-year follow-up study","type":"article-journal","volume":"49"},"uris":["http://www.mendeley.com/documents/?uuid=ac0a3235-fa78-3b55-bbbd-4a060fd960b8"]}],"mendeley":{"formattedCitation":"(45)","plainTextFormattedCitation":"(45)","previouslyFormattedCitation":"(45)"},"properties":{"noteIndex":0},"schema":"https://github.com/citation-style-language/schema/raw/master/csl-citation.json"}</w:instrText>
            </w:r>
            <w:r>
              <w:rPr>
                <w:sz w:val="18"/>
                <w:szCs w:val="18"/>
              </w:rPr>
              <w:fldChar w:fldCharType="separate"/>
            </w:r>
            <w:r w:rsidRPr="00893BF2">
              <w:rPr>
                <w:b w:val="0"/>
                <w:noProof/>
                <w:sz w:val="18"/>
                <w:szCs w:val="18"/>
              </w:rPr>
              <w:t>(4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51EAC8" w14:textId="2C05D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7</w:t>
            </w:r>
          </w:p>
        </w:tc>
        <w:tc>
          <w:tcPr>
            <w:tcW w:w="161" w:type="pct"/>
            <w:tcBorders>
              <w:top w:val="single" w:sz="4" w:space="0" w:color="auto"/>
              <w:left w:val="single" w:sz="4" w:space="0" w:color="auto"/>
              <w:bottom w:val="single" w:sz="4" w:space="0" w:color="auto"/>
              <w:right w:val="single" w:sz="4" w:space="0" w:color="auto"/>
            </w:tcBorders>
          </w:tcPr>
          <w:p w14:paraId="52A8D133" w14:textId="7F719280"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10.1007/s11255-017-1515-0</w:t>
            </w:r>
          </w:p>
        </w:tc>
        <w:tc>
          <w:tcPr>
            <w:tcW w:w="226" w:type="pct"/>
            <w:tcBorders>
              <w:top w:val="single" w:sz="4" w:space="0" w:color="auto"/>
              <w:left w:val="single" w:sz="4" w:space="0" w:color="auto"/>
              <w:bottom w:val="single" w:sz="4" w:space="0" w:color="auto"/>
              <w:right w:val="single" w:sz="4" w:space="0" w:color="auto"/>
            </w:tcBorders>
          </w:tcPr>
          <w:p w14:paraId="316E6380" w14:textId="256334D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28124305</w:t>
            </w:r>
          </w:p>
        </w:tc>
        <w:tc>
          <w:tcPr>
            <w:tcW w:w="322" w:type="pct"/>
            <w:tcBorders>
              <w:top w:val="single" w:sz="4" w:space="0" w:color="auto"/>
              <w:left w:val="single" w:sz="4" w:space="0" w:color="auto"/>
              <w:bottom w:val="single" w:sz="4" w:space="0" w:color="auto"/>
              <w:right w:val="single" w:sz="4" w:space="0" w:color="auto"/>
            </w:tcBorders>
          </w:tcPr>
          <w:p w14:paraId="72EBF466" w14:textId="0F65A43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93BF2">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610BD128" w14:textId="0D4D765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D63DF26" w14:textId="759051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rFonts w:hint="eastAsia"/>
                <w:sz w:val="18"/>
                <w:szCs w:val="18"/>
              </w:rPr>
              <w:t>Fe</w:t>
            </w: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B7472B3" w14:textId="51F29E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R</w:t>
            </w:r>
            <w:r w:rsidRPr="00F96242">
              <w:rPr>
                <w:sz w:val="18"/>
                <w:szCs w:val="18"/>
              </w:rPr>
              <w:t xml:space="preserve"> 0.134 </w:t>
            </w:r>
            <w:r>
              <w:rPr>
                <w:sz w:val="18"/>
                <w:szCs w:val="18"/>
              </w:rPr>
              <w:t>(</w:t>
            </w:r>
            <w:r w:rsidRPr="00F96242">
              <w:rPr>
                <w:sz w:val="18"/>
                <w:szCs w:val="18"/>
              </w:rPr>
              <w:t>0.04–0.4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60F1D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2B1434" w14:textId="60CCE7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96242">
              <w:rPr>
                <w:sz w:val="18"/>
                <w:szCs w:val="18"/>
              </w:rPr>
              <w:t xml:space="preserve">calcification in </w:t>
            </w:r>
            <w:r>
              <w:rPr>
                <w:sz w:val="18"/>
                <w:szCs w:val="18"/>
              </w:rPr>
              <w:t>arteriovenous fistula (</w:t>
            </w:r>
            <w:r w:rsidRPr="00F96242">
              <w:rPr>
                <w:sz w:val="18"/>
                <w:szCs w:val="18"/>
              </w:rPr>
              <w:t>AVF</w:t>
            </w:r>
            <w:r>
              <w:rPr>
                <w:sz w:val="18"/>
                <w:szCs w:val="18"/>
              </w:rPr>
              <w:t>)</w:t>
            </w:r>
            <w:r w:rsidRPr="00F96242">
              <w:rPr>
                <w:sz w:val="18"/>
                <w:szCs w:val="18"/>
              </w:rPr>
              <w:t>-blood vessels</w:t>
            </w:r>
          </w:p>
        </w:tc>
        <w:tc>
          <w:tcPr>
            <w:tcW w:w="258" w:type="pct"/>
            <w:tcBorders>
              <w:top w:val="single" w:sz="4" w:space="0" w:color="auto"/>
              <w:left w:val="single" w:sz="4" w:space="0" w:color="auto"/>
              <w:bottom w:val="single" w:sz="4" w:space="0" w:color="auto"/>
              <w:right w:val="single" w:sz="4" w:space="0" w:color="auto"/>
            </w:tcBorders>
          </w:tcPr>
          <w:p w14:paraId="6EB31130"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6A759D8" w14:textId="5509ED4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r>
              <w:rPr>
                <w:rFonts w:hint="eastAsia"/>
                <w:sz w:val="18"/>
                <w:szCs w:val="18"/>
              </w:rPr>
              <w:t xml:space="preserve"> (HD</w:t>
            </w:r>
            <w:r>
              <w:rPr>
                <w:sz w:val="18"/>
                <w:szCs w:val="18"/>
              </w:rPr>
              <w:t>)</w:t>
            </w:r>
          </w:p>
        </w:tc>
        <w:tc>
          <w:tcPr>
            <w:tcW w:w="229" w:type="pct"/>
            <w:tcBorders>
              <w:top w:val="single" w:sz="4" w:space="0" w:color="auto"/>
              <w:left w:val="single" w:sz="4" w:space="0" w:color="auto"/>
              <w:bottom w:val="single" w:sz="4" w:space="0" w:color="auto"/>
            </w:tcBorders>
          </w:tcPr>
          <w:p w14:paraId="3D2E939A" w14:textId="1AC68B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5B2C2A4F"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D96B9E" w14:textId="547F4E87"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68476","abstract":"Background/Aim: Vascular calcification is associated with cardiovascular\nrisk in maintenance hemodialysis (MHD) patients. Previous reports have\nshown that simple assessment of aortic arch calcification (AoAC) using\nplain radiography is associated with cardiovascular mortality in the\ngeneral population. We conducted a prospective study to investigate\nfactors associated with the presence at baseline and progression of AoAC\nin MHD patients and examined its prognostic value in a short-term\noutcome. Methods: We prospectively evaluated chest X-rays in 301\nasymptomatic MHD patients. The extent of AoAC was divided into three\nGrades (0, 1, 2+ 3). Demographic data including age, gender, dialysis\nvintage, co-morbidity and biochemical data were assessed and the\npatients were then followed for 3 years. Results: AoAC was observed in\n175 patients (58.1%) as Grade 1, in 112 patients (37.2%) as Grade 2\nand 3 in 63 patients (20.9%) at baseline. An increase in the severity\nof calcification was associated with older male patients who had lower\nserum albumin levels. During the follow-up period of 3 years,\nmultivariate Cox proportional hazards analysis revealed that high-grade\ncalcification was associated with cardiovascular and all-cause\nmortality. Patients with AoAC were associated with a worse outcome in\nsurvival analysis and the grade of AAC also influenced their survival.\nMoreover, all-cause death rates were significantly higher in the\nprogression groups than in the non-progression groups. Conclusions: The\npresence and progression of AoAC assessed by chest X-ray were\nindependently associated with mortality in MHD patients. Regular\nfollow-up by chest X-ray could be a simple and useful method to stratify\nmortality risk in MHD patients. Copyright (C) 2014 S. Karger AG, Basel","author":[{"dropping-particle":"","family":"Komatsu","given":"Mizuki","non-dropping-particle":"","parse-names":false,"suffix":""},{"dropping-particle":"","family":"Okazaki","given":"Masayuki","non-dropping-particle":"","parse-names":false,"suffix":""},{"dropping-particle":"","family":"Tsuchiya","given":"Ken","non-dropping-particle":"","parse-names":false,"suffix":""},{"dropping-particle":"","family":"Kawaguchi","given":"Hiroshi","non-dropping-particle":"","parse-names":false,"suffix":""},{"dropping-particle":"","family":"Nitta","given":"Kosaku","non-dropping-particle":"","parse-names":false,"suffix":""}],"container-title":"KIDNEY &amp; BLOOD PRESSURE RESEARCH","id":"ITEM-1","issue":"6","issued":{"date-parts":[["2014"]]},"page":"658-667","title":"Aortic Arch Calcification Predicts Cardiovascular and All-Cause Mortality in Maintenance Hemodialysis Patients","type":"article-journal","volume":"39"},"uris":["http://www.mendeley.com/documents/?uuid=666b5192-85b1-303b-bb1f-e45291d404fa"]}],"mendeley":{"formattedCitation":"(46)","plainTextFormattedCitation":"(46)","previouslyFormattedCitation":"(46)"},"properties":{"noteIndex":0},"schema":"https://github.com/citation-style-language/schema/raw/master/csl-citation.json"}</w:instrText>
            </w:r>
            <w:r>
              <w:rPr>
                <w:sz w:val="18"/>
                <w:szCs w:val="18"/>
              </w:rPr>
              <w:fldChar w:fldCharType="separate"/>
            </w:r>
            <w:r w:rsidRPr="00AC00F3">
              <w:rPr>
                <w:b w:val="0"/>
                <w:noProof/>
                <w:sz w:val="18"/>
                <w:szCs w:val="18"/>
              </w:rPr>
              <w:t>(4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028495" w14:textId="2A39FB2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7A52F75" w14:textId="6D069402"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10.1159/000368476</w:t>
            </w:r>
          </w:p>
        </w:tc>
        <w:tc>
          <w:tcPr>
            <w:tcW w:w="226" w:type="pct"/>
            <w:tcBorders>
              <w:top w:val="single" w:sz="4" w:space="0" w:color="auto"/>
              <w:left w:val="single" w:sz="4" w:space="0" w:color="auto"/>
              <w:bottom w:val="single" w:sz="4" w:space="0" w:color="auto"/>
              <w:right w:val="single" w:sz="4" w:space="0" w:color="auto"/>
            </w:tcBorders>
          </w:tcPr>
          <w:p w14:paraId="571A6190" w14:textId="7EFB5B18"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1367ED">
              <w:rPr>
                <w:sz w:val="18"/>
                <w:szCs w:val="18"/>
              </w:rPr>
              <w:t>25571879</w:t>
            </w:r>
          </w:p>
        </w:tc>
        <w:tc>
          <w:tcPr>
            <w:tcW w:w="322" w:type="pct"/>
            <w:tcBorders>
              <w:top w:val="single" w:sz="4" w:space="0" w:color="auto"/>
              <w:left w:val="single" w:sz="4" w:space="0" w:color="auto"/>
              <w:bottom w:val="single" w:sz="4" w:space="0" w:color="auto"/>
              <w:right w:val="single" w:sz="4" w:space="0" w:color="auto"/>
            </w:tcBorders>
          </w:tcPr>
          <w:p w14:paraId="2A1DA4C9" w14:textId="5DC3BE3E"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4E4773D5" w14:textId="488E014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63390CA" w14:textId="59E857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23466A21" w14:textId="28540E7D" w:rsidR="00583786" w:rsidRPr="00AC00F3"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rade 0 vs. 1 vs. 2+3: 98/126 vs. 63/112 vs. 37/63, p = 0.0009</w:t>
            </w:r>
          </w:p>
        </w:tc>
        <w:tc>
          <w:tcPr>
            <w:tcW w:w="194" w:type="pct"/>
            <w:tcBorders>
              <w:top w:val="single" w:sz="4" w:space="0" w:color="auto"/>
              <w:left w:val="single" w:sz="4" w:space="0" w:color="auto"/>
              <w:bottom w:val="single" w:sz="4" w:space="0" w:color="auto"/>
              <w:right w:val="single" w:sz="4" w:space="0" w:color="auto"/>
            </w:tcBorders>
          </w:tcPr>
          <w:p w14:paraId="5F62382C" w14:textId="26C381C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611D510" w14:textId="6A29E475"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w:t>
            </w:r>
            <w:proofErr w:type="spellEnd"/>
          </w:p>
        </w:tc>
        <w:tc>
          <w:tcPr>
            <w:tcW w:w="258" w:type="pct"/>
            <w:tcBorders>
              <w:top w:val="single" w:sz="4" w:space="0" w:color="auto"/>
              <w:left w:val="single" w:sz="4" w:space="0" w:color="auto"/>
              <w:bottom w:val="single" w:sz="4" w:space="0" w:color="auto"/>
              <w:right w:val="single" w:sz="4" w:space="0" w:color="auto"/>
            </w:tcBorders>
          </w:tcPr>
          <w:p w14:paraId="0527A1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7BD624" w14:textId="3D3BB96B"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15D30324" w14:textId="0DB732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301</w:t>
            </w:r>
          </w:p>
        </w:tc>
      </w:tr>
      <w:tr w:rsidR="00583786" w:rsidRPr="0001000C" w14:paraId="13804DB8"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863298F"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3E33D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5746E6"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F47BB32"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DE55E9B"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6B3A72" w14:textId="52B090E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3AE14F5" w14:textId="3A4FE67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866EA45" w14:textId="16580C5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502 </w:t>
            </w:r>
            <w:r>
              <w:rPr>
                <w:sz w:val="18"/>
                <w:szCs w:val="18"/>
              </w:rPr>
              <w:t>(</w:t>
            </w:r>
            <w:r w:rsidRPr="00AC00F3">
              <w:rPr>
                <w:sz w:val="18"/>
                <w:szCs w:val="18"/>
              </w:rPr>
              <w:t>0.624-4.163</w:t>
            </w:r>
            <w:r>
              <w:rPr>
                <w:sz w:val="18"/>
                <w:szCs w:val="18"/>
              </w:rPr>
              <w:t>), p =</w:t>
            </w:r>
            <w:r w:rsidRPr="00AC00F3">
              <w:rPr>
                <w:sz w:val="18"/>
                <w:szCs w:val="18"/>
              </w:rPr>
              <w:t xml:space="preserve"> 0.3772</w:t>
            </w:r>
          </w:p>
        </w:tc>
        <w:tc>
          <w:tcPr>
            <w:tcW w:w="194" w:type="pct"/>
            <w:tcBorders>
              <w:top w:val="single" w:sz="4" w:space="0" w:color="auto"/>
              <w:left w:val="single" w:sz="4" w:space="0" w:color="auto"/>
              <w:bottom w:val="single" w:sz="4" w:space="0" w:color="auto"/>
              <w:right w:val="single" w:sz="4" w:space="0" w:color="auto"/>
            </w:tcBorders>
          </w:tcPr>
          <w:p w14:paraId="7F364F2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876F32"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3C1BDE3" w14:textId="4ADDB29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5A9E76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32CA1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61A6B07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0439F6B"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D47BC9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19C158"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B1B2F6D"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F735FF"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DF69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FEBBC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1BD0622" w14:textId="4635116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HR </w:t>
            </w:r>
            <w:r w:rsidRPr="00AC00F3">
              <w:rPr>
                <w:sz w:val="18"/>
                <w:szCs w:val="18"/>
              </w:rPr>
              <w:t xml:space="preserve">1.485 </w:t>
            </w:r>
            <w:r>
              <w:rPr>
                <w:sz w:val="18"/>
                <w:szCs w:val="18"/>
              </w:rPr>
              <w:t>(</w:t>
            </w:r>
            <w:r w:rsidRPr="00AC00F3">
              <w:rPr>
                <w:sz w:val="18"/>
                <w:szCs w:val="18"/>
              </w:rPr>
              <w:t>0.746-3.215</w:t>
            </w:r>
            <w:r>
              <w:rPr>
                <w:sz w:val="18"/>
                <w:szCs w:val="18"/>
              </w:rPr>
              <w:t>), p =</w:t>
            </w:r>
            <w:r w:rsidRPr="00AC00F3">
              <w:rPr>
                <w:sz w:val="18"/>
                <w:szCs w:val="18"/>
              </w:rPr>
              <w:t xml:space="preserve"> 0.2690</w:t>
            </w:r>
          </w:p>
        </w:tc>
        <w:tc>
          <w:tcPr>
            <w:tcW w:w="194" w:type="pct"/>
            <w:tcBorders>
              <w:top w:val="single" w:sz="4" w:space="0" w:color="auto"/>
              <w:left w:val="single" w:sz="4" w:space="0" w:color="auto"/>
              <w:bottom w:val="single" w:sz="4" w:space="0" w:color="auto"/>
              <w:right w:val="single" w:sz="4" w:space="0" w:color="auto"/>
            </w:tcBorders>
          </w:tcPr>
          <w:p w14:paraId="4BA0F4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8DF5439"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AAF028C" w14:textId="0703D14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7018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C3C69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478994F3"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E2D1C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9F922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BB73397"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431BF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F95CE18"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103AF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6B41F08" w14:textId="6F4D1D5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sidRPr="000F174B">
              <w:rPr>
                <w:sz w:val="18"/>
                <w:szCs w:val="18"/>
              </w:rPr>
              <w:t>AoAC</w:t>
            </w:r>
            <w:proofErr w:type="spellEnd"/>
            <w:r w:rsidRPr="000F174B">
              <w:rPr>
                <w:sz w:val="18"/>
                <w:szCs w:val="18"/>
              </w:rPr>
              <w:t xml:space="preserve"> Grade 1</w:t>
            </w:r>
          </w:p>
        </w:tc>
        <w:tc>
          <w:tcPr>
            <w:tcW w:w="1837" w:type="pct"/>
            <w:tcBorders>
              <w:top w:val="single" w:sz="4" w:space="0" w:color="auto"/>
              <w:left w:val="single" w:sz="4" w:space="0" w:color="auto"/>
              <w:bottom w:val="single" w:sz="4" w:space="0" w:color="auto"/>
              <w:right w:val="single" w:sz="4" w:space="0" w:color="auto"/>
            </w:tcBorders>
          </w:tcPr>
          <w:p w14:paraId="471739F1" w14:textId="48601F8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2.838 </w:t>
            </w:r>
            <w:r>
              <w:rPr>
                <w:sz w:val="18"/>
                <w:szCs w:val="18"/>
              </w:rPr>
              <w:t>(</w:t>
            </w:r>
            <w:r w:rsidRPr="000F174B">
              <w:rPr>
                <w:sz w:val="18"/>
                <w:szCs w:val="18"/>
              </w:rPr>
              <w:t>1.053-8.920</w:t>
            </w:r>
            <w:r>
              <w:rPr>
                <w:sz w:val="18"/>
                <w:szCs w:val="18"/>
              </w:rPr>
              <w:t>), p =</w:t>
            </w:r>
            <w:r w:rsidRPr="000F174B">
              <w:rPr>
                <w:sz w:val="18"/>
                <w:szCs w:val="18"/>
              </w:rPr>
              <w:t xml:space="preserve"> 0.0390 </w:t>
            </w:r>
          </w:p>
        </w:tc>
        <w:tc>
          <w:tcPr>
            <w:tcW w:w="194" w:type="pct"/>
            <w:tcBorders>
              <w:top w:val="single" w:sz="4" w:space="0" w:color="auto"/>
              <w:left w:val="single" w:sz="4" w:space="0" w:color="auto"/>
              <w:bottom w:val="single" w:sz="4" w:space="0" w:color="auto"/>
              <w:right w:val="single" w:sz="4" w:space="0" w:color="auto"/>
            </w:tcBorders>
          </w:tcPr>
          <w:p w14:paraId="6116A9B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D78CEA8"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E9CD753" w14:textId="7D49CC5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rdiovascular </w:t>
            </w:r>
            <w:r>
              <w:rPr>
                <w:sz w:val="18"/>
                <w:szCs w:val="18"/>
              </w:rPr>
              <w:lastRenderedPageBreak/>
              <w:t>mortality</w:t>
            </w:r>
          </w:p>
        </w:tc>
        <w:tc>
          <w:tcPr>
            <w:tcW w:w="225" w:type="pct"/>
            <w:tcBorders>
              <w:top w:val="single" w:sz="4" w:space="0" w:color="auto"/>
              <w:left w:val="single" w:sz="4" w:space="0" w:color="auto"/>
              <w:bottom w:val="single" w:sz="4" w:space="0" w:color="auto"/>
              <w:right w:val="single" w:sz="4" w:space="0" w:color="auto"/>
            </w:tcBorders>
          </w:tcPr>
          <w:p w14:paraId="41FD724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314FF0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7A314BF9"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E29BAAC"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EB09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D7D24E"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2ABE8B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80B309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053B3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10600A" w14:textId="77777777" w:rsidR="00583786" w:rsidRPr="000F174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41258B" w14:textId="0DB57F9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0F174B">
              <w:rPr>
                <w:sz w:val="18"/>
                <w:szCs w:val="18"/>
              </w:rPr>
              <w:t xml:space="preserve">1.731 </w:t>
            </w:r>
            <w:r>
              <w:rPr>
                <w:sz w:val="18"/>
                <w:szCs w:val="18"/>
              </w:rPr>
              <w:t>(</w:t>
            </w:r>
            <w:r w:rsidRPr="000F174B">
              <w:rPr>
                <w:sz w:val="18"/>
                <w:szCs w:val="18"/>
              </w:rPr>
              <w:t>0.616-5.623</w:t>
            </w:r>
            <w:r>
              <w:rPr>
                <w:sz w:val="18"/>
                <w:szCs w:val="18"/>
              </w:rPr>
              <w:t>), p =</w:t>
            </w:r>
            <w:r w:rsidRPr="000F174B">
              <w:rPr>
                <w:sz w:val="18"/>
                <w:szCs w:val="18"/>
              </w:rPr>
              <w:t xml:space="preserve"> 0.3065</w:t>
            </w:r>
          </w:p>
        </w:tc>
        <w:tc>
          <w:tcPr>
            <w:tcW w:w="194" w:type="pct"/>
            <w:tcBorders>
              <w:top w:val="single" w:sz="4" w:space="0" w:color="auto"/>
              <w:left w:val="single" w:sz="4" w:space="0" w:color="auto"/>
              <w:bottom w:val="single" w:sz="4" w:space="0" w:color="auto"/>
              <w:right w:val="single" w:sz="4" w:space="0" w:color="auto"/>
            </w:tcBorders>
          </w:tcPr>
          <w:p w14:paraId="374A0B0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95FAF6"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AC98D0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134215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EF80E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1A9AD510"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151040"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1D21E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4AB16D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97906C"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B8C24B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8B9F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B37936" w14:textId="6B86DC7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63DEF90" w14:textId="7D9F3A7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0F174B">
              <w:rPr>
                <w:sz w:val="18"/>
                <w:szCs w:val="18"/>
              </w:rPr>
              <w:t xml:space="preserve">4.636 </w:t>
            </w:r>
            <w:r>
              <w:rPr>
                <w:sz w:val="18"/>
                <w:szCs w:val="18"/>
              </w:rPr>
              <w:t>(</w:t>
            </w:r>
            <w:r w:rsidRPr="000F174B">
              <w:rPr>
                <w:sz w:val="18"/>
                <w:szCs w:val="18"/>
              </w:rPr>
              <w:t>2.794-9.149</w:t>
            </w:r>
            <w:r>
              <w:rPr>
                <w:sz w:val="18"/>
                <w:szCs w:val="18"/>
              </w:rPr>
              <w:t>), p =</w:t>
            </w:r>
            <w:r w:rsidRPr="000F174B">
              <w:rPr>
                <w:sz w:val="18"/>
                <w:szCs w:val="18"/>
              </w:rPr>
              <w:t xml:space="preserve"> 0.0011</w:t>
            </w:r>
          </w:p>
        </w:tc>
        <w:tc>
          <w:tcPr>
            <w:tcW w:w="194" w:type="pct"/>
            <w:tcBorders>
              <w:top w:val="single" w:sz="4" w:space="0" w:color="auto"/>
              <w:left w:val="single" w:sz="4" w:space="0" w:color="auto"/>
              <w:bottom w:val="single" w:sz="4" w:space="0" w:color="auto"/>
              <w:right w:val="single" w:sz="4" w:space="0" w:color="auto"/>
            </w:tcBorders>
          </w:tcPr>
          <w:p w14:paraId="111C288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04A9164"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7B86977"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8B2E6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247768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0491F73D"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2DD53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35899F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182294"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F34CE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9DAECAC"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B674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8AF837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053DD0D" w14:textId="02BD8BF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ultivariate: HR</w:t>
            </w:r>
            <w:r w:rsidRPr="000F174B">
              <w:rPr>
                <w:sz w:val="18"/>
                <w:szCs w:val="18"/>
              </w:rPr>
              <w:t xml:space="preserve"> 2.629 </w:t>
            </w:r>
            <w:r>
              <w:rPr>
                <w:sz w:val="18"/>
                <w:szCs w:val="18"/>
              </w:rPr>
              <w:t>(</w:t>
            </w:r>
            <w:r w:rsidRPr="000F174B">
              <w:rPr>
                <w:sz w:val="18"/>
                <w:szCs w:val="18"/>
              </w:rPr>
              <w:t>1.455-5.124</w:t>
            </w:r>
            <w:r>
              <w:rPr>
                <w:sz w:val="18"/>
                <w:szCs w:val="18"/>
              </w:rPr>
              <w:t>), p =</w:t>
            </w:r>
            <w:r w:rsidRPr="000F174B">
              <w:rPr>
                <w:sz w:val="18"/>
                <w:szCs w:val="18"/>
              </w:rPr>
              <w:t xml:space="preserve"> 0.016</w:t>
            </w:r>
          </w:p>
        </w:tc>
        <w:tc>
          <w:tcPr>
            <w:tcW w:w="194" w:type="pct"/>
            <w:tcBorders>
              <w:top w:val="single" w:sz="4" w:space="0" w:color="auto"/>
              <w:left w:val="single" w:sz="4" w:space="0" w:color="auto"/>
              <w:bottom w:val="single" w:sz="4" w:space="0" w:color="auto"/>
              <w:right w:val="single" w:sz="4" w:space="0" w:color="auto"/>
            </w:tcBorders>
          </w:tcPr>
          <w:p w14:paraId="4C540D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9B54B1"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50CF28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CC0F1E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10DAC2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E9552A1" w14:textId="77777777" w:rsidTr="00A161A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AA20836"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521D60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E1BF520"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197A3C4"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72798F" w14:textId="77777777" w:rsidR="00583786" w:rsidRPr="00893BF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AE373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98A2CA0" w14:textId="542469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roofErr w:type="spellStart"/>
            <w:r>
              <w:rPr>
                <w:sz w:val="18"/>
                <w:szCs w:val="18"/>
              </w:rPr>
              <w:t>AoAC</w:t>
            </w:r>
            <w:proofErr w:type="spellEnd"/>
            <w:r>
              <w:rPr>
                <w:sz w:val="18"/>
                <w:szCs w:val="18"/>
              </w:rPr>
              <w:t xml:space="preserve"> Grade 2+3</w:t>
            </w:r>
          </w:p>
        </w:tc>
        <w:tc>
          <w:tcPr>
            <w:tcW w:w="1837" w:type="pct"/>
            <w:tcBorders>
              <w:top w:val="single" w:sz="4" w:space="0" w:color="auto"/>
              <w:left w:val="single" w:sz="4" w:space="0" w:color="auto"/>
              <w:bottom w:val="single" w:sz="4" w:space="0" w:color="auto"/>
              <w:right w:val="single" w:sz="4" w:space="0" w:color="auto"/>
            </w:tcBorders>
          </w:tcPr>
          <w:p w14:paraId="04DECD92" w14:textId="42B87E2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HR </w:t>
            </w:r>
            <w:r w:rsidRPr="00C80C51">
              <w:rPr>
                <w:sz w:val="18"/>
                <w:szCs w:val="18"/>
              </w:rPr>
              <w:t xml:space="preserve">3.409 </w:t>
            </w:r>
            <w:r>
              <w:rPr>
                <w:sz w:val="18"/>
                <w:szCs w:val="18"/>
              </w:rPr>
              <w:t>(</w:t>
            </w:r>
            <w:r w:rsidRPr="00C80C51">
              <w:rPr>
                <w:sz w:val="18"/>
                <w:szCs w:val="18"/>
              </w:rPr>
              <w:t>2.015-5.781</w:t>
            </w:r>
            <w:r>
              <w:rPr>
                <w:sz w:val="18"/>
                <w:szCs w:val="18"/>
              </w:rPr>
              <w:t xml:space="preserve">), p = </w:t>
            </w:r>
            <w:r w:rsidRPr="00C80C51">
              <w:rPr>
                <w:sz w:val="18"/>
                <w:szCs w:val="18"/>
              </w:rPr>
              <w:t>0.0261</w:t>
            </w:r>
          </w:p>
        </w:tc>
        <w:tc>
          <w:tcPr>
            <w:tcW w:w="194" w:type="pct"/>
            <w:tcBorders>
              <w:top w:val="single" w:sz="4" w:space="0" w:color="auto"/>
              <w:left w:val="single" w:sz="4" w:space="0" w:color="auto"/>
              <w:bottom w:val="single" w:sz="4" w:space="0" w:color="auto"/>
              <w:right w:val="single" w:sz="4" w:space="0" w:color="auto"/>
            </w:tcBorders>
          </w:tcPr>
          <w:p w14:paraId="72810C8A"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CAF44E" w14:textId="77777777" w:rsidR="00583786" w:rsidRPr="00F9624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40B3D04" w14:textId="1E582A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0E306C6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2BBED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359775A3" w14:textId="77777777" w:rsidTr="00A161A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C35463"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3894D9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5720B06"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1D9A02"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1A9F460" w14:textId="77777777" w:rsidR="00583786" w:rsidRPr="00893BF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010E2D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2DA1A8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438AC7F" w14:textId="681DA04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Multivariate: HR </w:t>
            </w:r>
            <w:r w:rsidRPr="00C80C51">
              <w:rPr>
                <w:sz w:val="18"/>
                <w:szCs w:val="18"/>
              </w:rPr>
              <w:t xml:space="preserve">1.699 </w:t>
            </w:r>
            <w:r>
              <w:rPr>
                <w:sz w:val="18"/>
                <w:szCs w:val="18"/>
              </w:rPr>
              <w:t>(</w:t>
            </w:r>
            <w:r w:rsidRPr="00C80C51">
              <w:rPr>
                <w:sz w:val="18"/>
                <w:szCs w:val="18"/>
              </w:rPr>
              <w:t>1.052-2.680</w:t>
            </w:r>
            <w:r>
              <w:rPr>
                <w:sz w:val="18"/>
                <w:szCs w:val="18"/>
              </w:rPr>
              <w:t xml:space="preserve">), p = </w:t>
            </w:r>
            <w:r w:rsidRPr="00C80C51">
              <w:rPr>
                <w:sz w:val="18"/>
                <w:szCs w:val="18"/>
              </w:rPr>
              <w:t>0.0222</w:t>
            </w:r>
          </w:p>
        </w:tc>
        <w:tc>
          <w:tcPr>
            <w:tcW w:w="194" w:type="pct"/>
            <w:tcBorders>
              <w:top w:val="single" w:sz="4" w:space="0" w:color="auto"/>
              <w:left w:val="single" w:sz="4" w:space="0" w:color="auto"/>
              <w:bottom w:val="single" w:sz="4" w:space="0" w:color="auto"/>
              <w:right w:val="single" w:sz="4" w:space="0" w:color="auto"/>
            </w:tcBorders>
          </w:tcPr>
          <w:p w14:paraId="1D3E5CD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7CF36E" w14:textId="77777777" w:rsidR="00583786" w:rsidRPr="00F96242"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93B3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D65AE9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E7BF0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0CA2AF"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A3DC4AD" w14:textId="4328E34F"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80823","abstract":"Background/Aims: Vascular calcifications are frequently found among\ndialysis patients, and the calcification process may influence the\npatient's outcome. The aim of the present study was to determine the\nrole that vascular calcifications may have on autologous arteriovenous\nfistula (AVF) survival. Methods: This study included 90 patients (49\nmales, mean age 62 +/- 11) with a native AVF treated by chronic\nhemodialysis (HD) for more than one year. The overall vascular\ncalcification scores ranged from 0-11 (Adragao score + vascular access\ncalcification score); patients were categorized into mild (score 0-3; n\n= 36), moderate (score 4-7; n = 24) and severe (score 8-11; n = 30)\ncalcification groups. AVF survival was then followed for 5 years after\ncalcification measurement or until the patient's death/transplantation.\nResults: Patients with more pronounced vascular calcifications were more\nfrequently diabetic and male. Multiple linear regression analysis showed\na significant relationship between cal-cification score and male gender,\ndiabetes mellitus, previous duration of AVF, low dialysis flow rate and\nintact parathormone (iPTH) values. After multivariate adjustment for\nbasal differences, Cox proportional analysis revealed a graded impact of\ncalcification scores on AVF failure: moderate scores (were associated\nwith a hazard rate (HR) of 3.82 (95% confidence interval (CI)\n1.10-13.23) and severe scores with an HR of 4.65 (CI 0.97-22.38).\nConclusion: Vascular calcifications are associated with worse survival\nof native arteriovenous hemodialysis fistulas. (C) 2015 S. Karger AG,\nBasel","author":[{"dropping-particle":"","family":"Jankovic","given":"Aleksandar","non-dropping-particle":"","parse-names":false,"suffix":""},{"dropping-particle":"","family":"Damjanovic","given":"Tatjana","non-dropping-particle":"","parse-names":false,"suffix":""},{"dropping-particle":"","family":"Djuric","given":"Zivka","non-dropping-particle":"","parse-names":false,"suffix":""},{"dropping-particle":"","family":"Marinkovic","given":"Jelena","non-dropping-particle":"","parse-names":false,"suffix":""},{"dropping-particle":"","family":"Schlieper","given":"Georg","non-dropping-particle":"","parse-names":false,"suffix":""},{"dropping-particle":"","family":"Tosic-Dragovic","given":"Jelena","non-dropping-particle":"","parse-names":false,"suffix":""},{"dropping-particle":"","family":"Djuric","given":"Petar","non-dropping-particle":"","parse-names":false,"suffix":""},{"dropping-particle":"","family":"Popovic","given":"Jovan","non-dropping-particle":"","parse-names":false,"suffix":""},{"dropping-particle":"","family":"Floege","given":"Juergen","non-dropping-particle":"","parse-names":false,"suffix":""},{"dropping-particle":"","family":"Dimkovic","given":"Nada","non-dropping-particle":"","parse-names":false,"suffix":""}],"container-title":"NEPHRON","id":"ITEM-1","issue":"4","issued":{"date-parts":[["2015"]]},"page":"247-252","title":"Impact of Vascular Calcifications on Arteriovenous Fistula Survival in Hemodialysis Patients: A Five-Year Follow-Up","type":"article-journal","volume":"129"},"uris":["http://www.mendeley.com/documents/?uuid=21fca39f-a874-3f99-b74a-7fd6aca87184"]}],"mendeley":{"formattedCitation":"(47)","plainTextFormattedCitation":"(47)","previouslyFormattedCitation":"(47)"},"properties":{"noteIndex":0},"schema":"https://github.com/citation-style-language/schema/raw/master/csl-citation.json"}</w:instrText>
            </w:r>
            <w:r>
              <w:rPr>
                <w:sz w:val="18"/>
                <w:szCs w:val="18"/>
              </w:rPr>
              <w:fldChar w:fldCharType="separate"/>
            </w:r>
            <w:r w:rsidRPr="000A3DEB">
              <w:rPr>
                <w:b w:val="0"/>
                <w:noProof/>
                <w:sz w:val="18"/>
                <w:szCs w:val="18"/>
              </w:rPr>
              <w:t>(4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EAED932" w14:textId="12E9F14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34CF1D6B" w14:textId="1581D8EB"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10.1159/000380823</w:t>
            </w:r>
          </w:p>
        </w:tc>
        <w:tc>
          <w:tcPr>
            <w:tcW w:w="226" w:type="pct"/>
            <w:tcBorders>
              <w:top w:val="single" w:sz="4" w:space="0" w:color="auto"/>
              <w:left w:val="single" w:sz="4" w:space="0" w:color="auto"/>
              <w:bottom w:val="single" w:sz="4" w:space="0" w:color="auto"/>
              <w:right w:val="single" w:sz="4" w:space="0" w:color="auto"/>
            </w:tcBorders>
          </w:tcPr>
          <w:p w14:paraId="08A86BF0" w14:textId="42A4DEE7" w:rsidR="00583786" w:rsidRPr="00D1649A"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25823466</w:t>
            </w:r>
          </w:p>
        </w:tc>
        <w:tc>
          <w:tcPr>
            <w:tcW w:w="322" w:type="pct"/>
            <w:tcBorders>
              <w:top w:val="single" w:sz="4" w:space="0" w:color="auto"/>
              <w:left w:val="single" w:sz="4" w:space="0" w:color="auto"/>
              <w:bottom w:val="single" w:sz="4" w:space="0" w:color="auto"/>
              <w:right w:val="single" w:sz="4" w:space="0" w:color="auto"/>
            </w:tcBorders>
          </w:tcPr>
          <w:p w14:paraId="40419667" w14:textId="3B4A45E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A3DEB">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2F33BA72" w14:textId="781D2A5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6E8476C3" w14:textId="077DC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ACCFE63" w14:textId="3B46D0C2"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882339">
              <w:rPr>
                <w:sz w:val="18"/>
                <w:szCs w:val="18"/>
              </w:rPr>
              <w:t xml:space="preserve"> = </w:t>
            </w:r>
            <w:r w:rsidRPr="000A3DEB">
              <w:rPr>
                <w:sz w:val="18"/>
                <w:szCs w:val="18"/>
              </w:rPr>
              <w:t>–0.432</w:t>
            </w:r>
            <w:r w:rsidRPr="00882339">
              <w:rPr>
                <w:sz w:val="18"/>
                <w:szCs w:val="18"/>
              </w:rPr>
              <w:t xml:space="preserve">, </w:t>
            </w:r>
            <w:r>
              <w:rPr>
                <w:sz w:val="18"/>
                <w:szCs w:val="18"/>
              </w:rPr>
              <w:t>p &lt; 0.001</w:t>
            </w:r>
          </w:p>
        </w:tc>
        <w:tc>
          <w:tcPr>
            <w:tcW w:w="194" w:type="pct"/>
            <w:tcBorders>
              <w:top w:val="single" w:sz="4" w:space="0" w:color="auto"/>
              <w:left w:val="single" w:sz="4" w:space="0" w:color="auto"/>
              <w:bottom w:val="single" w:sz="4" w:space="0" w:color="auto"/>
              <w:right w:val="single" w:sz="4" w:space="0" w:color="auto"/>
            </w:tcBorders>
          </w:tcPr>
          <w:p w14:paraId="55481D5D" w14:textId="3556D7A8"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0A79139"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 xml:space="preserve">overall calcification </w:t>
            </w:r>
          </w:p>
          <w:p w14:paraId="4A9B6D4C" w14:textId="677B3C8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CE2584">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47BCE7C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513CD93" w14:textId="3986D2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3C260E9" w14:textId="368E8C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0</w:t>
            </w:r>
          </w:p>
        </w:tc>
      </w:tr>
      <w:tr w:rsidR="00583786" w:rsidRPr="0001000C" w14:paraId="3965C161" w14:textId="77777777" w:rsidTr="00595124">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BE1C87B" w14:textId="157216FD" w:rsidR="00583786" w:rsidRDefault="00583786" w:rsidP="00583786">
            <w:pPr>
              <w:rPr>
                <w:sz w:val="18"/>
                <w:szCs w:val="18"/>
              </w:rPr>
            </w:pPr>
            <w:r>
              <w:rPr>
                <w:sz w:val="18"/>
                <w:szCs w:val="18"/>
              </w:rPr>
              <w:fldChar w:fldCharType="begin" w:fldLock="1"/>
            </w:r>
            <w:r>
              <w:rPr>
                <w:sz w:val="18"/>
                <w:szCs w:val="18"/>
              </w:rPr>
              <w:instrText>ADDIN CSL_CITATION {"citationItems":[{"id":"ITEM-1","itemData":{"DOI":"10.1016/j.amjcard.2017.07.020","abstract":"Renal artery calcium (RAC) has been shown to be associated with higher\nodds of hypertension (HTN). The purpose of this study was to determine\nif the presence and extent of RAC is associated with renal function. We\nanalyzed cross-sectional data from the Multi Ethnic Study of\nAtherosclerosis (MESA). A subsample of 1,226 participants undenient\ncomputed tomography of the abdomen and also had venous blood samples\nmeasured for kidney function. RAC was the primary predictor variable and\nthe following measures of kidney function were the outcome variables:\nestimated glomerular filtration rate (eGFR), urinary\nalbumin-to-creatinine ratio (UACR), and chronic kidney disease (CKD)\nstage. :The analyses were adjusted for age, gender, race, height,\nvisceral fat, dyslipidemia, diabetes, cigarette smoking, hypertension,\ninterleukin-6 and abdominal aortic calcium (AAC). The average age of\nthis cohort was 66.1 years (SD 9.7), 44.8% (549 of 1,226) were men, and\nnearly 30% had RAC &gt;0. Compared with those with no RAC, those with RAC\n&gt;0 were significantly older but not different by gender or race. After\nadjustment for age, gender, and race, those with RAC &gt;0 had\nsignificantly higher visceral fat; were more likely to have\ndyslipidemia, diabetes, and hypertension, had a higher interleukin-6,\nand a higher prevalence of AAC &gt;0. The mean eGFR and UACR among those\nwithout RAC were 80 ml/min/1.73 m(2) and 21 mg/g, whereas these values\nwere 78 ml/min/1.73 m(2) and 55 mg/g among those with RAC. In fully\nadjusted multivariable linear regression models, the presence of RAC was\nassociated with a lower eGFR (beta = 2.21, p = 0.06) but not with UACR =\n0.02, p = 0.79). In fully adjusted ordinal logistic regression, RAC as a\ncontinuous variable was associated with increased odds of being in a\nworse CKD category (odds ratio 1.14, p = 0.05). When measured by eGFR\nand CKD stage, there is a modest relation between RAC and kidney\nfunction. Further studies might involve clinical trials to assess the\nrole of intensive cardiovascular disease risk factor management in\npatients with subclinical RAC to determine if this may prevent or delay\nthe development and progression of CKD. (C) 2017 Elsevier Inc. All\nrights reserved.","author":[{"dropping-particle":"","family":"Vashishtha","given":"Devesh","non-dropping-particle":"","parse-names":false,"suffix":""},{"dropping-particle":"","family":"McClelland","given":"Robyn L","non-dropping-particle":"","parse-names":false,"suffix":""},{"dropping-particle":"","family":"Ix","given":"Joachim H","non-dropping-particle":"","parse-names":false,"suffix":""},{"dropping-particle":"","family":"Rifkin","given":"Dena E","non-dropping-particle":"","parse-names":false,"suffix":""},{"dropping-particle":"","family":"Jenny","given":"Nancy","non-dropping-particle":"","parse-names":false,"suffix":""},{"dropping-particle":"","family":"Allison","given":"Matthew","non-dropping-particle":"","parse-names":false,"suffix":""}],"container-title":"AMERICAN JOURNAL OF CARDIOLOGY","id":"ITEM-1","issue":"8","issued":{"date-parts":[["2017"]]},"note":"gender differences not discussed","page":"1434-1439","title":"Relation Between Calcified Atherosclerosis in the Renal Arteries and Kidney Function (from the Multi-Ethnic Study of Atherosclerosis)","type":"article-journal","volume":"120"},"uris":["http://www.mendeley.com/documents/?uuid=571c7228-5f38-367a-a0d9-b915bf0921d3"]}],"mendeley":{"formattedCitation":"(48)","plainTextFormattedCitation":"(48)","previouslyFormattedCitation":"(48)"},"properties":{"noteIndex":0},"schema":"https://github.com/citation-style-language/schema/raw/master/csl-citation.json"}</w:instrText>
            </w:r>
            <w:r>
              <w:rPr>
                <w:sz w:val="18"/>
                <w:szCs w:val="18"/>
              </w:rPr>
              <w:fldChar w:fldCharType="separate"/>
            </w:r>
            <w:r w:rsidRPr="00595124">
              <w:rPr>
                <w:b w:val="0"/>
                <w:noProof/>
                <w:sz w:val="18"/>
                <w:szCs w:val="18"/>
              </w:rPr>
              <w:t>(4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D500B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988FA6B"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FBAC78"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0144A03" w14:textId="77777777"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5684DC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D7D7CE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22E6690" w14:textId="4149C1FC"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595124">
              <w:rPr>
                <w:sz w:val="18"/>
                <w:szCs w:val="18"/>
              </w:rPr>
              <w:t xml:space="preserve">Compared with those with no RAC, those with RAC &gt;0 were </w:t>
            </w:r>
            <w:r>
              <w:rPr>
                <w:sz w:val="18"/>
                <w:szCs w:val="18"/>
              </w:rPr>
              <w:t>s</w:t>
            </w:r>
            <w:r w:rsidRPr="00595124">
              <w:rPr>
                <w:sz w:val="18"/>
                <w:szCs w:val="18"/>
              </w:rPr>
              <w:t>igni</w:t>
            </w:r>
            <w:r>
              <w:rPr>
                <w:sz w:val="18"/>
                <w:szCs w:val="18"/>
              </w:rPr>
              <w:t>fi</w:t>
            </w:r>
            <w:r w:rsidRPr="00595124">
              <w:rPr>
                <w:sz w:val="18"/>
                <w:szCs w:val="18"/>
              </w:rPr>
              <w:t>cantly</w:t>
            </w:r>
            <w:r>
              <w:rPr>
                <w:sz w:val="18"/>
                <w:szCs w:val="18"/>
              </w:rPr>
              <w:t xml:space="preserve"> </w:t>
            </w:r>
            <w:r w:rsidRPr="00595124">
              <w:rPr>
                <w:sz w:val="18"/>
                <w:szCs w:val="18"/>
              </w:rPr>
              <w:t>older but not different by gender or race.</w:t>
            </w:r>
          </w:p>
        </w:tc>
        <w:tc>
          <w:tcPr>
            <w:tcW w:w="194" w:type="pct"/>
            <w:tcBorders>
              <w:top w:val="single" w:sz="4" w:space="0" w:color="auto"/>
              <w:left w:val="single" w:sz="4" w:space="0" w:color="auto"/>
              <w:bottom w:val="single" w:sz="4" w:space="0" w:color="auto"/>
              <w:right w:val="single" w:sz="4" w:space="0" w:color="auto"/>
            </w:tcBorders>
          </w:tcPr>
          <w:p w14:paraId="792193AD" w14:textId="78078A39"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x</w:t>
            </w:r>
          </w:p>
        </w:tc>
        <w:tc>
          <w:tcPr>
            <w:tcW w:w="419" w:type="pct"/>
            <w:tcBorders>
              <w:top w:val="single" w:sz="4" w:space="0" w:color="auto"/>
              <w:left w:val="single" w:sz="4" w:space="0" w:color="auto"/>
              <w:bottom w:val="single" w:sz="4" w:space="0" w:color="auto"/>
              <w:right w:val="single" w:sz="4" w:space="0" w:color="auto"/>
            </w:tcBorders>
          </w:tcPr>
          <w:p w14:paraId="182B4D4F" w14:textId="77777777"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041941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DBC9C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0D93F7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7C76499C" w14:textId="77777777" w:rsidTr="005951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649786" w14:textId="27F45AF5" w:rsidR="00583786" w:rsidRDefault="00583786" w:rsidP="00583786">
            <w:pPr>
              <w:rPr>
                <w:sz w:val="18"/>
                <w:szCs w:val="18"/>
              </w:rPr>
            </w:pPr>
            <w:r>
              <w:rPr>
                <w:sz w:val="18"/>
                <w:szCs w:val="18"/>
              </w:rPr>
              <w:fldChar w:fldCharType="begin" w:fldLock="1"/>
            </w:r>
            <w:r>
              <w:rPr>
                <w:sz w:val="18"/>
                <w:szCs w:val="18"/>
              </w:rPr>
              <w:instrText>ADDIN CSL_CITATION {"citationItems":[{"id":"ITEM-1","itemData":{"DOI":"10.2174/15701611113119990146","abstract":"© 2015 Bentham Science PublishersWarfarin inhibits vitamin-K dependent proteins involved in bone mineralization and the prevention of vascular calcification (bone Gla protein BGP, matrix Gla protein MGP). In this multicenter, cross-sectional study with 3-year follow-up, data from 387 patients on hemodialysis for ³1 year at 18 dialysis units were analyzed. Patients on warfarin treatment for &gt; 1 year (11.9% of the population) were compared with the remaining cohort for vertebral fractures, vascular calcifications and mortality. Vertebral fractures and vascular calcifications were sought in L-L vertebral X-rays (D5 to L4). Compared with controls, warfarin-treated male patients had more vertebral fractures (77.8 vs. 57.7%, p&lt;0.04), but not females (42.1% vs. 48.4%, p=0.6); total BGP was significantly reduced (82.35 vs. 202 µg/L, p&lt;0.0001), with lower levels in treated men (69.5 vs. women 117.0 µg/L, p=0.03). In multivariate logistic regression analyses, the use of warfarin was associated with increased odds of aortic (OR 2.58, p&lt;0.001) and iliac calcifications (OR 2.86, p&lt;0.001); identified confounders were age, atrial fibrillation, angina, PPI use and total BGP. Seventy-seven patients died during a 2.7±0.5 year follow-up. In univariate Cox regression analysis, patients on warfarin had a higher risk of all-cause mortality (HR 2.42, 95% CI 1.42-4.16, p=0.001) when compared with those untreated and data adjustment for confounders attenuated but confirmed the significant warfarin-mortality link (HR: 1.97, 95% CI: 1.02-3.84, P=0.046). In hemodialysis patients, additional studies are warranted to verify the risk/benefit ratio of warfarin, which appears to be associated with significant morbidity and increased mortality.","author":[{"dropping-particle":"","family":"Fusaro","given":"Maria","non-dropping-particle":"","parse-names":false,"suffix":""},{"dropping-particle":"","family":"Tripepi","given":"Giovanni","non-dropping-particle":"","parse-names":false,"suffix":""},{"dropping-particle":"","family":"Noale","given":"Marianna","non-dropping-particle":"","parse-names":false,"suffix":""},{"dropping-particle":"","family":"Plebani","given":"Mario","non-dropping-particle":"","parse-names":false,"suffix":""},{"dropping-particle":"","family":"Zaninotto","given":"Martina","non-dropping-particle":"","parse-names":false,"suffix":""},{"dropping-particle":"","family":"Piccoli","given":"Antonio","non-dropping-particle":"","parse-names":false,"suffix":""},{"dropping-particle":"","family":"Naso","given":"Agostino","non-dropping-particle":"","parse-names":false,"suffix":""},{"dropping-particle":"","family":"Miozzo","given":"Davide","non-dropping-particle":"","parse-names":false,"suffix":""},{"dropping-particle":"","family":"Giannini","given":"Sandro","non-dropping-particle":"","parse-names":false,"suffix":""},{"dropping-particle":"","family":"Avolio","given":"Marco","non-dropping-particle":"","parse-names":false,"suffix":""},{"dropping-particle":"","family":"Foschi","given":"Annalisa","non-dropping-particle":"","parse-names":false,"suffix":""},{"dropping-particle":"","family":"Rizzo","given":"Maria Antonietta","non-dropping-particle":"","parse-names":false,"suffix":""},{"dropping-particle":"","family":"Gallieni","given":"Maurizio","non-dropping-particle":"","parse-names":false,"suffix":""}],"container-title":"Current Vascular Pharmacology","id":"ITEM-1","issue":"2","issued":{"date-parts":[["2015"]]},"page":"248-258","publisher-place":"M. Fusaro, CNR, Institute of Neuroscience, Padova, Italy","title":"Prevalence of Vertebral Fractures, Vascular Calcifications, and Mortality in Warfarin Treated Hemodialysis Patients","type":"article-journal","volume":"13"},"uris":["http://www.mendeley.com/documents/?uuid=ee083816-3588-3e85-b98c-64f6053487ef"]}],"mendeley":{"formattedCitation":"(49)","plainTextFormattedCitation":"(49)","previouslyFormattedCitation":"(49)"},"properties":{"noteIndex":0},"schema":"https://github.com/citation-style-language/schema/raw/master/csl-citation.json"}</w:instrText>
            </w:r>
            <w:r>
              <w:rPr>
                <w:sz w:val="18"/>
                <w:szCs w:val="18"/>
              </w:rPr>
              <w:fldChar w:fldCharType="separate"/>
            </w:r>
            <w:r w:rsidRPr="00AD15C1">
              <w:rPr>
                <w:b w:val="0"/>
                <w:noProof/>
                <w:sz w:val="18"/>
                <w:szCs w:val="18"/>
              </w:rPr>
              <w:t>(4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715C37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F7EF7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AA7628"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83B2C6" w14:textId="77777777" w:rsidR="00583786" w:rsidRPr="000A3DEB"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F6E326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19005B6"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6D37F9B8" w14:textId="535DE840" w:rsidR="00583786" w:rsidRPr="0059512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E63A6">
              <w:rPr>
                <w:sz w:val="18"/>
                <w:szCs w:val="18"/>
              </w:rPr>
              <w:t xml:space="preserve">Compared with controls, </w:t>
            </w:r>
            <w:r w:rsidRPr="00AD15C1">
              <w:rPr>
                <w:b/>
                <w:sz w:val="18"/>
                <w:szCs w:val="18"/>
              </w:rPr>
              <w:t>warfarin-treated male</w:t>
            </w:r>
            <w:r w:rsidRPr="004E63A6">
              <w:rPr>
                <w:sz w:val="18"/>
                <w:szCs w:val="18"/>
              </w:rPr>
              <w:t xml:space="preserve"> patients had more vertebral fractures (77.8 vs. 57.7%, p&lt;0.04), but not females (42.1% vs. 48.4%, p=0.6); total BGP was significantly reduced (82.35 vs. 202 µg/L, p&lt;0.0001), with lower levels in treated men (69.5 vs. women 117.0 µg/L, p=0.03). In multivariate logistic regression analyses, the use of </w:t>
            </w:r>
            <w:r w:rsidRPr="00AD15C1">
              <w:rPr>
                <w:b/>
                <w:sz w:val="18"/>
                <w:szCs w:val="18"/>
              </w:rPr>
              <w:t>warfarin</w:t>
            </w:r>
            <w:r w:rsidRPr="004E63A6">
              <w:rPr>
                <w:sz w:val="18"/>
                <w:szCs w:val="18"/>
              </w:rPr>
              <w:t xml:space="preserve"> was associated with </w:t>
            </w:r>
            <w:r w:rsidRPr="00AD15C1">
              <w:rPr>
                <w:b/>
                <w:sz w:val="18"/>
                <w:szCs w:val="18"/>
              </w:rPr>
              <w:t xml:space="preserve">increased odds of aortic (OR 2.58, p&lt;0.001) and iliac calcifications (OR 2.86, p&lt;0.001); </w:t>
            </w:r>
            <w:r w:rsidRPr="004E63A6">
              <w:rPr>
                <w:sz w:val="18"/>
                <w:szCs w:val="18"/>
              </w:rPr>
              <w:t>identified confounders were age, atrial fibrillation, angina, PPI use and total BGP. Seventy-seven patients died during a 2.7±</w:t>
            </w:r>
            <w:proofErr w:type="gramStart"/>
            <w:r w:rsidRPr="004E63A6">
              <w:rPr>
                <w:sz w:val="18"/>
                <w:szCs w:val="18"/>
              </w:rPr>
              <w:t>0.5 year</w:t>
            </w:r>
            <w:proofErr w:type="gramEnd"/>
            <w:r w:rsidRPr="004E63A6">
              <w:rPr>
                <w:sz w:val="18"/>
                <w:szCs w:val="18"/>
              </w:rPr>
              <w:t xml:space="preserve"> follow-up. In univariate Cox regression analysis, patients on warfarin had a higher risk of all-cause mortality (HR 2.42, 95% CI 1.42-4.16, p=0.001) when compared with </w:t>
            </w:r>
            <w:proofErr w:type="gramStart"/>
            <w:r w:rsidRPr="004E63A6">
              <w:rPr>
                <w:sz w:val="18"/>
                <w:szCs w:val="18"/>
              </w:rPr>
              <w:t>those untreated and data adjustment</w:t>
            </w:r>
            <w:proofErr w:type="gramEnd"/>
            <w:r w:rsidRPr="004E63A6">
              <w:rPr>
                <w:sz w:val="18"/>
                <w:szCs w:val="18"/>
              </w:rPr>
              <w:t xml:space="preserve"> for confounders attenuated but confirmed the significant warfarin-mortality link (HR: 1.97, 95% CI: 1.02-3.84, P=0.046).</w:t>
            </w:r>
          </w:p>
        </w:tc>
        <w:tc>
          <w:tcPr>
            <w:tcW w:w="194" w:type="pct"/>
            <w:tcBorders>
              <w:top w:val="single" w:sz="4" w:space="0" w:color="auto"/>
              <w:left w:val="single" w:sz="4" w:space="0" w:color="auto"/>
              <w:bottom w:val="single" w:sz="4" w:space="0" w:color="auto"/>
              <w:right w:val="single" w:sz="4" w:space="0" w:color="auto"/>
            </w:tcBorders>
          </w:tcPr>
          <w:p w14:paraId="1774098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99F0385" w14:textId="77777777" w:rsidR="00583786" w:rsidRPr="00CE2584"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456DFFB"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DB71C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4A8D814"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34D8DA8" w14:textId="77777777" w:rsidTr="00FD7C4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9751BBA" w14:textId="31DB2B11" w:rsidR="00583786" w:rsidRDefault="00583786" w:rsidP="00583786">
            <w:pPr>
              <w:rPr>
                <w:sz w:val="18"/>
                <w:szCs w:val="18"/>
              </w:rPr>
            </w:pPr>
            <w:r>
              <w:rPr>
                <w:sz w:val="18"/>
                <w:szCs w:val="18"/>
              </w:rPr>
              <w:fldChar w:fldCharType="begin" w:fldLock="1"/>
            </w:r>
            <w:r>
              <w:rPr>
                <w:sz w:val="18"/>
                <w:szCs w:val="18"/>
              </w:rPr>
              <w:instrText>ADDIN CSL_CITATION {"citationItems":[{"id":"ITEM-1","itemData":{"DOI":"10.1007/s00125-002-0920-8","abstract":"Aim/hypothesis. Although derangements of calcium and phosphate control have been emphasized as important risk factors for vascular calcification in non-diabetic haemodialysis patients, similar risk factors for diabetic haemodialysis patients are not known. We compared factors affecting peripheral vascular calcification between haemodialysis patients with and without diabetes. Methods. We examined 421 patients on maintenance haemodialysis. There were 89 patients with Type II (non-insulin-dependent) diabetes mellitus (53 men and 36 women, 62±10 years old) and 332 patients without diabetes (192 men and 140 women, 59±13 years old). Hand roentgenography was carried out, and visible vascular calcification of the hand arteries was evaluated. Results. There were 42 diabetic patients and 45 non-diabetic patients with vascular calcification. The prevalence of vascular calcification in diabetic patients (47.1%) was higher than in non-diabetic patients (13.6%) (p&lt;0.001). In multivariate logistic regression, the main factors affecting vascular calcification in non-diabetic patients were advanced age, longer duration of haemodialysis, increased phosphate concentrations, male gender, and lower predialysis diastolic pressure. In diabetic patients, predictors for vascular calcification were higher values of HbA1C and longer duration of haemodialysis. In diabetic patients, a 1% increase in HbA1C increased the risk of calcification by 2.1-fold (95% CI 1.282-3.575, p=0.0029). Conclusion/interpretation. We have shown that poor glycaemic control, rather than calcium and phosphate concentrations, is a predictor of peripheral vascular calcification in diabetic patients on haemodialysis. This study emphasizes that glycaemic control remains critical even in diabetic patients with end-stage renal disease.","author":[{"dropping-particle":"","family":"Ishimura","given":"E","non-dropping-particle":"","parse-names":false,"suffix":""},{"dropping-particle":"","family":"Okuno","given":"S","non-dropping-particle":"","parse-names":false,"suffix":""},{"dropping-particle":"","family":"Kitatani","given":"K","non-dropping-particle":"","parse-names":false,"suffix":""},{"dropping-particle":"","family":"Kim","given":"M","non-dropping-particle":"","parse-names":false,"suffix":""},{"dropping-particle":"","family":"Shoji","given":"T","non-dropping-particle":"","parse-names":false,"suffix":""},{"dropping-particle":"","family":"Nakatani","given":"T","non-dropping-particle":"","parse-names":false,"suffix":""},{"dropping-particle":"","family":"Inaba","given":"M","non-dropping-particle":"","parse-names":false,"suffix":""},{"dropping-particle":"","family":"Nishizawa","given":"Y","non-dropping-particle":"","parse-names":false,"suffix":""}],"container-title":"Diabetologia","id":"ITEM-1","issue":"10","issued":{"date-parts":[["2002"]]},"note":"possible duplicate","page":"1446-1448","publisher-place":"E. Ishimura, Department of Nephrology, Osaka City Univ. Grad. Sch. of Med., 1-4-3, Asahi-machi, Abeno-ku, Osaka 545-8585, Japan","title":"Different risk factors for peripheral vascular calcification between diabetic and non-diabetic haemodialysis patientsn - Importance of glycaemic control","type":"article-journal","volume":"45"},"uris":["http://www.mendeley.com/documents/?uuid=2bb0f761-662c-315b-a632-34686608b396"]}],"mendeley":{"formattedCitation":"(50)","plainTextFormattedCitation":"(50)","previouslyFormattedCitation":"(50)"},"properties":{"noteIndex":0},"schema":"https://github.com/citation-style-language/schema/raw/master/csl-citation.json"}</w:instrText>
            </w:r>
            <w:r>
              <w:rPr>
                <w:sz w:val="18"/>
                <w:szCs w:val="18"/>
              </w:rPr>
              <w:fldChar w:fldCharType="separate"/>
            </w:r>
            <w:r w:rsidRPr="006F6CFB">
              <w:rPr>
                <w:b w:val="0"/>
                <w:noProof/>
                <w:sz w:val="18"/>
                <w:szCs w:val="18"/>
              </w:rPr>
              <w:t>(5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CB56C29" w14:textId="722E782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07034693" w14:textId="53E7583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t>10.1007/s0</w:t>
            </w:r>
            <w:r w:rsidRPr="00882339">
              <w:rPr>
                <w:sz w:val="18"/>
                <w:szCs w:val="18"/>
              </w:rPr>
              <w:lastRenderedPageBreak/>
              <w:t>0125-002-0920-8</w:t>
            </w:r>
          </w:p>
        </w:tc>
        <w:tc>
          <w:tcPr>
            <w:tcW w:w="226" w:type="pct"/>
            <w:tcBorders>
              <w:top w:val="single" w:sz="4" w:space="0" w:color="auto"/>
              <w:left w:val="single" w:sz="4" w:space="0" w:color="auto"/>
              <w:bottom w:val="single" w:sz="4" w:space="0" w:color="auto"/>
              <w:right w:val="single" w:sz="4" w:space="0" w:color="auto"/>
            </w:tcBorders>
          </w:tcPr>
          <w:p w14:paraId="23B73B9D" w14:textId="3DE0729A"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882339">
              <w:rPr>
                <w:sz w:val="18"/>
                <w:szCs w:val="18"/>
              </w:rPr>
              <w:lastRenderedPageBreak/>
              <w:t>12378387</w:t>
            </w:r>
          </w:p>
        </w:tc>
        <w:tc>
          <w:tcPr>
            <w:tcW w:w="322" w:type="pct"/>
            <w:tcBorders>
              <w:top w:val="single" w:sz="4" w:space="0" w:color="auto"/>
              <w:left w:val="single" w:sz="4" w:space="0" w:color="auto"/>
              <w:bottom w:val="single" w:sz="4" w:space="0" w:color="auto"/>
              <w:right w:val="single" w:sz="4" w:space="0" w:color="auto"/>
            </w:tcBorders>
          </w:tcPr>
          <w:p w14:paraId="4776B114" w14:textId="6147562B" w:rsidR="00583786" w:rsidRPr="000A3DEB"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2F742B33" w14:textId="5B4E4C5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6AA22B0" w14:textId="3D866AA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0187A4" w14:textId="3D4DD0F1" w:rsidR="00583786" w:rsidRPr="0059512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C17EB9">
              <w:rPr>
                <w:sz w:val="18"/>
                <w:szCs w:val="18"/>
              </w:rPr>
              <w:t>OR 3.380 (1.289-8.860)</w:t>
            </w:r>
          </w:p>
        </w:tc>
        <w:tc>
          <w:tcPr>
            <w:tcW w:w="194" w:type="pct"/>
            <w:tcBorders>
              <w:top w:val="single" w:sz="4" w:space="0" w:color="auto"/>
              <w:left w:val="single" w:sz="4" w:space="0" w:color="auto"/>
              <w:bottom w:val="single" w:sz="4" w:space="0" w:color="auto"/>
              <w:right w:val="single" w:sz="4" w:space="0" w:color="auto"/>
            </w:tcBorders>
          </w:tcPr>
          <w:p w14:paraId="0DBD5FEB" w14:textId="3A2CBC5D"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重複</w:t>
            </w:r>
          </w:p>
        </w:tc>
        <w:tc>
          <w:tcPr>
            <w:tcW w:w="419" w:type="pct"/>
            <w:tcBorders>
              <w:top w:val="single" w:sz="4" w:space="0" w:color="auto"/>
              <w:left w:val="single" w:sz="4" w:space="0" w:color="auto"/>
              <w:bottom w:val="single" w:sz="4" w:space="0" w:color="auto"/>
              <w:right w:val="single" w:sz="4" w:space="0" w:color="auto"/>
            </w:tcBorders>
          </w:tcPr>
          <w:p w14:paraId="35157CD5" w14:textId="03748D4F" w:rsidR="00583786" w:rsidRPr="00CE2584"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1462D5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AABB63" w14:textId="295DBDA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6E39164" w14:textId="7F9015D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21</w:t>
            </w:r>
          </w:p>
        </w:tc>
      </w:tr>
      <w:tr w:rsidR="00583786" w:rsidRPr="0001000C" w14:paraId="4521019F" w14:textId="77777777" w:rsidTr="003E6E8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64B0F4C" w14:textId="1E352A32"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r089","abstract":"Background. In patients with chronic kidney disease (CKD), disorders of\nmineral metabolism are associated with vascular calcifications and\nmortality. Microvascular dysfunction, by affecting flow resistance and\ntissue perfusion, may explain the cardiovascular sequelae of\nCKD-associated disorders of mineral metabolism. We investigated whether\nadvanced CKD is associated with a decrease in the functional and\nstructural number of capillaries in skin and subsequently whether\ncapillary rarefaction is related to mineral metabolism.\nMethods. Capillary density was measured by nailfold microscopy in 19\npredialysis and 35 CKD Stage 5 (CKD5) patients and 19 controls. In CKD\npatients, calcium, phosphorus, parathyroid hormone, 25-hydroxyvitaminD3\n(25vitD3) and 1,25-dihydroxyvitaminD3 (1,25vitD3) were analysed as well.\nResults. Capillary density at baseline was 42 +/- 15/mm(2) in\npredialysis patients, 45 +/- 17/mm(2) in CKD5 patients and 56 +/-\n20/mm(2) in controls (patients versus controls, respectively, P &lt; 0.05\nand P = 0.05). Absolute capillary recruitment during post-occlusive\nreactive hyperaemia was 17 +/- 7/mm(2), 14 +/- 6/mm(2) and 23 +/-\n8/mm(2), respectively (P &lt; 0.05 for both patients and controls).\nCapillary density during venous occlusion was 59 +/- 20/mm(2), 59 +/-\n21/mm(2) and 77 +/- 21/mm(2), respectively (P &lt; 0.05 for both patients\nand controls). In multiple regression analysis, both serum phosphorus\nand bicarbonate values were independently and inversely associated with\ncapillary density at baseline (r(2) of model 19%) as well as during\nvenous occlusion (r(2) of model 28%). Furthermore, both serum\nphosphorus and bicarbonate were inversely and female gender positively\ncorrelated with capillary density during recruitment (r(2) of model\n37%).\nConclusion. Advanced CKD is characterized by an impaired functional and\nstructural capillary density in skin, which is related to both high\nphosphorus and bicarbonate values.","author":[{"dropping-particle":"","family":"Thang","given":"Oanh H D","non-dropping-particle":"","parse-names":false,"suffix":""},{"dropping-particle":"","family":"Serne","given":"Erik H","non-dropping-particle":"","parse-names":false,"suffix":""},{"dropping-particle":"","family":"Grooteman","given":"Muriel P C","non-dropping-particle":"","parse-names":false,"suffix":""},{"dropping-particle":"","family":"Smulders","given":"Yvo M","non-dropping-particle":"","parse-names":false,"suffix":""},{"dropping-particle":"","family":"Wee","given":"Piet M","non-dropping-particle":"ter","parse-names":false,"suffix":""},{"dropping-particle":"","family":"Tangelder","given":"Geert-Jan","non-dropping-particle":"","parse-names":false,"suffix":""},{"dropping-particle":"","family":"Nube","given":"Menso J","non-dropping-particle":"","parse-names":false,"suffix":""}],"container-title":"NEPHROLOGY DIALYSIS TRANSPLANTATION","id":"ITEM-1","issue":"11","issued":{"date-parts":[["2011"]]},"page":"3529-3536","title":"Capillary rarefaction in advanced chronic kidney disease is associated with high phosphorus and bicarbonate levels","type":"article-journal","volume":"26"},"uris":["http://www.mendeley.com/documents/?uuid=36c95472-2ccb-357b-b215-023cd85bcc03"]}],"mendeley":{"formattedCitation":"(51)","plainTextFormattedCitation":"(51)","previouslyFormattedCitation":"(51)"},"properties":{"noteIndex":0},"schema":"https://github.com/citation-style-language/schema/raw/master/csl-citation.json"}</w:instrText>
            </w:r>
            <w:r>
              <w:rPr>
                <w:sz w:val="18"/>
                <w:szCs w:val="18"/>
              </w:rPr>
              <w:fldChar w:fldCharType="separate"/>
            </w:r>
            <w:r w:rsidRPr="003E6E8C">
              <w:rPr>
                <w:b w:val="0"/>
                <w:noProof/>
                <w:sz w:val="18"/>
                <w:szCs w:val="18"/>
              </w:rPr>
              <w:t>(5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896B373" w14:textId="325E698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686EF846" w14:textId="33F51A01"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10.1093/</w:t>
            </w:r>
            <w:proofErr w:type="spellStart"/>
            <w:r w:rsidRPr="003E6E8C">
              <w:rPr>
                <w:sz w:val="18"/>
                <w:szCs w:val="18"/>
              </w:rPr>
              <w:t>ndt</w:t>
            </w:r>
            <w:proofErr w:type="spellEnd"/>
            <w:r w:rsidRPr="003E6E8C">
              <w:rPr>
                <w:sz w:val="18"/>
                <w:szCs w:val="18"/>
              </w:rPr>
              <w:t>/gfr089</w:t>
            </w:r>
          </w:p>
        </w:tc>
        <w:tc>
          <w:tcPr>
            <w:tcW w:w="226" w:type="pct"/>
            <w:tcBorders>
              <w:top w:val="single" w:sz="4" w:space="0" w:color="auto"/>
              <w:left w:val="single" w:sz="4" w:space="0" w:color="auto"/>
              <w:bottom w:val="single" w:sz="4" w:space="0" w:color="auto"/>
              <w:right w:val="single" w:sz="4" w:space="0" w:color="auto"/>
            </w:tcBorders>
          </w:tcPr>
          <w:p w14:paraId="043789CC" w14:textId="1619F9F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E6E8C">
              <w:rPr>
                <w:sz w:val="18"/>
                <w:szCs w:val="18"/>
              </w:rPr>
              <w:t>21414968</w:t>
            </w:r>
          </w:p>
        </w:tc>
        <w:tc>
          <w:tcPr>
            <w:tcW w:w="322" w:type="pct"/>
            <w:tcBorders>
              <w:top w:val="single" w:sz="4" w:space="0" w:color="auto"/>
              <w:left w:val="single" w:sz="4" w:space="0" w:color="auto"/>
              <w:bottom w:val="single" w:sz="4" w:space="0" w:color="auto"/>
              <w:right w:val="single" w:sz="4" w:space="0" w:color="auto"/>
            </w:tcBorders>
          </w:tcPr>
          <w:p w14:paraId="61AE0DF5" w14:textId="3AAFA93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The </w:t>
            </w:r>
            <w:r w:rsidRPr="003E6E8C">
              <w:rPr>
                <w:sz w:val="18"/>
                <w:szCs w:val="18"/>
              </w:rPr>
              <w:t>Netherlands</w:t>
            </w:r>
          </w:p>
        </w:tc>
        <w:tc>
          <w:tcPr>
            <w:tcW w:w="354" w:type="pct"/>
            <w:tcBorders>
              <w:top w:val="single" w:sz="4" w:space="0" w:color="auto"/>
              <w:left w:val="single" w:sz="4" w:space="0" w:color="auto"/>
              <w:bottom w:val="single" w:sz="4" w:space="0" w:color="auto"/>
              <w:right w:val="single" w:sz="4" w:space="0" w:color="auto"/>
            </w:tcBorders>
          </w:tcPr>
          <w:p w14:paraId="6D5A4858" w14:textId="0BCC32A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B9637BA" w14:textId="591D06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CE4B9CF" w14:textId="63C290D4" w:rsidR="00583786" w:rsidRPr="00C17EB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B = </w:t>
            </w:r>
            <w:r w:rsidRPr="00FD7C42">
              <w:rPr>
                <w:sz w:val="18"/>
                <w:szCs w:val="18"/>
              </w:rPr>
              <w:t>3.14</w:t>
            </w:r>
            <w:r>
              <w:rPr>
                <w:sz w:val="18"/>
                <w:szCs w:val="18"/>
              </w:rPr>
              <w:t xml:space="preserve">, </w:t>
            </w:r>
            <w:r>
              <w:rPr>
                <w:sz w:val="18"/>
                <w:szCs w:val="18"/>
                <w:lang w:val="el-GR"/>
              </w:rPr>
              <w:t>β</w:t>
            </w:r>
            <w:r w:rsidRPr="00DD4BD0">
              <w:rPr>
                <w:sz w:val="18"/>
                <w:szCs w:val="18"/>
              </w:rPr>
              <w:t xml:space="preserve"> =</w:t>
            </w:r>
            <w:r w:rsidRPr="00FD7C42">
              <w:rPr>
                <w:sz w:val="18"/>
                <w:szCs w:val="18"/>
              </w:rPr>
              <w:t xml:space="preserve"> 0.23</w:t>
            </w:r>
            <w:r w:rsidRPr="00DD4BD0">
              <w:rPr>
                <w:sz w:val="18"/>
                <w:szCs w:val="18"/>
              </w:rPr>
              <w:t xml:space="preserve">, 95% </w:t>
            </w:r>
            <w:r>
              <w:rPr>
                <w:sz w:val="18"/>
                <w:szCs w:val="18"/>
              </w:rPr>
              <w:t>CI</w:t>
            </w:r>
            <w:r w:rsidRPr="00FD7C42">
              <w:rPr>
                <w:sz w:val="18"/>
                <w:szCs w:val="18"/>
              </w:rPr>
              <w:t xml:space="preserve"> </w:t>
            </w:r>
            <w:r>
              <w:rPr>
                <w:sz w:val="18"/>
                <w:szCs w:val="18"/>
              </w:rPr>
              <w:t>-</w:t>
            </w:r>
            <w:r w:rsidRPr="00DD4BD0">
              <w:rPr>
                <w:sz w:val="18"/>
                <w:szCs w:val="18"/>
              </w:rPr>
              <w:t>0</w:t>
            </w:r>
            <w:r w:rsidRPr="00FD7C42">
              <w:rPr>
                <w:sz w:val="18"/>
                <w:szCs w:val="18"/>
              </w:rPr>
              <w:t>.05</w:t>
            </w:r>
            <w:r>
              <w:rPr>
                <w:sz w:val="18"/>
                <w:szCs w:val="18"/>
              </w:rPr>
              <w:t>–</w:t>
            </w:r>
            <w:r w:rsidRPr="00FD7C42">
              <w:rPr>
                <w:sz w:val="18"/>
                <w:szCs w:val="18"/>
              </w:rPr>
              <w:t>6.32</w:t>
            </w:r>
            <w:r>
              <w:rPr>
                <w:sz w:val="18"/>
                <w:szCs w:val="18"/>
              </w:rPr>
              <w:t>, p =</w:t>
            </w:r>
            <w:r w:rsidRPr="00FD7C42">
              <w:rPr>
                <w:sz w:val="18"/>
                <w:szCs w:val="18"/>
              </w:rPr>
              <w:t xml:space="preserve"> 0.05</w:t>
            </w:r>
          </w:p>
        </w:tc>
        <w:tc>
          <w:tcPr>
            <w:tcW w:w="194" w:type="pct"/>
            <w:tcBorders>
              <w:top w:val="single" w:sz="4" w:space="0" w:color="auto"/>
              <w:left w:val="single" w:sz="4" w:space="0" w:color="auto"/>
              <w:bottom w:val="single" w:sz="4" w:space="0" w:color="auto"/>
              <w:right w:val="single" w:sz="4" w:space="0" w:color="auto"/>
            </w:tcBorders>
          </w:tcPr>
          <w:p w14:paraId="3DB8E881" w14:textId="7FFB7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9BC807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F985840" w14:textId="2F9A741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pillary recruitment</w:t>
            </w:r>
          </w:p>
        </w:tc>
        <w:tc>
          <w:tcPr>
            <w:tcW w:w="225" w:type="pct"/>
            <w:tcBorders>
              <w:top w:val="single" w:sz="4" w:space="0" w:color="auto"/>
              <w:left w:val="single" w:sz="4" w:space="0" w:color="auto"/>
              <w:bottom w:val="single" w:sz="4" w:space="0" w:color="auto"/>
              <w:right w:val="single" w:sz="4" w:space="0" w:color="auto"/>
            </w:tcBorders>
          </w:tcPr>
          <w:p w14:paraId="227E69FE" w14:textId="607D2E8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66B4E779" w14:textId="0DFA6DF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35</w:t>
            </w:r>
          </w:p>
        </w:tc>
      </w:tr>
      <w:tr w:rsidR="00583786" w:rsidRPr="0001000C" w14:paraId="258AE201" w14:textId="77777777" w:rsidTr="00145D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24791AE"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EAC7AE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F2EC33"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5C1E9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0D89C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66C513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47594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DC3A98B" w14:textId="36241AC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t; rarefaction</w:t>
            </w:r>
          </w:p>
        </w:tc>
        <w:tc>
          <w:tcPr>
            <w:tcW w:w="194" w:type="pct"/>
            <w:tcBorders>
              <w:top w:val="single" w:sz="4" w:space="0" w:color="auto"/>
              <w:left w:val="single" w:sz="4" w:space="0" w:color="auto"/>
              <w:bottom w:val="single" w:sz="4" w:space="0" w:color="auto"/>
              <w:right w:val="single" w:sz="4" w:space="0" w:color="auto"/>
            </w:tcBorders>
          </w:tcPr>
          <w:p w14:paraId="464C0FB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F04A21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FCC5EA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E57C29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7D2301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8808B79" w14:textId="77777777" w:rsidTr="00145D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09280AE" w14:textId="0EC030B8" w:rsidR="00583786" w:rsidRDefault="00583786" w:rsidP="00583786">
            <w:pPr>
              <w:rPr>
                <w:sz w:val="18"/>
                <w:szCs w:val="18"/>
              </w:rPr>
            </w:pPr>
            <w:r>
              <w:rPr>
                <w:sz w:val="18"/>
                <w:szCs w:val="18"/>
              </w:rPr>
              <w:fldChar w:fldCharType="begin" w:fldLock="1"/>
            </w:r>
            <w:r>
              <w:rPr>
                <w:sz w:val="18"/>
                <w:szCs w:val="18"/>
              </w:rPr>
              <w:instrText>ADDIN CSL_CITATION {"citationItems":[{"id":"ITEM-1","itemData":{"DOI":"10.1007/s11255-016-1231-1","abstract":"© 2016, Springer Science+Business Media Dordrecht. Purpose: High fibroblast growth factor-23 (FGF-23) levels are associated with mortality and cardiovascular events in patients with chronic kidney disease. The aim of this cross-sectional study was to investigate the relationship between plasma FGF-23 levels and coronary artery calcification and carotid artery intima-media thickness (CA-IMT) in hemodialysis (HD) patients. Methods: In this cross-sectional study, plasma intact FGF-23 levels were measured in 229 patients who underwent coronary artery calcification scores (CACs) determined by multi-slice computerized tomography and CA-IMT assessed by using high-resolution color Doppler ultrasonography. Results: Median FGF-23 was 53.5 pg/ml (IQR 30.8–249.5). Median CACs was 98 (IQR 0–531), and the frequency of patients with severe calcification (CACs &gt; 400) was 28.8 %; 27.5 % of cases had no calcification. Mean CA-IMT was 0.78 ± 0.20 mm, and the presence of carotid plaques was 51 % with a mean length 2.1 mm. FGF-23 level was positively correlated with serum calcium (r = 0.337, p &lt; 0.001), phosphate (r = 0.397, p &lt; 0.001) and CACs (r = 0.218, p = 0.001). Neither CA-IMT nor the presence of carotid artery plaques correlated with FGF-23 levels. In adjusted ordinal regression analysis, FGF-23 level was an independent predictor for severe CACs together with age, gender, presence of diabetes, time on dialysis and CA-IMT (model r2 = 0.44, p &lt; 0.001). As a novel finding, the mean CACs was markedly higher in patients with FGF-23 level above median regardless of phosphate levels (p = 0.03). Conclusions: In HD patients, plasma FGF-23 level is superior to phosphate in the prediction of coronary artery calcification. However, FGF-23 is not associated with carotid artery atherosclerosis in HD patients.","author":[{"dropping-particle":"","family":"Turan","given":"Mehmet Nuri","non-dropping-particle":"","parse-names":false,"suffix":""},{"dropping-particle":"","family":"Kircelli","given":"Fatih","non-dropping-particle":"","parse-names":false,"suffix":""},{"dropping-particle":"","family":"Yaprak","given":"Mustafa","non-dropping-particle":"","parse-names":false,"suffix":""},{"dropping-particle":"","family":"Sisman","given":"Ali Riza","non-dropping-particle":"","parse-names":false,"suffix":""},{"dropping-particle":"","family":"Gungor","given":"Ozkan","non-dropping-particle":"","parse-names":false,"suffix":""},{"dropping-particle":"","family":"Bayraktaroglu","given":"Selen","non-dropping-particle":"","parse-names":false,"suffix":""},{"dropping-particle":"","family":"Ozkahya","given":"Mehmet","non-dropping-particle":"","parse-names":false,"suffix":""},{"dropping-particle":"","family":"Asci","given":"Gulay","non-dropping-particle":"","parse-names":false,"suffix":""},{"dropping-particle":"","family":"Floege","given":"Jurgen","non-dropping-particle":"","parse-names":false,"suffix":""},{"dropping-particle":"","family":"Ok","given":"Ercan","non-dropping-particle":"","parse-names":false,"suffix":""}],"container-title":"International Urology and Nephrology","id":"ITEM-1","issue":"4","issued":{"date-parts":[["2016"]]},"page":"609-617","title":"FGF-23 levels are associated with vascular calcification, but not with atherosclerosis, in hemodialysis patients","type":"article-journal","volume":"48"},"uris":["http://www.mendeley.com/documents/?uuid=dcb251fd-576b-300d-b9ac-6f4be83f353a"]}],"mendeley":{"formattedCitation":"(52)","plainTextFormattedCitation":"(52)","previouslyFormattedCitation":"(52)"},"properties":{"noteIndex":0},"schema":"https://github.com/citation-style-language/schema/raw/master/csl-citation.json"}</w:instrText>
            </w:r>
            <w:r>
              <w:rPr>
                <w:sz w:val="18"/>
                <w:szCs w:val="18"/>
              </w:rPr>
              <w:fldChar w:fldCharType="separate"/>
            </w:r>
            <w:r w:rsidRPr="00145DA2">
              <w:rPr>
                <w:b w:val="0"/>
                <w:noProof/>
                <w:sz w:val="18"/>
                <w:szCs w:val="18"/>
              </w:rPr>
              <w:t>(5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5F5AFD" w14:textId="760DEC8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08329C91" w14:textId="32696F7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10.1007/s11255-016-1231-1</w:t>
            </w:r>
          </w:p>
        </w:tc>
        <w:tc>
          <w:tcPr>
            <w:tcW w:w="226" w:type="pct"/>
            <w:tcBorders>
              <w:top w:val="single" w:sz="4" w:space="0" w:color="auto"/>
              <w:left w:val="single" w:sz="4" w:space="0" w:color="auto"/>
              <w:bottom w:val="single" w:sz="4" w:space="0" w:color="auto"/>
              <w:right w:val="single" w:sz="4" w:space="0" w:color="auto"/>
            </w:tcBorders>
          </w:tcPr>
          <w:p w14:paraId="18AD1582" w14:textId="289C6E0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145DA2">
              <w:rPr>
                <w:sz w:val="18"/>
                <w:szCs w:val="18"/>
              </w:rPr>
              <w:t>26865177</w:t>
            </w:r>
          </w:p>
        </w:tc>
        <w:tc>
          <w:tcPr>
            <w:tcW w:w="322" w:type="pct"/>
            <w:tcBorders>
              <w:top w:val="single" w:sz="4" w:space="0" w:color="auto"/>
              <w:left w:val="single" w:sz="4" w:space="0" w:color="auto"/>
              <w:bottom w:val="single" w:sz="4" w:space="0" w:color="auto"/>
              <w:right w:val="single" w:sz="4" w:space="0" w:color="auto"/>
            </w:tcBorders>
          </w:tcPr>
          <w:p w14:paraId="431EE3DC" w14:textId="2D0D22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urkey</w:t>
            </w:r>
          </w:p>
        </w:tc>
        <w:tc>
          <w:tcPr>
            <w:tcW w:w="354" w:type="pct"/>
            <w:tcBorders>
              <w:top w:val="single" w:sz="4" w:space="0" w:color="auto"/>
              <w:left w:val="single" w:sz="4" w:space="0" w:color="auto"/>
              <w:bottom w:val="single" w:sz="4" w:space="0" w:color="auto"/>
              <w:right w:val="single" w:sz="4" w:space="0" w:color="auto"/>
            </w:tcBorders>
          </w:tcPr>
          <w:p w14:paraId="13183B47" w14:textId="4ACDE1D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A6C9CB" w14:textId="3E0B4A22"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09830A9" w14:textId="61C6A79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145DA2">
              <w:rPr>
                <w:sz w:val="18"/>
                <w:szCs w:val="18"/>
              </w:rPr>
              <w:t xml:space="preserve">4.14 </w:t>
            </w:r>
            <w:r>
              <w:rPr>
                <w:sz w:val="18"/>
                <w:szCs w:val="18"/>
              </w:rPr>
              <w:t>(</w:t>
            </w:r>
            <w:r w:rsidRPr="00145DA2">
              <w:rPr>
                <w:sz w:val="18"/>
                <w:szCs w:val="18"/>
              </w:rPr>
              <w:t>2.01–8.51</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98F9AE8" w14:textId="05B57CE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536BC7B" w14:textId="5E8B5BC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6FE97A7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B0B575B" w14:textId="1AA2BFF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D232649" w14:textId="349FC71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24</w:t>
            </w:r>
          </w:p>
        </w:tc>
      </w:tr>
      <w:tr w:rsidR="00583786" w:rsidRPr="0001000C" w14:paraId="6CB20D4F" w14:textId="77777777" w:rsidTr="00F5688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E1AE9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6F2E7A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FAE2951"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73E9FC"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4E42F35"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0F3C2B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282DF98" w14:textId="4312B87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D57767">
              <w:rPr>
                <w:sz w:val="18"/>
                <w:szCs w:val="18"/>
              </w:rPr>
              <w:t xml:space="preserve">FGF-23 (per 50 </w:t>
            </w:r>
            <w:proofErr w:type="spellStart"/>
            <w:r w:rsidRPr="00D57767">
              <w:rPr>
                <w:sz w:val="18"/>
                <w:szCs w:val="18"/>
              </w:rPr>
              <w:t>pg</w:t>
            </w:r>
            <w:proofErr w:type="spellEnd"/>
            <w:r w:rsidRPr="00D57767">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51C8ABA0" w14:textId="00C0523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D57767">
              <w:rPr>
                <w:sz w:val="18"/>
                <w:szCs w:val="18"/>
              </w:rPr>
              <w:t xml:space="preserve">1.17 </w:t>
            </w:r>
            <w:r>
              <w:rPr>
                <w:sz w:val="18"/>
                <w:szCs w:val="18"/>
              </w:rPr>
              <w:t>(</w:t>
            </w:r>
            <w:r w:rsidRPr="00D57767">
              <w:rPr>
                <w:sz w:val="18"/>
                <w:szCs w:val="18"/>
              </w:rPr>
              <w:t>1.05–1.3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A6CF81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175369B"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BCCC5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DF9403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214071"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3B45307E" w14:textId="77777777" w:rsidTr="00F568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A0EE492" w14:textId="6EE35769" w:rsidR="00583786" w:rsidRDefault="00583786" w:rsidP="00583786">
            <w:pPr>
              <w:rPr>
                <w:sz w:val="18"/>
                <w:szCs w:val="18"/>
              </w:rPr>
            </w:pPr>
            <w:r>
              <w:rPr>
                <w:sz w:val="18"/>
                <w:szCs w:val="18"/>
              </w:rPr>
              <w:fldChar w:fldCharType="begin" w:fldLock="1"/>
            </w:r>
            <w:r>
              <w:rPr>
                <w:sz w:val="18"/>
                <w:szCs w:val="18"/>
              </w:rPr>
              <w:instrText>ADDIN CSL_CITATION {"citationItems":[{"id":"ITEM-1","itemData":{"DOI":"10.1111/tri.12151","abstract":"Renal transplant recipients have an increased risk of cardiovascular (CV) disease. Arterial stiffness (AS) and aortic calcifications (ACs) are well-known CV risk factors in patients with chronic kidney disease. We aimed to determine the prognostic value of AS and AC in incident renal transplant recipients (RTRs). We conducted a prospective study in 253 single RTR. AC were scored by means of lumbar X-ray. Carotid-femoral pulse wave velocity (PWV) was assessed in a subgroup of 115 patients. AC were present in 61% of patients. After a mean follow-up of 36 months, 32 CV events occurred in the overall group and 13 events in the PWV subgroup. When we accounted for age, gender, and CV history, AC score (HR, hazard ratio 1.09 per 1 unit increase; 95% CI 1.02-1.17) and PWV (HR 1.45 per 1 m/s; 95% CI 1.16-1.8) remained an independent predictor of CV events in Cox-regression analyses. Using receiver operating characteristics, the area under the curve for predicting CV events amounted to 0.80 and 0.72 for sum AC and PWV, respectively. Both AS and AC are strong predictors of future CV events in an incident RTR population. These vascular assessments are readily available and easy to perform, making them ideal tools for further risk stratification. © 2013 Steunstichting ESOT.","author":[{"dropping-particle":"","family":"Claes","given":"Kathleen J","non-dropping-particle":"","parse-names":false,"suffix":""},{"dropping-particle":"","family":"Heye","given":"Sam","non-dropping-particle":"","parse-names":false,"suffix":""},{"dropping-particle":"","family":"Bammens","given":"Bert","non-dropping-particle":"","parse-names":false,"suffix":""},{"dropping-particle":"","family":"Kuypers","given":"Dirk R","non-dropping-particle":"","parse-names":false,"suffix":""},{"dropping-particle":"","family":"Meijers","given":"Björn","non-dropping-particle":"","parse-names":false,"suffix":""},{"dropping-particle":"","family":"Naesens","given":"Maarten","non-dropping-particle":"","parse-names":false,"suffix":""},{"dropping-particle":"","family":"Vanrenterghem","given":"Yves","non-dropping-particle":"","parse-names":false,"suffix":""},{"dropping-particle":"","family":"Evenepoel","given":"Pieter","non-dropping-particle":"","parse-names":false,"suffix":""}],"container-title":"Transplant International","id":"ITEM-1","issue":"10","issued":{"date-parts":[["2013"]]},"page":"973-981","publisher-place":"K.J. Claes, Department of Nephrology and Renal Transplantation, University Hospitals Leuven, KU Leuven, Herestraat 49, B-3000 Leuven, Belgium","title":"Aortic calcifications and arterial stiffness as predictors of cardiovascular events in incident renal transplant recipients","type":"article-journal","volume":"26"},"uris":["http://www.mendeley.com/documents/?uuid=b84e102b-9721-38e2-b967-db06ac2567d7"]}],"mendeley":{"formattedCitation":"(53)","plainTextFormattedCitation":"(53)","previouslyFormattedCitation":"(53)"},"properties":{"noteIndex":0},"schema":"https://github.com/citation-style-language/schema/raw/master/csl-citation.json"}</w:instrText>
            </w:r>
            <w:r>
              <w:rPr>
                <w:sz w:val="18"/>
                <w:szCs w:val="18"/>
              </w:rPr>
              <w:fldChar w:fldCharType="separate"/>
            </w:r>
            <w:r w:rsidRPr="00B47F17">
              <w:rPr>
                <w:b w:val="0"/>
                <w:noProof/>
                <w:sz w:val="18"/>
                <w:szCs w:val="18"/>
              </w:rPr>
              <w:t>(5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8636344" w14:textId="5A340E0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17E42AAE" w14:textId="45B47020"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27461C2B" w14:textId="3259B68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47B377FC" w14:textId="3B177DF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FC372D">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4B0EDAA2" w14:textId="1C98FA1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3E65BC3" w14:textId="6FCF99C1"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 (%)</w:t>
            </w:r>
          </w:p>
        </w:tc>
        <w:tc>
          <w:tcPr>
            <w:tcW w:w="1837" w:type="pct"/>
            <w:tcBorders>
              <w:top w:val="single" w:sz="4" w:space="0" w:color="auto"/>
              <w:left w:val="single" w:sz="4" w:space="0" w:color="auto"/>
              <w:bottom w:val="single" w:sz="4" w:space="0" w:color="auto"/>
              <w:right w:val="single" w:sz="4" w:space="0" w:color="auto"/>
            </w:tcBorders>
          </w:tcPr>
          <w:p w14:paraId="075AF254" w14:textId="2D68B92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2B0010">
              <w:rPr>
                <w:sz w:val="18"/>
                <w:szCs w:val="18"/>
              </w:rPr>
              <w:t xml:space="preserve">PWV ≤ 7.35 m/s </w:t>
            </w:r>
            <w:r>
              <w:rPr>
                <w:sz w:val="18"/>
                <w:szCs w:val="18"/>
              </w:rPr>
              <w:t>vs. &gt;</w:t>
            </w:r>
            <w:r w:rsidRPr="002B0010">
              <w:rPr>
                <w:sz w:val="18"/>
                <w:szCs w:val="18"/>
              </w:rPr>
              <w:t xml:space="preserve"> 7.35 m/s</w:t>
            </w:r>
            <w:r>
              <w:rPr>
                <w:sz w:val="18"/>
                <w:szCs w:val="18"/>
              </w:rPr>
              <w:t xml:space="preserve">: </w:t>
            </w:r>
            <w:r w:rsidRPr="002B0010">
              <w:rPr>
                <w:sz w:val="18"/>
                <w:szCs w:val="18"/>
              </w:rPr>
              <w:t xml:space="preserve">74 </w:t>
            </w:r>
            <w:r>
              <w:rPr>
                <w:sz w:val="18"/>
                <w:szCs w:val="18"/>
              </w:rPr>
              <w:t xml:space="preserve">vs. </w:t>
            </w:r>
            <w:r w:rsidRPr="002B0010">
              <w:rPr>
                <w:sz w:val="18"/>
                <w:szCs w:val="18"/>
              </w:rPr>
              <w:t>56</w:t>
            </w:r>
            <w:r>
              <w:rPr>
                <w:sz w:val="18"/>
                <w:szCs w:val="18"/>
              </w:rPr>
              <w:t xml:space="preserve">, p = </w:t>
            </w:r>
            <w:r w:rsidRPr="002B0010">
              <w:rPr>
                <w:sz w:val="18"/>
                <w:szCs w:val="18"/>
              </w:rPr>
              <w:t>0.05</w:t>
            </w:r>
          </w:p>
        </w:tc>
        <w:tc>
          <w:tcPr>
            <w:tcW w:w="194" w:type="pct"/>
            <w:tcBorders>
              <w:top w:val="single" w:sz="4" w:space="0" w:color="auto"/>
              <w:left w:val="single" w:sz="4" w:space="0" w:color="auto"/>
              <w:bottom w:val="single" w:sz="4" w:space="0" w:color="auto"/>
              <w:right w:val="single" w:sz="4" w:space="0" w:color="auto"/>
            </w:tcBorders>
          </w:tcPr>
          <w:p w14:paraId="470F339E" w14:textId="18C999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2D3C0998" w14:textId="539EA20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WV</w:t>
            </w:r>
          </w:p>
        </w:tc>
        <w:tc>
          <w:tcPr>
            <w:tcW w:w="258" w:type="pct"/>
            <w:tcBorders>
              <w:top w:val="single" w:sz="4" w:space="0" w:color="auto"/>
              <w:left w:val="single" w:sz="4" w:space="0" w:color="auto"/>
              <w:bottom w:val="single" w:sz="4" w:space="0" w:color="auto"/>
              <w:right w:val="single" w:sz="4" w:space="0" w:color="auto"/>
            </w:tcBorders>
          </w:tcPr>
          <w:p w14:paraId="7348D3D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BF41E8C" w14:textId="3D44955B"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6F44BE4B" w14:textId="419E226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15</w:t>
            </w:r>
          </w:p>
        </w:tc>
      </w:tr>
      <w:tr w:rsidR="00583786" w:rsidRPr="0001000C" w14:paraId="564B9EB9"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93C4A8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0388F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7AA2B7F"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5370CA"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1AE46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4BA0AED" w14:textId="6A9E76E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20422481" w14:textId="6CCEBD6A" w:rsidR="00583786" w:rsidRPr="000638AF"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Gender</w:t>
            </w:r>
          </w:p>
        </w:tc>
        <w:tc>
          <w:tcPr>
            <w:tcW w:w="1837" w:type="pct"/>
            <w:tcBorders>
              <w:top w:val="single" w:sz="4" w:space="0" w:color="auto"/>
              <w:left w:val="single" w:sz="4" w:space="0" w:color="auto"/>
              <w:bottom w:val="single" w:sz="4" w:space="0" w:color="auto"/>
              <w:right w:val="single" w:sz="4" w:space="0" w:color="auto"/>
            </w:tcBorders>
          </w:tcPr>
          <w:p w14:paraId="247F2CD3" w14:textId="6C625FA3"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1.07001</w:t>
            </w:r>
            <w:r>
              <w:rPr>
                <w:sz w:val="18"/>
                <w:szCs w:val="18"/>
              </w:rPr>
              <w:t>, p =</w:t>
            </w:r>
            <w:r w:rsidRPr="000638AF">
              <w:rPr>
                <w:sz w:val="18"/>
                <w:szCs w:val="18"/>
              </w:rPr>
              <w:t xml:space="preserve"> 0.0182</w:t>
            </w:r>
            <w:r>
              <w:rPr>
                <w:sz w:val="18"/>
                <w:szCs w:val="18"/>
              </w:rPr>
              <w:t>, HR</w:t>
            </w:r>
            <w:r w:rsidRPr="000638AF">
              <w:rPr>
                <w:sz w:val="18"/>
                <w:szCs w:val="18"/>
              </w:rPr>
              <w:t xml:space="preserve"> 2.915 </w:t>
            </w:r>
            <w:r>
              <w:rPr>
                <w:sz w:val="18"/>
                <w:szCs w:val="18"/>
              </w:rPr>
              <w:t>(</w:t>
            </w:r>
            <w:r w:rsidRPr="000638AF">
              <w:rPr>
                <w:sz w:val="18"/>
                <w:szCs w:val="18"/>
              </w:rPr>
              <w:t>1.2–7.0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DE76AD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FA082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016ADE9" w14:textId="74CD9556"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rdiovascular events</w:t>
            </w:r>
          </w:p>
        </w:tc>
        <w:tc>
          <w:tcPr>
            <w:tcW w:w="225" w:type="pct"/>
            <w:tcBorders>
              <w:top w:val="single" w:sz="4" w:space="0" w:color="auto"/>
              <w:left w:val="single" w:sz="4" w:space="0" w:color="auto"/>
              <w:bottom w:val="single" w:sz="4" w:space="0" w:color="auto"/>
              <w:right w:val="single" w:sz="4" w:space="0" w:color="auto"/>
            </w:tcBorders>
          </w:tcPr>
          <w:p w14:paraId="211A87E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DC94F8"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247706A4" w14:textId="77777777" w:rsidTr="00B07F5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6CA2D1B" w14:textId="0A7E34EB"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5313A75"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C9C3F38"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1322156"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B35997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24E218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A6A39ED" w14:textId="69E2EB58" w:rsidR="00583786" w:rsidRPr="00D57767"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0638AF">
              <w:rPr>
                <w:sz w:val="18"/>
                <w:szCs w:val="18"/>
              </w:rPr>
              <w:t>AC present</w:t>
            </w:r>
          </w:p>
        </w:tc>
        <w:tc>
          <w:tcPr>
            <w:tcW w:w="1837" w:type="pct"/>
            <w:tcBorders>
              <w:top w:val="single" w:sz="4" w:space="0" w:color="auto"/>
              <w:left w:val="single" w:sz="4" w:space="0" w:color="auto"/>
              <w:bottom w:val="single" w:sz="4" w:space="0" w:color="auto"/>
              <w:right w:val="single" w:sz="4" w:space="0" w:color="auto"/>
            </w:tcBorders>
          </w:tcPr>
          <w:p w14:paraId="183CFDF6" w14:textId="2FF6B5B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Parameter estimate = </w:t>
            </w:r>
            <w:r w:rsidRPr="000638AF">
              <w:rPr>
                <w:sz w:val="18"/>
                <w:szCs w:val="18"/>
              </w:rPr>
              <w:t>3.07957</w:t>
            </w:r>
            <w:r>
              <w:rPr>
                <w:sz w:val="18"/>
                <w:szCs w:val="18"/>
              </w:rPr>
              <w:t>, p =</w:t>
            </w:r>
            <w:r w:rsidRPr="000638AF">
              <w:rPr>
                <w:sz w:val="18"/>
                <w:szCs w:val="18"/>
              </w:rPr>
              <w:t xml:space="preserve"> 0.0024</w:t>
            </w:r>
            <w:r>
              <w:rPr>
                <w:sz w:val="18"/>
                <w:szCs w:val="18"/>
              </w:rPr>
              <w:t xml:space="preserve">, HR </w:t>
            </w:r>
            <w:r w:rsidRPr="000638AF">
              <w:rPr>
                <w:sz w:val="18"/>
                <w:szCs w:val="18"/>
              </w:rPr>
              <w:t xml:space="preserve">21.749 </w:t>
            </w:r>
            <w:r>
              <w:rPr>
                <w:sz w:val="18"/>
                <w:szCs w:val="18"/>
              </w:rPr>
              <w:t>(</w:t>
            </w:r>
            <w:r w:rsidRPr="000638AF">
              <w:rPr>
                <w:sz w:val="18"/>
                <w:szCs w:val="18"/>
              </w:rPr>
              <w:t>2.97–159.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6E7771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CFC9ED" w14:textId="2B3B54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w:t>
            </w:r>
          </w:p>
        </w:tc>
        <w:tc>
          <w:tcPr>
            <w:tcW w:w="258" w:type="pct"/>
            <w:tcBorders>
              <w:top w:val="single" w:sz="4" w:space="0" w:color="auto"/>
              <w:left w:val="single" w:sz="4" w:space="0" w:color="auto"/>
              <w:bottom w:val="single" w:sz="4" w:space="0" w:color="auto"/>
              <w:right w:val="single" w:sz="4" w:space="0" w:color="auto"/>
            </w:tcBorders>
          </w:tcPr>
          <w:p w14:paraId="46826197" w14:textId="6FD7024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E6A531"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55BF94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154E6B1C" w14:textId="77777777" w:rsidTr="00B07F5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B255B5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32DECE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3E61AA8"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99767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62D8D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224DA76"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ADDC978" w14:textId="1BBA3910"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C score</w:t>
            </w:r>
          </w:p>
        </w:tc>
        <w:tc>
          <w:tcPr>
            <w:tcW w:w="1837" w:type="pct"/>
            <w:tcBorders>
              <w:top w:val="single" w:sz="4" w:space="0" w:color="auto"/>
              <w:left w:val="single" w:sz="4" w:space="0" w:color="auto"/>
              <w:bottom w:val="single" w:sz="4" w:space="0" w:color="auto"/>
              <w:right w:val="single" w:sz="4" w:space="0" w:color="auto"/>
            </w:tcBorders>
          </w:tcPr>
          <w:p w14:paraId="4986C9F3" w14:textId="036C5B7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Parameter estimate = </w:t>
            </w:r>
            <w:r w:rsidRPr="000638AF">
              <w:rPr>
                <w:sz w:val="18"/>
                <w:szCs w:val="18"/>
              </w:rPr>
              <w:t>0.16250</w:t>
            </w:r>
            <w:r>
              <w:rPr>
                <w:sz w:val="18"/>
                <w:szCs w:val="18"/>
              </w:rPr>
              <w:t>, p</w:t>
            </w:r>
            <w:r w:rsidRPr="000638AF">
              <w:rPr>
                <w:sz w:val="18"/>
                <w:szCs w:val="18"/>
              </w:rPr>
              <w:t xml:space="preserve"> &lt;0.0001</w:t>
            </w:r>
            <w:r>
              <w:rPr>
                <w:sz w:val="18"/>
                <w:szCs w:val="18"/>
              </w:rPr>
              <w:t>, HR</w:t>
            </w:r>
            <w:r w:rsidRPr="000638AF">
              <w:rPr>
                <w:sz w:val="18"/>
                <w:szCs w:val="18"/>
              </w:rPr>
              <w:t xml:space="preserve"> 1.176 </w:t>
            </w:r>
            <w:r>
              <w:rPr>
                <w:sz w:val="18"/>
                <w:szCs w:val="18"/>
              </w:rPr>
              <w:t>(</w:t>
            </w:r>
            <w:r w:rsidRPr="000638AF">
              <w:rPr>
                <w:sz w:val="18"/>
                <w:szCs w:val="18"/>
              </w:rPr>
              <w:t>1.11–1.2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2FE4272"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F480114" w14:textId="52A3072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E4B2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76372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2E3259"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3798ED7" w14:textId="77777777" w:rsidTr="00FC37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96E97A4" w14:textId="535DA949" w:rsidR="00583786" w:rsidRDefault="00583786" w:rsidP="00583786">
            <w:pPr>
              <w:rPr>
                <w:sz w:val="18"/>
                <w:szCs w:val="18"/>
              </w:rPr>
            </w:pPr>
            <w:r>
              <w:rPr>
                <w:sz w:val="18"/>
                <w:szCs w:val="18"/>
              </w:rPr>
              <w:fldChar w:fldCharType="begin" w:fldLock="1"/>
            </w:r>
            <w:r>
              <w:rPr>
                <w:sz w:val="18"/>
                <w:szCs w:val="18"/>
              </w:rPr>
              <w:instrText>ADDIN CSL_CITATION {"citationItems":[{"id":"ITEM-1","itemData":{"DOI":"10.1016/j.bone.2011.01.016","ISSN":"1873-2763","abstract":"Vascular calcification (VC) is highly prevalent in CKD and leads to increased vascular stiffness and cardiovascular disease (CVD). Non-traditional cardiovascular risk factors include abnormal bone turnover and/or dysregulation of the calcification inhibitors, although their relative contribution remains unclear. We investigated the association between bone turnover, the calcification inhibitors (matrix gla protein; MGP and Fetuin-A), and the phosphate regulating hormone; fibroblast growth factor-23 (FGF-23) and arterial stiffness in pre-dialysis CKD patients. One hundred and forty-five patients with CKD stages 1-4 (74 M, 71 F) aged (mean [SD]) 53 [14] years were studied. Bone turnover markers (bone-specific alkaline phosphatase (BALP) and tartrate-resistant acid phosphatase (TRACP)) and MGP, Fetuin-A and FGF-23 were determined. BMD was measured at the lumbar spine (LS), femoral neck (FN), forearm (FARM) and total hip (TH). Arterial stiffness was assessed by contour analysis of digital volume pulse (SI(DVP)). There was a significant positive correlation between TRACP:BALP ratio and SI(DVP) ( r=0.19, p=0.023). Following multi-linear regression analysis, significant associations were seen between serum BALP (p=0.037), TRACP (p=0.009) and TRACP:BALP ratio (p=0.001) and SI(DVP) independently of traditional CVD risk factors. No significant relationship between SI(DVP) and MGP, Fetuin-A and FGF-23 was observed. A significant negative correlation was seen between BMD at the FARM and SI(DVP) in CKD stage 4 (r=-0.35, p=0.024). The association remained significant following correction for age, gender and cardiovascular risk factors (p=0.029). Our data suggest a link between imbalances in bone turnover and arterial stiffness in pre-dialysis CKD. Longitudinal studies are needed to evaluate the clinical usefulness of these bone turnover markers as predictors of CVD in CKD. (Copyright © 2011 Elsevier Inc. All rights reserved.)","author":[{"dropping-particle":"","family":"Manghat","given":"P","non-dropping-particle":"","parse-names":false,"suffix":""},{"dropping-particle":"","family":"Souleimanova","given":"I","non-dropping-particle":"","parse-names":false,"suffix":""},{"dropping-particle":"","family":"Cheung","given":"J","non-dropping-particle":"","parse-names":false,"suffix":""},{"dropping-particle":"","family":"Wierzbicki","given":"A S","non-dropping-particle":"","parse-names":false,"suffix":""},{"dropping-particle":"","family":"Harrington","given":"D J","non-dropping-particle":"","parse-names":false,"suffix":""},{"dropping-particle":"","family":"Shearer","given":"M J","non-dropping-particle":"","parse-names":false,"suffix":""},{"dropping-particle":"","family":"Chowienczyk","given":"P","non-dropping-particle":"","parse-names":false,"suffix":""},{"dropping-particle":"","family":"Fogelman","given":"I","non-dropping-particle":"","parse-names":false,"suffix":""},{"dropping-particle":"","family":"Nerlander","given":"M","non-dropping-particle":"","parse-names":false,"suffix":""},{"dropping-particle":"","family":"Goldsmith","given":"D","non-dropping-particle":"","parse-names":false,"suffix":""},{"dropping-particle":"","family":"Hampson","given":"G","non-dropping-particle":"","parse-names":false,"suffix":""}],"container-title":"Bone","id":"ITEM-1","issue":"5","issued":{"date-parts":[["2011","5","1"]]},"note":"Accession Number: 21281749. Language: English. Date Revised: 20161125. Date Created: 20110202. Date Completed: 20110811. Update Code: 20210210. Publication Type: Journal Article. Journal ID: 8504048. Publication Model: Print-Electronic. Cited Medium: Internet. NLM ISO Abbr: Bone. Comment: Erratum in: Bone. 2011 Sep;49(3):588. Nerlander, M [removed]; Chowiencki, P [corrected to Chowienczyk, P].. Erratum in: Bone. 2013 Mar;53(1):319. Nerlander, M [added].. Linking ISSN: 18732763. Subset: MEDLINE; Date of Electronic Publication: 2011 Jan 31. Current Imprints: Publication: New York : Elsevier Science; Original Imprints: Publication: Elmsford, NY : Pergamon Press, c1985-","page":"1127-1132","publisher":"Elsevier Science","publisher-place":"Department of Chemical Pathology, St Thomas' Hospital, London, UK.","title":"Association of bone turnover markers and arterial stiffness in pre-dialysis chronic kidney disease (CKD).","type":"article-journal","volume":"48"},"uris":["http://www.mendeley.com/documents/?uuid=48ab9aeb-e016-4d82-9296-7239c19b2f02"]}],"mendeley":{"formattedCitation":"(54)","plainTextFormattedCitation":"(54)","previouslyFormattedCitation":"(54)"},"properties":{"noteIndex":0},"schema":"https://github.com/citation-style-language/schema/raw/master/csl-citation.json"}</w:instrText>
            </w:r>
            <w:r>
              <w:rPr>
                <w:sz w:val="18"/>
                <w:szCs w:val="18"/>
              </w:rPr>
              <w:fldChar w:fldCharType="separate"/>
            </w:r>
            <w:r w:rsidRPr="00851A91">
              <w:rPr>
                <w:b w:val="0"/>
                <w:noProof/>
                <w:sz w:val="18"/>
                <w:szCs w:val="18"/>
              </w:rPr>
              <w:t>(5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2BC2F52" w14:textId="174B0E6F"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58700DDE" w14:textId="3C90B94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10.1016/j.bone.2011.01.016</w:t>
            </w:r>
          </w:p>
        </w:tc>
        <w:tc>
          <w:tcPr>
            <w:tcW w:w="226" w:type="pct"/>
            <w:tcBorders>
              <w:top w:val="single" w:sz="4" w:space="0" w:color="auto"/>
              <w:left w:val="single" w:sz="4" w:space="0" w:color="auto"/>
              <w:bottom w:val="single" w:sz="4" w:space="0" w:color="auto"/>
              <w:right w:val="single" w:sz="4" w:space="0" w:color="auto"/>
            </w:tcBorders>
          </w:tcPr>
          <w:p w14:paraId="5DD0D683" w14:textId="077C93B6"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851A91">
              <w:rPr>
                <w:sz w:val="18"/>
                <w:szCs w:val="18"/>
              </w:rPr>
              <w:t>21281749</w:t>
            </w:r>
          </w:p>
        </w:tc>
        <w:tc>
          <w:tcPr>
            <w:tcW w:w="322" w:type="pct"/>
            <w:tcBorders>
              <w:top w:val="single" w:sz="4" w:space="0" w:color="auto"/>
              <w:left w:val="single" w:sz="4" w:space="0" w:color="auto"/>
              <w:bottom w:val="single" w:sz="4" w:space="0" w:color="auto"/>
              <w:right w:val="single" w:sz="4" w:space="0" w:color="auto"/>
            </w:tcBorders>
          </w:tcPr>
          <w:p w14:paraId="2FC249C4" w14:textId="6CD32F5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B94A670" w14:textId="54926CDA"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0C20668" w14:textId="72041D7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w:t>
            </w:r>
            <w:r w:rsidRPr="001A68A0">
              <w:rPr>
                <w:sz w:val="18"/>
                <w:szCs w:val="18"/>
              </w:rPr>
              <w:t>ender</w:t>
            </w:r>
          </w:p>
        </w:tc>
        <w:tc>
          <w:tcPr>
            <w:tcW w:w="1837" w:type="pct"/>
            <w:tcBorders>
              <w:top w:val="single" w:sz="4" w:space="0" w:color="auto"/>
              <w:left w:val="single" w:sz="4" w:space="0" w:color="auto"/>
              <w:bottom w:val="single" w:sz="4" w:space="0" w:color="auto"/>
              <w:right w:val="single" w:sz="4" w:space="0" w:color="auto"/>
            </w:tcBorders>
          </w:tcPr>
          <w:p w14:paraId="4E7C96F3" w14:textId="43C866E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DD4BD0">
              <w:rPr>
                <w:sz w:val="18"/>
                <w:szCs w:val="18"/>
              </w:rPr>
              <w:t xml:space="preserve"> = </w:t>
            </w:r>
            <w:r w:rsidRPr="001A68A0">
              <w:rPr>
                <w:sz w:val="18"/>
                <w:szCs w:val="18"/>
              </w:rPr>
              <w:t>0.29</w:t>
            </w:r>
            <w:r>
              <w:rPr>
                <w:sz w:val="18"/>
                <w:szCs w:val="18"/>
              </w:rPr>
              <w:t>, t =</w:t>
            </w:r>
            <w:r w:rsidRPr="001A68A0">
              <w:rPr>
                <w:sz w:val="18"/>
                <w:szCs w:val="18"/>
              </w:rPr>
              <w:t>2.04</w:t>
            </w:r>
            <w:r>
              <w:rPr>
                <w:sz w:val="18"/>
                <w:szCs w:val="18"/>
              </w:rPr>
              <w:t>, p =</w:t>
            </w:r>
            <w:r w:rsidRPr="001A68A0">
              <w:rPr>
                <w:sz w:val="18"/>
                <w:szCs w:val="18"/>
              </w:rPr>
              <w:t>0.049</w:t>
            </w:r>
          </w:p>
        </w:tc>
        <w:tc>
          <w:tcPr>
            <w:tcW w:w="194" w:type="pct"/>
            <w:tcBorders>
              <w:top w:val="single" w:sz="4" w:space="0" w:color="auto"/>
              <w:left w:val="single" w:sz="4" w:space="0" w:color="auto"/>
              <w:bottom w:val="single" w:sz="4" w:space="0" w:color="auto"/>
              <w:right w:val="single" w:sz="4" w:space="0" w:color="auto"/>
            </w:tcBorders>
          </w:tcPr>
          <w:p w14:paraId="1CB7D9F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30E172" w14:textId="2164F8A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rterial Stiffness (SIDVP)</w:t>
            </w:r>
          </w:p>
        </w:tc>
        <w:tc>
          <w:tcPr>
            <w:tcW w:w="258" w:type="pct"/>
            <w:tcBorders>
              <w:top w:val="single" w:sz="4" w:space="0" w:color="auto"/>
              <w:left w:val="single" w:sz="4" w:space="0" w:color="auto"/>
              <w:bottom w:val="single" w:sz="4" w:space="0" w:color="auto"/>
              <w:right w:val="single" w:sz="4" w:space="0" w:color="auto"/>
            </w:tcBorders>
          </w:tcPr>
          <w:p w14:paraId="7245A5A8"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4F116AA" w14:textId="567392F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w:t>
            </w:r>
          </w:p>
        </w:tc>
        <w:tc>
          <w:tcPr>
            <w:tcW w:w="229" w:type="pct"/>
            <w:tcBorders>
              <w:top w:val="single" w:sz="4" w:space="0" w:color="auto"/>
              <w:left w:val="single" w:sz="4" w:space="0" w:color="auto"/>
              <w:bottom w:val="single" w:sz="4" w:space="0" w:color="auto"/>
            </w:tcBorders>
          </w:tcPr>
          <w:p w14:paraId="5FFF62AE" w14:textId="446C8065"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5</w:t>
            </w:r>
          </w:p>
        </w:tc>
      </w:tr>
      <w:tr w:rsidR="00583786" w:rsidRPr="0001000C" w14:paraId="50460810" w14:textId="77777777" w:rsidTr="00FC372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0E562B" w14:textId="350765BC" w:rsidR="00583786" w:rsidRDefault="00583786" w:rsidP="00583786">
            <w:pPr>
              <w:rPr>
                <w:sz w:val="18"/>
                <w:szCs w:val="18"/>
              </w:rPr>
            </w:pPr>
            <w:r>
              <w:rPr>
                <w:sz w:val="18"/>
                <w:szCs w:val="18"/>
              </w:rPr>
              <w:fldChar w:fldCharType="begin" w:fldLock="1"/>
            </w:r>
            <w:r>
              <w:rPr>
                <w:sz w:val="18"/>
                <w:szCs w:val="18"/>
              </w:rPr>
              <w:instrText>ADDIN CSL_CITATION {"citationItems":[{"id":"ITEM-1","itemData":{"DOI":"10.1159/000334597","abstract":"Background/Aims: Sudden death is the major cause of cardiac mortality in dialysis patients, accounting for approximately 60% of cardiovascular deaths. A prolonged QT interval and arterial calcification have been associated with increased cardiovascular morbidity and mortality in different patient populations including patients with chronic kidney disease (CKD). In the present study, we aimed to elucidate the association of vascular calcification with corrected QT interval duration in patients with end-stage renal disease. Methods: We performed a single-center cross-sectional study in patients referred for renal transplantation. Patients taking QT-prolonging agents or with conduction abnormalities were excluded. Aortic calcifications were scored by means of lumbar X-rays. Results: In the final analysis, 193 patients (118 men, 52 years old) were included. A prolonged QT interval was observed in 26% of the patients. Multivariate analysis showed an independent and direct association between corrected QT duration and the extent of aortic calcifications (p = 0.0004) independent of age, gender, cardiovascular history, electrolytes and parameters of mineral metabolism. Conclusions: A prolonged QT interval is prevalent in patients with CKD stage 5D. Aortic calcification is associated with a prolonged QT duration, independent of traditional determinants. Copyright © 2011 S. Karger AG, Basel","author":[{"dropping-particle":"","family":"Claes","given":"Kathleen J","non-dropping-particle":"","parse-names":false,"suffix":""},{"dropping-particle":"","family":"Heye","given":"Sam","non-dropping-particle":"","parse-names":false,"suffix":""},{"dropping-particle":"","family":"Nuyens","given":"Dieter","non-dropping-particle":"","parse-names":false,"suffix":""},{"dropping-particle":"","family":"Bammens","given":"Bert","non-dropping-particle":"","parse-names":false,"suffix":""},{"dropping-particle":"","family":"Kuypers","given":"Dirk R","non-dropping-particle":"","parse-names":false,"suffix":""},{"dropping-particle":"","family":"Vanrenterghem","given":"Yves","non-dropping-particle":"","parse-names":false,"suffix":""},{"dropping-particle":"","family":"Evenepoel","given":"Pieter","non-dropping-particle":"","parse-names":false,"suffix":""}],"container-title":"American Journal of Nephrology","id":"ITEM-1","issue":"1","issued":{"date-parts":[["2012"]]},"page":"24-30","publisher":"Karger AG","publisher-place":"Department of Nephrology and Renal Transplantation, University Hospital Gasthuisberg, Leuven, Belgium. kathleen.claes@uzleuven.be","title":"Impact of vascular calcification on corrected QT interval at the time of renal transplantation.","type":"article-journal","volume":"35"},"uris":["http://www.mendeley.com/documents/?uuid=7aa828c8-b6df-37dd-8181-5893b3e6aba8"]}],"mendeley":{"formattedCitation":"(55)","plainTextFormattedCitation":"(55)","previouslyFormattedCitation":"(55)"},"properties":{"noteIndex":0},"schema":"https://github.com/citation-style-language/schema/raw/master/csl-citation.json"}</w:instrText>
            </w:r>
            <w:r>
              <w:rPr>
                <w:sz w:val="18"/>
                <w:szCs w:val="18"/>
              </w:rPr>
              <w:fldChar w:fldCharType="separate"/>
            </w:r>
            <w:r w:rsidRPr="00442241">
              <w:rPr>
                <w:b w:val="0"/>
                <w:noProof/>
                <w:sz w:val="18"/>
                <w:szCs w:val="18"/>
              </w:rPr>
              <w:t>(5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F0C990C" w14:textId="2D7B86FC"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1582AA4" w14:textId="5F7240C2"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10.1159/000334597</w:t>
            </w:r>
          </w:p>
        </w:tc>
        <w:tc>
          <w:tcPr>
            <w:tcW w:w="226" w:type="pct"/>
            <w:tcBorders>
              <w:top w:val="single" w:sz="4" w:space="0" w:color="auto"/>
              <w:left w:val="single" w:sz="4" w:space="0" w:color="auto"/>
              <w:bottom w:val="single" w:sz="4" w:space="0" w:color="auto"/>
              <w:right w:val="single" w:sz="4" w:space="0" w:color="auto"/>
            </w:tcBorders>
          </w:tcPr>
          <w:p w14:paraId="7E68A1C7" w14:textId="02B2BEFD"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22143191</w:t>
            </w:r>
          </w:p>
        </w:tc>
        <w:tc>
          <w:tcPr>
            <w:tcW w:w="322" w:type="pct"/>
            <w:tcBorders>
              <w:top w:val="single" w:sz="4" w:space="0" w:color="auto"/>
              <w:left w:val="single" w:sz="4" w:space="0" w:color="auto"/>
              <w:bottom w:val="single" w:sz="4" w:space="0" w:color="auto"/>
              <w:right w:val="single" w:sz="4" w:space="0" w:color="auto"/>
            </w:tcBorders>
          </w:tcPr>
          <w:p w14:paraId="0F134515" w14:textId="5EBDF992"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442241">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714DFEC8" w14:textId="60776E6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8343BC9" w14:textId="380DCC4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66E6750B" w14:textId="6CFB7CE4"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Univariate: Parameter estimate = </w:t>
            </w:r>
            <w:r w:rsidRPr="00B47F17">
              <w:rPr>
                <w:sz w:val="18"/>
                <w:szCs w:val="18"/>
              </w:rPr>
              <w:t>–7.9</w:t>
            </w:r>
            <w:r>
              <w:rPr>
                <w:sz w:val="18"/>
                <w:szCs w:val="18"/>
              </w:rPr>
              <w:t xml:space="preserve">, p = </w:t>
            </w:r>
            <w:r w:rsidRPr="00B47F17">
              <w:rPr>
                <w:sz w:val="18"/>
                <w:szCs w:val="18"/>
              </w:rPr>
              <w:t>0.05</w:t>
            </w:r>
            <w:r>
              <w:rPr>
                <w:sz w:val="18"/>
                <w:szCs w:val="18"/>
              </w:rPr>
              <w:t>, R</w:t>
            </w:r>
            <w:r w:rsidRPr="00442241">
              <w:rPr>
                <w:sz w:val="18"/>
                <w:szCs w:val="18"/>
                <w:vertAlign w:val="superscript"/>
              </w:rPr>
              <w:t>2</w:t>
            </w:r>
            <w:r>
              <w:rPr>
                <w:sz w:val="18"/>
                <w:szCs w:val="18"/>
              </w:rPr>
              <w:t xml:space="preserve"> =</w:t>
            </w:r>
            <w:r w:rsidRPr="00B47F17">
              <w:rPr>
                <w:sz w:val="18"/>
                <w:szCs w:val="18"/>
              </w:rPr>
              <w:t xml:space="preserve"> 0.014</w:t>
            </w:r>
          </w:p>
        </w:tc>
        <w:tc>
          <w:tcPr>
            <w:tcW w:w="194" w:type="pct"/>
            <w:tcBorders>
              <w:top w:val="single" w:sz="4" w:space="0" w:color="auto"/>
              <w:left w:val="single" w:sz="4" w:space="0" w:color="auto"/>
              <w:bottom w:val="single" w:sz="4" w:space="0" w:color="auto"/>
              <w:right w:val="single" w:sz="4" w:space="0" w:color="auto"/>
            </w:tcBorders>
          </w:tcPr>
          <w:p w14:paraId="32251DD5" w14:textId="56B9A31A"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4F6515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9C4696" w14:textId="3F3DA6E8"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Prolonged corrected QT interval</w:t>
            </w:r>
          </w:p>
        </w:tc>
        <w:tc>
          <w:tcPr>
            <w:tcW w:w="225" w:type="pct"/>
            <w:tcBorders>
              <w:top w:val="single" w:sz="4" w:space="0" w:color="auto"/>
              <w:left w:val="single" w:sz="4" w:space="0" w:color="auto"/>
              <w:bottom w:val="single" w:sz="4" w:space="0" w:color="auto"/>
              <w:right w:val="single" w:sz="4" w:space="0" w:color="auto"/>
            </w:tcBorders>
          </w:tcPr>
          <w:p w14:paraId="6E4CAE3F" w14:textId="56553D75"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0EC5AB37" w14:textId="11B96F1F"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93</w:t>
            </w:r>
          </w:p>
        </w:tc>
      </w:tr>
      <w:tr w:rsidR="00583786" w:rsidRPr="0001000C" w14:paraId="33305742" w14:textId="77777777" w:rsidTr="002C7E8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3063542"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035D75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928DC0"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54EFAA" w14:textId="77777777"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E7B42B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BA7CE9"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256ACBF" w14:textId="5A13C97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442241">
              <w:rPr>
                <w:sz w:val="18"/>
                <w:szCs w:val="18"/>
              </w:rPr>
              <w:t xml:space="preserve">Aortic calcification score </w:t>
            </w:r>
          </w:p>
        </w:tc>
        <w:tc>
          <w:tcPr>
            <w:tcW w:w="1837" w:type="pct"/>
            <w:tcBorders>
              <w:top w:val="single" w:sz="4" w:space="0" w:color="auto"/>
              <w:left w:val="single" w:sz="4" w:space="0" w:color="auto"/>
              <w:bottom w:val="single" w:sz="4" w:space="0" w:color="auto"/>
              <w:right w:val="single" w:sz="4" w:space="0" w:color="auto"/>
            </w:tcBorders>
          </w:tcPr>
          <w:p w14:paraId="722DD468" w14:textId="3437D1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Univariate: Parameter estimate = </w:t>
            </w:r>
            <w:r w:rsidRPr="00442241">
              <w:rPr>
                <w:sz w:val="18"/>
                <w:szCs w:val="18"/>
              </w:rPr>
              <w:t>1.12</w:t>
            </w:r>
            <w:r>
              <w:rPr>
                <w:sz w:val="18"/>
                <w:szCs w:val="18"/>
              </w:rPr>
              <w:t>, p=</w:t>
            </w:r>
            <w:r w:rsidRPr="00442241">
              <w:rPr>
                <w:sz w:val="18"/>
                <w:szCs w:val="18"/>
              </w:rPr>
              <w:t xml:space="preserve"> 0.0017</w:t>
            </w:r>
            <w:r>
              <w:rPr>
                <w:sz w:val="18"/>
                <w:szCs w:val="18"/>
              </w:rPr>
              <w:t>, R</w:t>
            </w:r>
            <w:r w:rsidRPr="00442241">
              <w:rPr>
                <w:sz w:val="18"/>
                <w:szCs w:val="18"/>
                <w:vertAlign w:val="superscript"/>
              </w:rPr>
              <w:t>2</w:t>
            </w:r>
            <w:r>
              <w:rPr>
                <w:sz w:val="18"/>
                <w:szCs w:val="18"/>
                <w:vertAlign w:val="superscript"/>
              </w:rPr>
              <w:t xml:space="preserve"> </w:t>
            </w:r>
            <w:r>
              <w:rPr>
                <w:sz w:val="18"/>
                <w:szCs w:val="18"/>
              </w:rPr>
              <w:t>=</w:t>
            </w:r>
            <w:r w:rsidRPr="00442241">
              <w:rPr>
                <w:sz w:val="18"/>
                <w:szCs w:val="18"/>
              </w:rPr>
              <w:t xml:space="preserve"> 0.045</w:t>
            </w:r>
          </w:p>
        </w:tc>
        <w:tc>
          <w:tcPr>
            <w:tcW w:w="194" w:type="pct"/>
            <w:tcBorders>
              <w:top w:val="single" w:sz="4" w:space="0" w:color="auto"/>
              <w:left w:val="single" w:sz="4" w:space="0" w:color="auto"/>
              <w:bottom w:val="single" w:sz="4" w:space="0" w:color="auto"/>
              <w:right w:val="single" w:sz="4" w:space="0" w:color="auto"/>
            </w:tcBorders>
          </w:tcPr>
          <w:p w14:paraId="633A7C63"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5C2BD4D" w14:textId="7AD4CCF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ortic calcification score</w:t>
            </w:r>
          </w:p>
        </w:tc>
        <w:tc>
          <w:tcPr>
            <w:tcW w:w="258" w:type="pct"/>
            <w:tcBorders>
              <w:top w:val="single" w:sz="4" w:space="0" w:color="auto"/>
              <w:left w:val="single" w:sz="4" w:space="0" w:color="auto"/>
              <w:bottom w:val="single" w:sz="4" w:space="0" w:color="auto"/>
              <w:right w:val="single" w:sz="4" w:space="0" w:color="auto"/>
            </w:tcBorders>
          </w:tcPr>
          <w:p w14:paraId="2AE51CEC"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2935D6E"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A741AAD"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r>
      <w:tr w:rsidR="00583786" w:rsidRPr="0001000C" w14:paraId="4F36B647" w14:textId="77777777" w:rsidTr="00ED39C7">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143BFF4"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F27CDC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50E38D7"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DA75902"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0E97CF"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2E2EA9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64E8F94" w14:textId="77777777"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6BFFEFA" w14:textId="29A746DD"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 xml:space="preserve">In multivariate linear regression analysis, female gender, a higher aortic calcification </w:t>
            </w:r>
            <w:r>
              <w:rPr>
                <w:sz w:val="18"/>
                <w:szCs w:val="18"/>
              </w:rPr>
              <w:t>s</w:t>
            </w:r>
            <w:r w:rsidRPr="002C7E89">
              <w:rPr>
                <w:sz w:val="18"/>
                <w:szCs w:val="18"/>
              </w:rPr>
              <w:t>core, hematocrit and PTH levels and lower calcium</w:t>
            </w:r>
            <w:r>
              <w:rPr>
                <w:sz w:val="18"/>
                <w:szCs w:val="18"/>
              </w:rPr>
              <w:t xml:space="preserve"> </w:t>
            </w:r>
            <w:r w:rsidRPr="002C7E89">
              <w:rPr>
                <w:sz w:val="18"/>
                <w:szCs w:val="18"/>
              </w:rPr>
              <w:t>and potassium levels were found to be independently</w:t>
            </w:r>
          </w:p>
          <w:p w14:paraId="7EE6E9BE" w14:textId="6119D891"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sidRPr="002C7E89">
              <w:rPr>
                <w:sz w:val="18"/>
                <w:szCs w:val="18"/>
              </w:rPr>
              <w:t>associated with QTc. These variables explain 21% of</w:t>
            </w:r>
            <w:r>
              <w:rPr>
                <w:sz w:val="18"/>
                <w:szCs w:val="18"/>
              </w:rPr>
              <w:t xml:space="preserve"> </w:t>
            </w:r>
            <w:r w:rsidRPr="002C7E89">
              <w:rPr>
                <w:sz w:val="18"/>
                <w:szCs w:val="18"/>
              </w:rPr>
              <w:t xml:space="preserve">the variability of QTc. Similar associations were found for </w:t>
            </w:r>
            <w:proofErr w:type="spellStart"/>
            <w:r w:rsidRPr="002C7E89">
              <w:rPr>
                <w:sz w:val="18"/>
                <w:szCs w:val="18"/>
              </w:rPr>
              <w:t>JTc</w:t>
            </w:r>
            <w:proofErr w:type="spellEnd"/>
            <w:r w:rsidRPr="002C7E8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7BA21B1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4F5AE40"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02A9AF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D8743FA"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47B6A4"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0EB3153B" w14:textId="77777777" w:rsidTr="00ED39C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5D92F6A" w14:textId="5EF11610" w:rsidR="00583786" w:rsidRDefault="00583786" w:rsidP="00583786">
            <w:pPr>
              <w:rPr>
                <w:sz w:val="18"/>
                <w:szCs w:val="18"/>
              </w:rPr>
            </w:pPr>
            <w:r>
              <w:rPr>
                <w:sz w:val="18"/>
                <w:szCs w:val="18"/>
              </w:rPr>
              <w:fldChar w:fldCharType="begin" w:fldLock="1"/>
            </w:r>
            <w:r>
              <w:rPr>
                <w:sz w:val="18"/>
                <w:szCs w:val="18"/>
              </w:rPr>
              <w:instrText>ADDIN CSL_CITATION {"citationItems":[{"id":"ITEM-1","itemData":{"DOI":"10.1038/ki.2015.194","abstract":"Sclerostin, an osteocyte-derived inhibitor of bone formation, is linked\nto mineral bone disorder. In order to validate its potential as a\npredictor of vascular calcification, we explored associations of\ncirculating sclerostin with measures of calcification in 89 epigastric\nartery biopsies from patients with end-stage renal disease.\nSignificantly higher sclerostin levels were found in the serum of\npatients with epigastric and coronary artery calcification\n(calcification score 100 or more). In Spearman's rank correlations,\nsclerostin levels significantly associated with age, intact parathyroid\nhormone, bone-specific alkaline phosphatase, and percent calcification.\nMultivariable regression showed that age, male gender, and sclerostin\neach significantly associated with the presence of medial vascular\ncalcification. Receiver operating characteristic curve analysis showed\nthat sclerostin (AUC 0.68) predicted vascular calcification. Vascular\nsclerostin mRNA and protein expressions were low or absent, and did not\ndiffer between calcified and non-calcified vessels, suggesting that the\nvasculature is not a major contributor to circulating levels. Thus, high\nserum sclerostin levels associate with the extent of vascular\ncalcification as evaluated both by coronary artery CT and scoring of\nepigastric artery calcification. Among circulating biomarkers of mineral\nbone disorder, only sclerostin predicted vascular calcification.","author":[{"dropping-particle":"","family":"Qureshi","given":"Abdul Rashid","non-dropping-particle":"","parse-names":false,"suffix":""},{"dropping-particle":"","family":"Olauson","given":"Hannes","non-dropping-particle":"","parse-names":false,"suffix":""},{"dropping-particle":"","family":"Witasp","given":"Anna","non-dropping-particle":"","parse-names":false,"suffix":""},{"dropping-particle":"","family":"Haarhaus","given":"Mathias","non-dropping-particle":"","parse-names":false,"suffix":""},{"dropping-particle":"","family":"Brandenburg","given":"Vincent","non-dropping-particle":"","parse-names":false,"suffix":""},{"dropping-particle":"","family":"Wernerson","given":"Annika","non-dropping-particle":"","parse-names":false,"suffix":""},{"dropping-particle":"","family":"Lindholm","given":"Bengt","non-dropping-particle":"","parse-names":false,"suffix":""},{"dropping-particle":"","family":"Soderberg","given":"Magnus","non-dropping-particle":"","parse-names":false,"suffix":""},{"dropping-particle":"","family":"Wennberg","given":"Lars","non-dropping-particle":"","parse-names":false,"suffix":""},{"dropping-particle":"","family":"Nordfors","given":"Louise","non-dropping-particle":"","parse-names":false,"suffix":""},{"dropping-particle":"","family":"Ripsweden","given":"Jonaz","non-dropping-particle":"","parse-names":false,"suffix":""},{"dropping-particle":"","family":"Barany","given":"Peter","non-dropping-particle":"","parse-names":false,"suffix":""},{"dropping-particle":"","family":"Stenvinkel","given":"Peter","non-dropping-particle":"","parse-names":false,"suffix":""}],"container-title":"KIDNEY INTERNATIONAL","id":"ITEM-1","issue":"6","issued":{"date-parts":[["2015"]]},"page":"1356-1364","title":"Increased circulating sclerostin levels in end-stage renal disease predict biopsy-verified vascular medial calcification and coronary artery calcification","type":"article-journal","volume":"88"},"uris":["http://www.mendeley.com/documents/?uuid=55b427e7-4563-3db9-8878-518decd2d578"]}],"mendeley":{"formattedCitation":"(56)","plainTextFormattedCitation":"(56)","previouslyFormattedCitation":"(56)"},"properties":{"noteIndex":0},"schema":"https://github.com/citation-style-language/schema/raw/master/csl-citation.json"}</w:instrText>
            </w:r>
            <w:r>
              <w:rPr>
                <w:sz w:val="18"/>
                <w:szCs w:val="18"/>
              </w:rPr>
              <w:fldChar w:fldCharType="separate"/>
            </w:r>
            <w:r w:rsidRPr="00E6094B">
              <w:rPr>
                <w:b w:val="0"/>
                <w:noProof/>
                <w:sz w:val="18"/>
                <w:szCs w:val="18"/>
              </w:rPr>
              <w:t>(5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7FCC5D5" w14:textId="067F4939"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5</w:t>
            </w:r>
          </w:p>
        </w:tc>
        <w:tc>
          <w:tcPr>
            <w:tcW w:w="161" w:type="pct"/>
            <w:tcBorders>
              <w:top w:val="single" w:sz="4" w:space="0" w:color="auto"/>
              <w:left w:val="single" w:sz="4" w:space="0" w:color="auto"/>
              <w:bottom w:val="single" w:sz="4" w:space="0" w:color="auto"/>
              <w:right w:val="single" w:sz="4" w:space="0" w:color="auto"/>
            </w:tcBorders>
          </w:tcPr>
          <w:p w14:paraId="573E4B6D" w14:textId="045978CF"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t>10.1038/ki.2015.</w:t>
            </w:r>
            <w:r w:rsidRPr="00904274">
              <w:rPr>
                <w:sz w:val="18"/>
                <w:szCs w:val="18"/>
              </w:rPr>
              <w:lastRenderedPageBreak/>
              <w:t>194</w:t>
            </w:r>
          </w:p>
        </w:tc>
        <w:tc>
          <w:tcPr>
            <w:tcW w:w="226" w:type="pct"/>
            <w:tcBorders>
              <w:top w:val="single" w:sz="4" w:space="0" w:color="auto"/>
              <w:left w:val="single" w:sz="4" w:space="0" w:color="auto"/>
              <w:bottom w:val="single" w:sz="4" w:space="0" w:color="auto"/>
              <w:right w:val="single" w:sz="4" w:space="0" w:color="auto"/>
            </w:tcBorders>
          </w:tcPr>
          <w:p w14:paraId="0BE086A4" w14:textId="350125E5"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904274">
              <w:rPr>
                <w:sz w:val="18"/>
                <w:szCs w:val="18"/>
              </w:rPr>
              <w:lastRenderedPageBreak/>
              <w:t>26331407</w:t>
            </w:r>
          </w:p>
        </w:tc>
        <w:tc>
          <w:tcPr>
            <w:tcW w:w="322" w:type="pct"/>
            <w:tcBorders>
              <w:top w:val="single" w:sz="4" w:space="0" w:color="auto"/>
              <w:left w:val="single" w:sz="4" w:space="0" w:color="auto"/>
              <w:bottom w:val="single" w:sz="4" w:space="0" w:color="auto"/>
              <w:right w:val="single" w:sz="4" w:space="0" w:color="auto"/>
            </w:tcBorders>
          </w:tcPr>
          <w:p w14:paraId="3F9A0696" w14:textId="50017C9C"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2FB8D80" w14:textId="1CF1AA2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7701548" w14:textId="2FC4E683" w:rsidR="00583786" w:rsidRPr="00442241"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1ED4453" w14:textId="781AD460" w:rsidR="00583786" w:rsidRPr="002C7E8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D39C7">
              <w:rPr>
                <w:sz w:val="18"/>
                <w:szCs w:val="18"/>
              </w:rPr>
              <w:t>1.82 (1.03–1.16)</w:t>
            </w:r>
          </w:p>
        </w:tc>
        <w:tc>
          <w:tcPr>
            <w:tcW w:w="194" w:type="pct"/>
            <w:tcBorders>
              <w:top w:val="single" w:sz="4" w:space="0" w:color="auto"/>
              <w:left w:val="single" w:sz="4" w:space="0" w:color="auto"/>
              <w:bottom w:val="single" w:sz="4" w:space="0" w:color="auto"/>
              <w:right w:val="single" w:sz="4" w:space="0" w:color="auto"/>
            </w:tcBorders>
          </w:tcPr>
          <w:p w14:paraId="0662DD7A" w14:textId="385256B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9D74314" w14:textId="5A3A343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w:t>
            </w:r>
          </w:p>
        </w:tc>
        <w:tc>
          <w:tcPr>
            <w:tcW w:w="258" w:type="pct"/>
            <w:tcBorders>
              <w:top w:val="single" w:sz="4" w:space="0" w:color="auto"/>
              <w:left w:val="single" w:sz="4" w:space="0" w:color="auto"/>
              <w:bottom w:val="single" w:sz="4" w:space="0" w:color="auto"/>
              <w:right w:val="single" w:sz="4" w:space="0" w:color="auto"/>
            </w:tcBorders>
          </w:tcPr>
          <w:p w14:paraId="723511BF"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8F6C5E1" w14:textId="56A91696"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2E124A24" w14:textId="03162E23"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89</w:t>
            </w:r>
          </w:p>
        </w:tc>
      </w:tr>
      <w:tr w:rsidR="00583786" w:rsidRPr="0001000C" w14:paraId="21059C13" w14:textId="77777777" w:rsidTr="006E48C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348C777" w14:textId="77777777" w:rsidR="00583786" w:rsidRDefault="00583786" w:rsidP="00583786">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18EFB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B1A80E"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891A19" w14:textId="77777777" w:rsidR="00583786" w:rsidRPr="0088233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9BAF20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E47C5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F830878" w14:textId="479B170D" w:rsidR="00583786" w:rsidRPr="00442241"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60E8CEE4" w14:textId="1952ED58" w:rsidR="00583786" w:rsidRPr="002C7E89"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sidRPr="00E6094B">
              <w:rPr>
                <w:sz w:val="18"/>
                <w:szCs w:val="18"/>
              </w:rPr>
              <w:t>middle+high</w:t>
            </w:r>
            <w:proofErr w:type="spellEnd"/>
            <w:r w:rsidRPr="00E6094B">
              <w:rPr>
                <w:sz w:val="18"/>
                <w:szCs w:val="18"/>
              </w:rPr>
              <w:t xml:space="preserve"> sclerostin </w:t>
            </w:r>
            <w:proofErr w:type="spellStart"/>
            <w:r w:rsidRPr="00E6094B">
              <w:rPr>
                <w:sz w:val="18"/>
                <w:szCs w:val="18"/>
              </w:rPr>
              <w:t>tertiles</w:t>
            </w:r>
            <w:proofErr w:type="spellEnd"/>
            <w:r w:rsidRPr="00E6094B">
              <w:rPr>
                <w:sz w:val="18"/>
                <w:szCs w:val="18"/>
              </w:rPr>
              <w:t xml:space="preserve"> </w:t>
            </w:r>
            <w:r>
              <w:rPr>
                <w:sz w:val="18"/>
                <w:szCs w:val="18"/>
              </w:rPr>
              <w:t>vs.</w:t>
            </w:r>
            <w:r w:rsidRPr="00E6094B">
              <w:rPr>
                <w:sz w:val="18"/>
                <w:szCs w:val="18"/>
              </w:rPr>
              <w:t xml:space="preserve"> low sclerostin </w:t>
            </w:r>
            <w:proofErr w:type="spellStart"/>
            <w:r w:rsidRPr="00E6094B">
              <w:rPr>
                <w:sz w:val="18"/>
                <w:szCs w:val="18"/>
              </w:rPr>
              <w:t>tertile</w:t>
            </w:r>
            <w:proofErr w:type="spellEnd"/>
            <w:r>
              <w:rPr>
                <w:sz w:val="18"/>
                <w:szCs w:val="18"/>
              </w:rPr>
              <w:t xml:space="preserve">: RR </w:t>
            </w:r>
            <w:r w:rsidRPr="00E6094B">
              <w:rPr>
                <w:sz w:val="18"/>
                <w:szCs w:val="18"/>
              </w:rPr>
              <w:t>3.67 (1.23–11.02)</w:t>
            </w:r>
          </w:p>
        </w:tc>
        <w:tc>
          <w:tcPr>
            <w:tcW w:w="194" w:type="pct"/>
            <w:tcBorders>
              <w:top w:val="single" w:sz="4" w:space="0" w:color="auto"/>
              <w:left w:val="single" w:sz="4" w:space="0" w:color="auto"/>
              <w:bottom w:val="single" w:sz="4" w:space="0" w:color="auto"/>
              <w:right w:val="single" w:sz="4" w:space="0" w:color="auto"/>
            </w:tcBorders>
          </w:tcPr>
          <w:p w14:paraId="5E55DEDD"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F539C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5A9A603"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852A44C"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575BDF7"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r>
      <w:tr w:rsidR="00583786" w:rsidRPr="0001000C" w14:paraId="6F6F1BF6" w14:textId="77777777" w:rsidTr="006E48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DE601A4" w14:textId="2F3680C4" w:rsidR="00583786" w:rsidRDefault="00583786" w:rsidP="00583786">
            <w:pPr>
              <w:rPr>
                <w:sz w:val="18"/>
                <w:szCs w:val="18"/>
              </w:rPr>
            </w:pPr>
            <w:r>
              <w:rPr>
                <w:sz w:val="18"/>
                <w:szCs w:val="18"/>
              </w:rPr>
              <w:fldChar w:fldCharType="begin" w:fldLock="1"/>
            </w:r>
            <w:r>
              <w:rPr>
                <w:sz w:val="18"/>
                <w:szCs w:val="18"/>
              </w:rPr>
              <w:instrText>ADDIN CSL_CITATION {"citationItems":[{"id":"ITEM-1","itemData":{"DOI":"10.1093/ndt/gfn571","abstract":"Background. Vascular calcifications (VCs) are frequently observed in\nchronic kidney disease (CKD) and haemodialysis (HD) patients. They have\nbeen associated with numerous factors, particularly hyperphosphataemia,\nexcess calcium load, hypertension and increased mortality rate. The\npurpose of this study is to measure VCs in long-HD patients with good\nblood pressure and phosphate control, with the occasional use of\nsevelamer, using a plain radiological score to identify the associated\nfactors and effects on the 1-year survival rate.\nMethods. We studied HD patients from one centre using a\nsemi-quantitative score ranging from 0 to 3 according to the severity\nand extent of VCs. The following patients' characteristics were compared\naccording to their VC scores: medical history, treatments, blood\npressure, standard biological data, fibroblast growth factor (FGF) 23,\nosteoprotegerin (OPG), whole PTH, beta-crosslaps, bone alkaline\nphosphatases and bone mineral density scores. One-year survival analyses\nwere also performed.\nResults. Among the 250 HD patients of the centre, 161 were studied; the\nmean age was 67.2 +/- 13 years, 45% of the subjects were females, 35%\nwere diabetics, and they had been on dialysis for between 1-486 months\n(median: 45 months) with a 3 x 5-3 x 8 h dialysis schedule using 1.5\nmmol/l dialysate calcium and providing a mean 2.25 +/- 0.5 Kt/V. Only\n17% of the patients were free from VCs and 11% had severe VCs. The\nfactors associated with VCs were classified into `classic' (age,\ndiabetes, male gender, tobacco use, inflammation, more frequent warfarin\ntreatment and peripheral vascular and cardiac diseases) and\n`non-traditional' (higher FGF-23 and OPG serum levels, low albumin serum\nlevels and low alfacalcidol and CaCO(3) use). In logistic regression,\nonly age, diabetes and FGF-23 serum levels were associated with VC\nscores of 2 and 3. The patients with a score of 3 had a higher 1-year\nmortality rate (RR 2.1; P = 0.01) as compared to patients with a 0\nscore.\nConclusion. A plain radiological score showed the high prevalence (83%)\nof VCs in HD patients in spite of a long and intensive dialysis strategy\nand adherence to guidelines. The main associated factors were classic\nfactors such as ageing and diabetes. No relationship was found with\nblood pressure and phosphataemia that remained well controlled in long\ndialysis; the association with FGF-23 serum levels may aggregate some\nnon-traditional risk factors. The harmful effects of VCs on survival\nrequ…","author":[{"dropping-particle":"","family":"Jean","given":"Guillaume","non-dropping-particle":"","parse-names":false,"suffix":""},{"dropping-particle":"","family":"Bresson","given":"Eric","non-dropping-particle":"","parse-names":false,"suffix":""},{"dropping-particle":"","family":"Terrat","given":"Jean-Claude","non-dropping-particle":"","parse-names":false,"suffix":""},{"dropping-particle":"","family":"Vanel","given":"Thierry","non-dropping-particle":"","parse-names":false,"suffix":""},{"dropping-particle":"","family":"Hurot","given":"Jean-Marc","non-dropping-particle":"","parse-names":false,"suffix":""},{"dropping-particle":"","family":"Lorriaux","given":"Christie","non-dropping-particle":"","parse-names":false,"suffix":""},{"dropping-particle":"","family":"Mayor","given":"Brice","non-dropping-particle":"","parse-names":false,"suffix":""},{"dropping-particle":"","family":"Chazot","given":"Charles","non-dropping-particle":"","parse-names":false,"suffix":""},{"dropping-particle":"","family":"G.","given":"Jean","non-dropping-particle":"","parse-names":false,"suffix":""},{"dropping-particle":"","family":"E.","given":"Bresson","non-dropping-particle":"","parse-names":false,"suffix":""},{"dropping-particle":"","family":"J.-C.","given":"Terrat","non-dropping-particle":"","parse-names":false,"suffix":""},{"dropping-particle":"","family":"T.","given":"Vanel","non-dropping-particle":"","parse-names":false,"suffix":""},{"dropping-particle":"","family":"J.-M.","given":"Hurot","non-dropping-particle":"","parse-names":false,"suffix":""},{"dropping-particle":"","family":"C.","given":"Lorriaux","non-dropping-particle":"","parse-names":false,"suffix":""},{"dropping-particle":"","family":"B.","given":"Mayor","non-dropping-particle":"","parse-names":false,"suffix":""},{"dropping-particle":"","family":"C.","given":"Chazot","non-dropping-particle":"","parse-names":false,"suffix":""}],"container-title":"Nephrology Dialysis Transplantation","id":"ITEM-1","issue":"3","issued":{"date-parts":[["2009"]]},"page":"948-955","publisher-place":"G. Jean, Centre de Rein Artificiel, 42 avenue du 8 mai 1945, 69160 Tassin la Demi-lune, France","title":"Peripheral vascular calcification in long-haemodialysis patients: associated factors and survival consequences","type":"article-journal","volume":"24"},"uris":["http://www.mendeley.com/documents/?uuid=ca10a9b0-8935-3258-9d81-a3743f7395d6"]}],"mendeley":{"formattedCitation":"(57)","plainTextFormattedCitation":"(57)","previouslyFormattedCitation":"(57)"},"properties":{"noteIndex":0},"schema":"https://github.com/citation-style-language/schema/raw/master/csl-citation.json"}</w:instrText>
            </w:r>
            <w:r>
              <w:rPr>
                <w:sz w:val="18"/>
                <w:szCs w:val="18"/>
              </w:rPr>
              <w:fldChar w:fldCharType="separate"/>
            </w:r>
            <w:r w:rsidRPr="00721E1D">
              <w:rPr>
                <w:b w:val="0"/>
                <w:noProof/>
                <w:sz w:val="18"/>
                <w:szCs w:val="18"/>
              </w:rPr>
              <w:t>(5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BD9A241" w14:textId="34494AD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773281DC" w14:textId="09589893"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0.1093/</w:t>
            </w:r>
            <w:proofErr w:type="spellStart"/>
            <w:r w:rsidRPr="00721E1D">
              <w:rPr>
                <w:sz w:val="18"/>
                <w:szCs w:val="18"/>
              </w:rPr>
              <w:t>ndt</w:t>
            </w:r>
            <w:proofErr w:type="spellEnd"/>
            <w:r w:rsidRPr="00721E1D">
              <w:rPr>
                <w:sz w:val="18"/>
                <w:szCs w:val="18"/>
              </w:rPr>
              <w:t>/gfn571</w:t>
            </w:r>
          </w:p>
        </w:tc>
        <w:tc>
          <w:tcPr>
            <w:tcW w:w="226" w:type="pct"/>
            <w:tcBorders>
              <w:top w:val="single" w:sz="4" w:space="0" w:color="auto"/>
              <w:left w:val="single" w:sz="4" w:space="0" w:color="auto"/>
              <w:bottom w:val="single" w:sz="4" w:space="0" w:color="auto"/>
              <w:right w:val="single" w:sz="4" w:space="0" w:color="auto"/>
            </w:tcBorders>
          </w:tcPr>
          <w:p w14:paraId="67ACC47D" w14:textId="34CAE25D" w:rsidR="00583786" w:rsidRPr="00882339"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721E1D">
              <w:rPr>
                <w:sz w:val="18"/>
                <w:szCs w:val="18"/>
              </w:rPr>
              <w:t>18852190</w:t>
            </w:r>
          </w:p>
        </w:tc>
        <w:tc>
          <w:tcPr>
            <w:tcW w:w="322" w:type="pct"/>
            <w:tcBorders>
              <w:top w:val="single" w:sz="4" w:space="0" w:color="auto"/>
              <w:left w:val="single" w:sz="4" w:space="0" w:color="auto"/>
              <w:bottom w:val="single" w:sz="4" w:space="0" w:color="auto"/>
              <w:right w:val="single" w:sz="4" w:space="0" w:color="auto"/>
            </w:tcBorders>
          </w:tcPr>
          <w:p w14:paraId="69FADB14" w14:textId="6FA37B81"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57B38F24" w14:textId="2F8A256D"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1E87421B" w14:textId="7B18D908" w:rsidR="00583786" w:rsidRPr="00194B02"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FFBA1C" w14:textId="7448A430"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ore 3 vs. score 0: 77% vs. 45%</w:t>
            </w:r>
          </w:p>
        </w:tc>
        <w:tc>
          <w:tcPr>
            <w:tcW w:w="194" w:type="pct"/>
            <w:tcBorders>
              <w:top w:val="single" w:sz="4" w:space="0" w:color="auto"/>
              <w:left w:val="single" w:sz="4" w:space="0" w:color="auto"/>
              <w:bottom w:val="single" w:sz="4" w:space="0" w:color="auto"/>
              <w:right w:val="single" w:sz="4" w:space="0" w:color="auto"/>
            </w:tcBorders>
          </w:tcPr>
          <w:p w14:paraId="7E9395C4" w14:textId="539C106E"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EE578FC" w14:textId="442DF434"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sidRPr="003F196F">
              <w:rPr>
                <w:sz w:val="18"/>
                <w:szCs w:val="18"/>
              </w:rPr>
              <w:t>diffuse VCs with aortic, iliac, femoral, popliteal and arm artery VCs</w:t>
            </w:r>
          </w:p>
        </w:tc>
        <w:tc>
          <w:tcPr>
            <w:tcW w:w="258" w:type="pct"/>
            <w:tcBorders>
              <w:top w:val="single" w:sz="4" w:space="0" w:color="auto"/>
              <w:left w:val="single" w:sz="4" w:space="0" w:color="auto"/>
              <w:bottom w:val="single" w:sz="4" w:space="0" w:color="auto"/>
              <w:right w:val="single" w:sz="4" w:space="0" w:color="auto"/>
            </w:tcBorders>
          </w:tcPr>
          <w:p w14:paraId="445F5442" w14:textId="777777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830336F" w14:textId="5B4DD2C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C31D96F" w14:textId="61E34A77" w:rsidR="00583786" w:rsidRDefault="00583786" w:rsidP="00583786">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61</w:t>
            </w:r>
          </w:p>
        </w:tc>
      </w:tr>
      <w:tr w:rsidR="00583786" w:rsidRPr="0001000C" w14:paraId="53890871"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70A8B41" w14:textId="78851B0E" w:rsidR="00583786" w:rsidRDefault="00D83DF8" w:rsidP="00583786">
            <w:pPr>
              <w:rPr>
                <w:sz w:val="18"/>
                <w:szCs w:val="18"/>
              </w:rPr>
            </w:pPr>
            <w:r>
              <w:rPr>
                <w:sz w:val="18"/>
                <w:szCs w:val="18"/>
              </w:rPr>
              <w:fldChar w:fldCharType="begin" w:fldLock="1"/>
            </w:r>
            <w:r w:rsidR="00D20716">
              <w:rPr>
                <w:sz w:val="18"/>
                <w:szCs w:val="18"/>
              </w:rPr>
              <w:instrText>ADDIN CSL_CITATION {"citationItems":[{"id":"ITEM-1","itemData":{"DOI":"10.1159/000443845","abstract":"Background: Sclerostin is an osteocyte hormone that decreases\nosteoblastogenesis. Sclerostin may play a key role in osteoporosis and\nalso in vascular calcification (VC). In chronic kidney disease and\nhaemodialysis (HD) patients, serum sclerostin levels are high. Aim: To\nassess the correlation of serum sclerostin levels with VC, bone mineral\ndensity (BMD), and survival rate in HD patients. Methods: A\ncross-sectional study was conducted in prevalent HD patients to\ncorrelate serum sclerostin tertiles with the Kauppila aortic\ncalcification score, BMD scores and survival rate. Results: We studied\n207 patients who had a mean serum sclerostin level of 1.9 +/- 0.7 ng/ml.\nCompared to patients in the 1st tertile of serum sclerostin levels\n(0.6-1.53 ng/ml), patients in the 3rd tertile (2.2-4.6 ng/ml) were\nsignificantly older (73.7 +/- 12 vs. 64.7 +/- 18 years), more frequently\nof the male gender (74 vs. 48%), had lower serum bone-specific alkaline\nphosphatases values (14 +/- 9 vs. 20.4 +/- 13 mu g/l), were less\nfrequently treated with alfacalcidol, displayed lower aortic\ncalcification scores (9.5 +/- 5 vs. 12.5 +/- 7/24) and had higher BMD\nscores. Furthermore, patients of the 3rd tertile displayed a lower\nmortality rate compared to tertile 1 using multivariable adjusted Cox\nmodel (hazard ratio 0.5, 95% CI 0.25-0.93, p = 0.03). The main factors\nassociated with VC score were age, diabetes, cardiovascular disease, CRP\nlevel and Warfarin use. Conclusion: Our study of HD patients shows that\nhigher serum sclerostin levels are associated with higher BMD, lower\naortic calcification scores, and a better survival rate. (C) 2016 S.\nKarger AG, Basel","author":[{"dropping-particle":"","family":"Jean","given":"Guillaume","non-dropping-particle":"","parse-names":false,"suffix":""},{"dropping-particle":"","family":"Chazot","given":"Charles","non-dropping-particle":"","parse-names":false,"suffix":""},{"dropping-particle":"","family":"Bresson","given":"Eric","non-dropping-particle":"","parse-names":false,"suffix":""},{"dropping-particle":"","family":"Zaoui","given":"Eric","non-dropping-particle":"","parse-names":false,"suffix":""},{"dropping-particle":"","family":"Cavalier","given":"Etienne","non-dropping-particle":"","parse-names":false,"suffix":""}],"container-title":"NEPHRON","id":"ITEM-1","issue":"3","issued":{"date-parts":[["2016"]]},"note":"no calcification","page":"181-190","title":"High Serum Sclerostin Levels Are Associated with a Better Outcome in Haemodialysis Patients","type":"article-journal","volume":"132"},"uris":["http://www.mendeley.com/documents/?uuid=65386753-dcf2-38d1-b7a6-a83c4e6e836b"]}],"mendeley":{"formattedCitation":"(58)","plainTextFormattedCitation":"(58)","previouslyFormattedCitation":"(58)"},"properties":{"noteIndex":0},"schema":"https://github.com/citation-style-language/schema/raw/master/csl-citation.json"}</w:instrText>
            </w:r>
            <w:r>
              <w:rPr>
                <w:sz w:val="18"/>
                <w:szCs w:val="18"/>
              </w:rPr>
              <w:fldChar w:fldCharType="separate"/>
            </w:r>
            <w:r w:rsidRPr="00D83DF8">
              <w:rPr>
                <w:b w:val="0"/>
                <w:noProof/>
                <w:sz w:val="18"/>
                <w:szCs w:val="18"/>
              </w:rPr>
              <w:t>(5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A8CFC75" w14:textId="046C01FC"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DBDBEB0" w14:textId="77527B01"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10.1159/000443845</w:t>
            </w:r>
          </w:p>
        </w:tc>
        <w:tc>
          <w:tcPr>
            <w:tcW w:w="226" w:type="pct"/>
            <w:tcBorders>
              <w:top w:val="single" w:sz="4" w:space="0" w:color="auto"/>
              <w:left w:val="single" w:sz="4" w:space="0" w:color="auto"/>
              <w:bottom w:val="single" w:sz="4" w:space="0" w:color="auto"/>
              <w:right w:val="single" w:sz="4" w:space="0" w:color="auto"/>
            </w:tcBorders>
          </w:tcPr>
          <w:p w14:paraId="534949E4" w14:textId="03595890" w:rsidR="00583786" w:rsidRPr="00882339"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sidRPr="004A5415">
              <w:rPr>
                <w:sz w:val="18"/>
                <w:szCs w:val="18"/>
              </w:rPr>
              <w:t>26890570</w:t>
            </w:r>
          </w:p>
        </w:tc>
        <w:tc>
          <w:tcPr>
            <w:tcW w:w="322" w:type="pct"/>
            <w:tcBorders>
              <w:top w:val="single" w:sz="4" w:space="0" w:color="auto"/>
              <w:left w:val="single" w:sz="4" w:space="0" w:color="auto"/>
              <w:bottom w:val="single" w:sz="4" w:space="0" w:color="auto"/>
              <w:right w:val="single" w:sz="4" w:space="0" w:color="auto"/>
            </w:tcBorders>
          </w:tcPr>
          <w:p w14:paraId="3DA49582" w14:textId="44359875"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6E08625B" w14:textId="505626C4"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B23DDC" w14:textId="391434A6"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1AFC040E" w14:textId="2B027382" w:rsidR="00583786" w:rsidRPr="00E6094B"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D83DF8">
              <w:rPr>
                <w:sz w:val="18"/>
                <w:szCs w:val="18"/>
              </w:rPr>
              <w:t>0.16</w:t>
            </w:r>
            <w:r w:rsidR="00FC4204">
              <w:rPr>
                <w:sz w:val="18"/>
                <w:szCs w:val="18"/>
              </w:rPr>
              <w:t xml:space="preserve"> (</w:t>
            </w:r>
            <w:r w:rsidRPr="00D83DF8">
              <w:rPr>
                <w:sz w:val="18"/>
                <w:szCs w:val="18"/>
              </w:rPr>
              <w:t>0.075−0.362</w:t>
            </w:r>
            <w:r w:rsidR="00FC4204">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1344C79" w14:textId="6EAFAC1C" w:rsidR="00583786" w:rsidRDefault="00497FF0"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5E66B16C" w14:textId="24BD45C8" w:rsidR="00583786" w:rsidRDefault="00D83DF8"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um sclerostin level</w:t>
            </w:r>
          </w:p>
        </w:tc>
        <w:tc>
          <w:tcPr>
            <w:tcW w:w="258" w:type="pct"/>
            <w:tcBorders>
              <w:top w:val="single" w:sz="4" w:space="0" w:color="auto"/>
              <w:left w:val="single" w:sz="4" w:space="0" w:color="auto"/>
              <w:bottom w:val="single" w:sz="4" w:space="0" w:color="auto"/>
              <w:right w:val="single" w:sz="4" w:space="0" w:color="auto"/>
            </w:tcBorders>
          </w:tcPr>
          <w:p w14:paraId="24B1528E" w14:textId="77777777" w:rsidR="00583786" w:rsidRDefault="00583786" w:rsidP="00583786">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1B8CEA7" w14:textId="5F61F7F7"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9DCB7EE" w14:textId="16DF91CB" w:rsidR="00583786" w:rsidRDefault="004A5415" w:rsidP="00583786">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27</w:t>
            </w:r>
          </w:p>
        </w:tc>
      </w:tr>
      <w:tr w:rsidR="00A87149" w:rsidRPr="0001000C" w14:paraId="799B7895"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F9A53BD" w14:textId="3C0084CC" w:rsidR="00A87149" w:rsidRDefault="00A87149" w:rsidP="00A87149">
            <w:pPr>
              <w:rPr>
                <w:sz w:val="18"/>
                <w:szCs w:val="18"/>
              </w:rPr>
            </w:pPr>
            <w:r>
              <w:rPr>
                <w:sz w:val="18"/>
                <w:szCs w:val="18"/>
              </w:rPr>
              <w:fldChar w:fldCharType="begin" w:fldLock="1"/>
            </w:r>
            <w:r w:rsidR="00383A8C">
              <w:rPr>
                <w:sz w:val="18"/>
                <w:szCs w:val="18"/>
              </w:rPr>
              <w:instrText>ADDIN CSL_CITATION {"citationItems":[{"id":"ITEM-1","itemData":{"DOI":"10.1007/s11255-017-1758-9","abstract":"Purpose: Vascular calcification is common in chronic kidney disease (CKD) and predicts poor patient outcomes. While computed tomography is the gold standard for evaluation of vascular calcification, plain radiograph offers a simpler and less costly alternative. The calcification of abdominal aorta, iliac and femoral arteries has been evaluated by plain radiograph, but the data on their outcome predictabilities are still limited. The present study investigated the role of abdominal aortic calcification (AAC) and pelvic arterial calcification (PAC) in predicting overall morality in non-dialysis CKD stages 2–5 (CKD 2–5), maintenance hemodialysis (HD) and long-term kidney transplant (KT) patients. Methods: Four hundred and nineteen patients were included. Lateral abdominal and pelvic radiographs were obtained. The degree of AAC and PAC was evaluated according to the methods described previously by Kaupplia et al. and Adragao et al. Patients were followed prospectively for 5 years. Results: AAC and PAC scores correlated well with the correlation coefficients of 0.442 for CKD 2–5, 0.438 for HD and 0.586 for KT (p &lt; 0.001). Patients with AAC score &gt; 6 or PAC score &gt; 1 were older, showed higher prevalence of DM and had higher serum phosphate and PTH but lower serum albumin and eGFR. A more severe degree of AAC was associated with an increase in KT duration, whereas a more severe degree of PAC was associated with worsening kidney function and prolonged dialysis vintage. Kaplan–Meier survival curves revealed AAC score &gt; 6 as a significant predictor of all-cause mortality in CKD 2–5 but not in HD or KT, whereas PAC score &gt; 1 was a significant predictor of all-cause mortality in all three populations. After adjusting for age, the predictability of AAC was lost, whereas PAC remained an independent predictor of mortality in all three populations. Adjustments for cardiovascular and CKD risk factors including age, gender, BMI, DM, serum albumin, calcium and phosphate attenuated the predictability of PAC in HD but not in CKD 2–5 or KT patients. Conclusion: PAC was better than AAC in predicting mortality in CKD, HD and KT patients.","author":[{"dropping-particle":"","family":"Disthabanchong","given":"Sinee","non-dropping-particle":"","parse-names":false,"suffix":""},{"dropping-particle":"","family":"Vipattawat","given":"Kotcharat","non-dropping-particle":"","parse-names":false,"suffix":""},{"dropping-particle":"","family":"Phakdeekitcharoen","given":"Bunyong","non-dropping-particle":"","parse-names":false,"suffix":""},{"dropping-particle":"","family":"Kitiyakara","given":"Chagriya","non-dropping-particle":"","parse-names":false,"suffix":""},{"dropping-particle":"","family":"Sumethkul","given":"Vasant","non-dropping-particle":"","parse-names":false,"suffix":""}],"container-title":"International Urology and Nephrology","id":"ITEM-1","issue":"2","issued":{"date-parts":[["2018"]]},"page":"355-364","publisher-place":"S. Disthabanchong, Division of Nephrology, Department of Medicine, Faculty of Medicine, Ramathibodi Hospital, Mahidol University, 270 Rama VI Rd, 7th floor, Building 1, Phayathai, Bangkok, Thailand","title":"Abdominal aorta and pelvic artery calcifications on plain radiographs may predict mortality in chronic kidney disease, hemodialysis and renal transplantation","type":"article-journal","volume":"50"},"uris":["http://www.mendeley.com/documents/?uuid=8fa67ab4-daeb-3254-88b0-7b798fe3145e"]}],"mendeley":{"formattedCitation":"(59)","plainTextFormattedCitation":"(59)","previouslyFormattedCitation":"(59)"},"properties":{"noteIndex":0},"schema":"https://github.com/citation-style-language/schema/raw/master/csl-citation.json"}</w:instrText>
            </w:r>
            <w:r>
              <w:rPr>
                <w:sz w:val="18"/>
                <w:szCs w:val="18"/>
              </w:rPr>
              <w:fldChar w:fldCharType="separate"/>
            </w:r>
            <w:r w:rsidRPr="00497FF0">
              <w:rPr>
                <w:b w:val="0"/>
                <w:noProof/>
                <w:sz w:val="18"/>
                <w:szCs w:val="18"/>
              </w:rPr>
              <w:t>(5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B3D8B" w14:textId="7AA459C8"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8</w:t>
            </w:r>
          </w:p>
        </w:tc>
        <w:tc>
          <w:tcPr>
            <w:tcW w:w="161" w:type="pct"/>
            <w:tcBorders>
              <w:top w:val="single" w:sz="4" w:space="0" w:color="auto"/>
              <w:left w:val="single" w:sz="4" w:space="0" w:color="auto"/>
              <w:bottom w:val="single" w:sz="4" w:space="0" w:color="auto"/>
              <w:right w:val="single" w:sz="4" w:space="0" w:color="auto"/>
            </w:tcBorders>
          </w:tcPr>
          <w:p w14:paraId="4EC4ED10" w14:textId="5E7F940B"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10.1007/s11255-017-1758-9</w:t>
            </w:r>
          </w:p>
        </w:tc>
        <w:tc>
          <w:tcPr>
            <w:tcW w:w="226" w:type="pct"/>
            <w:tcBorders>
              <w:top w:val="single" w:sz="4" w:space="0" w:color="auto"/>
              <w:left w:val="single" w:sz="4" w:space="0" w:color="auto"/>
              <w:bottom w:val="single" w:sz="4" w:space="0" w:color="auto"/>
              <w:right w:val="single" w:sz="4" w:space="0" w:color="auto"/>
            </w:tcBorders>
          </w:tcPr>
          <w:p w14:paraId="73C76A68" w14:textId="2F25F0B2" w:rsidR="00A87149" w:rsidRPr="0088233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sidRPr="00980547">
              <w:rPr>
                <w:sz w:val="18"/>
                <w:szCs w:val="18"/>
              </w:rPr>
              <w:t>29236239</w:t>
            </w:r>
          </w:p>
        </w:tc>
        <w:tc>
          <w:tcPr>
            <w:tcW w:w="322" w:type="pct"/>
            <w:tcBorders>
              <w:top w:val="single" w:sz="4" w:space="0" w:color="auto"/>
              <w:left w:val="single" w:sz="4" w:space="0" w:color="auto"/>
              <w:bottom w:val="single" w:sz="4" w:space="0" w:color="auto"/>
              <w:right w:val="single" w:sz="4" w:space="0" w:color="auto"/>
            </w:tcBorders>
          </w:tcPr>
          <w:p w14:paraId="444A11B1" w14:textId="384C9402" w:rsidR="00A87149" w:rsidRDefault="00980547"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hailand</w:t>
            </w:r>
          </w:p>
        </w:tc>
        <w:tc>
          <w:tcPr>
            <w:tcW w:w="354" w:type="pct"/>
            <w:tcBorders>
              <w:top w:val="single" w:sz="4" w:space="0" w:color="auto"/>
              <w:left w:val="single" w:sz="4" w:space="0" w:color="auto"/>
              <w:bottom w:val="single" w:sz="4" w:space="0" w:color="auto"/>
              <w:right w:val="single" w:sz="4" w:space="0" w:color="auto"/>
            </w:tcBorders>
          </w:tcPr>
          <w:p w14:paraId="68957B28" w14:textId="2A766456"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9A28ECA" w14:textId="1E8BA58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C4CAC60" w14:textId="3A7B3E6F" w:rsidR="00A87149" w:rsidRPr="00E6094B"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2-5: HR </w:t>
            </w:r>
            <w:r w:rsidRPr="00A87149">
              <w:rPr>
                <w:sz w:val="18"/>
                <w:szCs w:val="18"/>
              </w:rPr>
              <w:t xml:space="preserve">2.35 (0.93–5.91) </w:t>
            </w:r>
          </w:p>
        </w:tc>
        <w:tc>
          <w:tcPr>
            <w:tcW w:w="194" w:type="pct"/>
            <w:tcBorders>
              <w:top w:val="single" w:sz="4" w:space="0" w:color="auto"/>
              <w:left w:val="single" w:sz="4" w:space="0" w:color="auto"/>
              <w:bottom w:val="single" w:sz="4" w:space="0" w:color="auto"/>
              <w:right w:val="single" w:sz="4" w:space="0" w:color="auto"/>
            </w:tcBorders>
          </w:tcPr>
          <w:p w14:paraId="247DECA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DEC1C88"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60F55CA" w14:textId="563F88FC"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ortality</w:t>
            </w:r>
          </w:p>
        </w:tc>
        <w:tc>
          <w:tcPr>
            <w:tcW w:w="225" w:type="pct"/>
            <w:tcBorders>
              <w:top w:val="single" w:sz="4" w:space="0" w:color="auto"/>
              <w:left w:val="single" w:sz="4" w:space="0" w:color="auto"/>
              <w:bottom w:val="single" w:sz="4" w:space="0" w:color="auto"/>
              <w:right w:val="single" w:sz="4" w:space="0" w:color="auto"/>
            </w:tcBorders>
          </w:tcPr>
          <w:p w14:paraId="055AEBB2" w14:textId="1EF3C46B"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T</w:t>
            </w:r>
          </w:p>
        </w:tc>
        <w:tc>
          <w:tcPr>
            <w:tcW w:w="229" w:type="pct"/>
            <w:tcBorders>
              <w:top w:val="single" w:sz="4" w:space="0" w:color="auto"/>
              <w:left w:val="single" w:sz="4" w:space="0" w:color="auto"/>
              <w:bottom w:val="single" w:sz="4" w:space="0" w:color="auto"/>
            </w:tcBorders>
          </w:tcPr>
          <w:p w14:paraId="0C10BFD1" w14:textId="4FEAB1EF" w:rsid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419</w:t>
            </w:r>
          </w:p>
        </w:tc>
      </w:tr>
      <w:tr w:rsidR="00A87149" w:rsidRPr="0001000C" w14:paraId="511E99E4"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BFD10D"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AC3E7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891CBEA"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893E4"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75E816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F96EB5D"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BD0294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CD32A2" w14:textId="170717B6"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w:t>
            </w:r>
            <w:r w:rsidRPr="00A87149">
              <w:rPr>
                <w:sz w:val="18"/>
                <w:szCs w:val="18"/>
              </w:rPr>
              <w:t xml:space="preserve">1.14 (0.49–2.65) </w:t>
            </w:r>
          </w:p>
        </w:tc>
        <w:tc>
          <w:tcPr>
            <w:tcW w:w="194" w:type="pct"/>
            <w:tcBorders>
              <w:top w:val="single" w:sz="4" w:space="0" w:color="auto"/>
              <w:left w:val="single" w:sz="4" w:space="0" w:color="auto"/>
              <w:bottom w:val="single" w:sz="4" w:space="0" w:color="auto"/>
              <w:right w:val="single" w:sz="4" w:space="0" w:color="auto"/>
            </w:tcBorders>
          </w:tcPr>
          <w:p w14:paraId="7A1C4B96"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8CB86C"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8BD5A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917B3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6316C9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1D0A2F06"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78C1AF1"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2940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5896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0157C2E"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349AE1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CA8060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4FC802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5CC4B60" w14:textId="06B31220"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w:t>
            </w:r>
            <w:r w:rsidRPr="00A87149">
              <w:rPr>
                <w:sz w:val="18"/>
                <w:szCs w:val="18"/>
              </w:rPr>
              <w:t>1.36 (0.41–4.52)</w:t>
            </w:r>
          </w:p>
        </w:tc>
        <w:tc>
          <w:tcPr>
            <w:tcW w:w="194" w:type="pct"/>
            <w:tcBorders>
              <w:top w:val="single" w:sz="4" w:space="0" w:color="auto"/>
              <w:left w:val="single" w:sz="4" w:space="0" w:color="auto"/>
              <w:bottom w:val="single" w:sz="4" w:space="0" w:color="auto"/>
              <w:right w:val="single" w:sz="4" w:space="0" w:color="auto"/>
            </w:tcBorders>
          </w:tcPr>
          <w:p w14:paraId="3974967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BD1EFC"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A5A7587"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5B7691"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EE046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1328755A"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04A2C60"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95235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7A5B03"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024CC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C48E5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38FE2D4"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1FDAE5E" w14:textId="70D1D03F"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A87149">
              <w:rPr>
                <w:sz w:val="18"/>
                <w:szCs w:val="18"/>
              </w:rPr>
              <w:t>AAC &gt; 6</w:t>
            </w:r>
          </w:p>
        </w:tc>
        <w:tc>
          <w:tcPr>
            <w:tcW w:w="1837" w:type="pct"/>
            <w:tcBorders>
              <w:top w:val="single" w:sz="4" w:space="0" w:color="auto"/>
              <w:left w:val="single" w:sz="4" w:space="0" w:color="auto"/>
              <w:bottom w:val="single" w:sz="4" w:space="0" w:color="auto"/>
              <w:right w:val="single" w:sz="4" w:space="0" w:color="auto"/>
            </w:tcBorders>
          </w:tcPr>
          <w:p w14:paraId="7C170D55" w14:textId="2CBCD710" w:rsidR="00A87149" w:rsidRPr="00E6094B"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2-5: HR </w:t>
            </w:r>
            <w:r w:rsidRPr="00A87149">
              <w:rPr>
                <w:sz w:val="18"/>
                <w:szCs w:val="18"/>
              </w:rPr>
              <w:t>2.35 (1.05–5.</w:t>
            </w:r>
            <w:proofErr w:type="gramStart"/>
            <w:r w:rsidRPr="00A87149">
              <w:rPr>
                <w:sz w:val="18"/>
                <w:szCs w:val="18"/>
              </w:rPr>
              <w:t>25)*</w:t>
            </w:r>
            <w:proofErr w:type="gramEnd"/>
            <w:r w:rsidRPr="00A87149">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B677723"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522A7E" w14:textId="53EE8D81"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4A350721" w14:textId="26D594EA"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F5F516E"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6C3DE0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2A55A628" w14:textId="77777777" w:rsidTr="00DD4BD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24A6C2E"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C24FD3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214403D"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DF142CC"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B9C4F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9EB3E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677EA6" w14:textId="77777777" w:rsidR="00A87149" w:rsidRP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A72A430" w14:textId="0A8A7468"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KD 5D: HR </w:t>
            </w:r>
            <w:r w:rsidRPr="00A87149">
              <w:rPr>
                <w:sz w:val="18"/>
                <w:szCs w:val="18"/>
              </w:rPr>
              <w:t>1.84 (0.77–4.39)</w:t>
            </w:r>
          </w:p>
        </w:tc>
        <w:tc>
          <w:tcPr>
            <w:tcW w:w="194" w:type="pct"/>
            <w:tcBorders>
              <w:top w:val="single" w:sz="4" w:space="0" w:color="auto"/>
              <w:left w:val="single" w:sz="4" w:space="0" w:color="auto"/>
              <w:bottom w:val="single" w:sz="4" w:space="0" w:color="auto"/>
              <w:right w:val="single" w:sz="4" w:space="0" w:color="auto"/>
            </w:tcBorders>
          </w:tcPr>
          <w:p w14:paraId="0B117EE9"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93E7056"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B6855DB"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CB27864"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5C17942"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87149" w:rsidRPr="0001000C" w14:paraId="5ACB38E0" w14:textId="77777777" w:rsidTr="00DD4BD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358048B"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2B31CF0"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C6A1839"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D30386B" w14:textId="77777777" w:rsidR="00A87149" w:rsidRPr="0088233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DF1486B"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C743245"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0B97594" w14:textId="77777777" w:rsidR="00A87149" w:rsidRP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5E099EA" w14:textId="773E230C"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KT: HR </w:t>
            </w:r>
            <w:r w:rsidRPr="00A87149">
              <w:rPr>
                <w:sz w:val="18"/>
                <w:szCs w:val="18"/>
              </w:rPr>
              <w:t>2.93 (0.9–9.22)</w:t>
            </w:r>
          </w:p>
        </w:tc>
        <w:tc>
          <w:tcPr>
            <w:tcW w:w="194" w:type="pct"/>
            <w:tcBorders>
              <w:top w:val="single" w:sz="4" w:space="0" w:color="auto"/>
              <w:left w:val="single" w:sz="4" w:space="0" w:color="auto"/>
              <w:bottom w:val="single" w:sz="4" w:space="0" w:color="auto"/>
              <w:right w:val="single" w:sz="4" w:space="0" w:color="auto"/>
            </w:tcBorders>
          </w:tcPr>
          <w:p w14:paraId="647D764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2E8A0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073313F"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3528E2"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86E4EA1" w14:textId="77777777" w:rsidR="00A87149" w:rsidRDefault="00A87149"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87149" w:rsidRPr="0001000C" w14:paraId="493089D7" w14:textId="77777777" w:rsidTr="00AB74B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28CB08C" w14:textId="77777777" w:rsidR="00A87149" w:rsidRDefault="00A8714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A5DBBA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8F40859"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F117A5" w14:textId="77777777" w:rsidR="00A87149" w:rsidRPr="0088233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0250290"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E01E2F"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EF2E30A" w14:textId="6261B7D2"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elvic arterial calcificati</w:t>
            </w:r>
            <w:r w:rsidRPr="00A87149">
              <w:rPr>
                <w:sz w:val="18"/>
                <w:szCs w:val="18"/>
              </w:rPr>
              <w:lastRenderedPageBreak/>
              <w:t>on (PAC) &gt; 1</w:t>
            </w:r>
          </w:p>
        </w:tc>
        <w:tc>
          <w:tcPr>
            <w:tcW w:w="1837" w:type="pct"/>
            <w:tcBorders>
              <w:top w:val="single" w:sz="4" w:space="0" w:color="auto"/>
              <w:left w:val="single" w:sz="4" w:space="0" w:color="auto"/>
              <w:bottom w:val="single" w:sz="4" w:space="0" w:color="auto"/>
              <w:right w:val="single" w:sz="4" w:space="0" w:color="auto"/>
            </w:tcBorders>
          </w:tcPr>
          <w:p w14:paraId="06FCDB0A" w14:textId="61005744" w:rsidR="00A87149" w:rsidRPr="00E6094B"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lastRenderedPageBreak/>
              <w:t xml:space="preserve">CKD 2-5: </w:t>
            </w:r>
            <w:r w:rsidR="00A87149">
              <w:rPr>
                <w:sz w:val="18"/>
                <w:szCs w:val="18"/>
              </w:rPr>
              <w:t xml:space="preserve">HR </w:t>
            </w:r>
            <w:r w:rsidR="00A87149" w:rsidRPr="00A87149">
              <w:rPr>
                <w:sz w:val="18"/>
                <w:szCs w:val="18"/>
              </w:rPr>
              <w:t>3.04 (1.33–6.</w:t>
            </w:r>
            <w:proofErr w:type="gramStart"/>
            <w:r w:rsidR="00A87149" w:rsidRPr="00A87149">
              <w:rPr>
                <w:sz w:val="18"/>
                <w:szCs w:val="18"/>
              </w:rPr>
              <w:t>96)*</w:t>
            </w:r>
            <w:proofErr w:type="gramEnd"/>
            <w:r w:rsidR="00A87149"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D6BD16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C4CE377" w14:textId="59D5E7CD"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r w:rsidRPr="00A87149">
              <w:rPr>
                <w:sz w:val="18"/>
                <w:szCs w:val="18"/>
              </w:rPr>
              <w:t>PAC</w:t>
            </w:r>
          </w:p>
        </w:tc>
        <w:tc>
          <w:tcPr>
            <w:tcW w:w="258" w:type="pct"/>
            <w:tcBorders>
              <w:top w:val="single" w:sz="4" w:space="0" w:color="auto"/>
              <w:left w:val="single" w:sz="4" w:space="0" w:color="auto"/>
              <w:bottom w:val="single" w:sz="4" w:space="0" w:color="auto"/>
              <w:right w:val="single" w:sz="4" w:space="0" w:color="auto"/>
            </w:tcBorders>
          </w:tcPr>
          <w:p w14:paraId="4CBF028E"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6D1CF83"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A12AAD5" w14:textId="77777777" w:rsidR="00A87149" w:rsidRDefault="00A8714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B74B3" w:rsidRPr="0001000C" w14:paraId="45B49E57" w14:textId="77777777" w:rsidTr="00AB74B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8A0D0B"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E2346B3"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A5C037E"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FEB0AB" w14:textId="77777777" w:rsidR="00AB74B3" w:rsidRPr="0088233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3CC7D4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EF72AC"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B0F14D0"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C9E51B8" w14:textId="6BCD0A33"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CKD 5D: HR </w:t>
            </w:r>
            <w:r w:rsidRPr="00A87149">
              <w:rPr>
                <w:sz w:val="18"/>
                <w:szCs w:val="18"/>
              </w:rPr>
              <w:t>2.64 (1.14–6.</w:t>
            </w:r>
            <w:proofErr w:type="gramStart"/>
            <w:r w:rsidRPr="00A87149">
              <w:rPr>
                <w:sz w:val="18"/>
                <w:szCs w:val="18"/>
              </w:rPr>
              <w:t>08)*</w:t>
            </w:r>
            <w:proofErr w:type="gramEnd"/>
          </w:p>
        </w:tc>
        <w:tc>
          <w:tcPr>
            <w:tcW w:w="194" w:type="pct"/>
            <w:tcBorders>
              <w:top w:val="single" w:sz="4" w:space="0" w:color="auto"/>
              <w:left w:val="single" w:sz="4" w:space="0" w:color="auto"/>
              <w:bottom w:val="single" w:sz="4" w:space="0" w:color="auto"/>
              <w:right w:val="single" w:sz="4" w:space="0" w:color="auto"/>
            </w:tcBorders>
          </w:tcPr>
          <w:p w14:paraId="70B1D7BB"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1AE239B" w14:textId="77777777" w:rsidR="00AB74B3" w:rsidRPr="00A87149"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098E91F"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5340ED2"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9296FD8" w14:textId="77777777" w:rsidR="00AB74B3" w:rsidRDefault="00AB74B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AB74B3" w:rsidRPr="0001000C" w14:paraId="34B019B2"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4997DCD" w14:textId="77777777" w:rsidR="00AB74B3" w:rsidRDefault="00AB74B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F7BD9E6"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D6305CA"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AE1D0A3" w14:textId="77777777" w:rsidR="00AB74B3" w:rsidRPr="0088233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DF2E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62BE5D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3D1CB70E"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1A7610A" w14:textId="1B702A4A"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KT: HR </w:t>
            </w:r>
            <w:r w:rsidRPr="00A87149">
              <w:rPr>
                <w:sz w:val="18"/>
                <w:szCs w:val="18"/>
              </w:rPr>
              <w:t>13.9 (3.74–51.</w:t>
            </w:r>
            <w:proofErr w:type="gramStart"/>
            <w:r w:rsidRPr="00A87149">
              <w:rPr>
                <w:sz w:val="18"/>
                <w:szCs w:val="18"/>
              </w:rPr>
              <w:t>3)*</w:t>
            </w:r>
            <w:proofErr w:type="gramEnd"/>
            <w:r w:rsidRPr="00A87149">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D428503"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F5AFC3" w14:textId="77777777" w:rsidR="00AB74B3" w:rsidRPr="00A87149"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B64A65A"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4EB4B8"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77D194" w14:textId="77777777" w:rsidR="00AB74B3" w:rsidRDefault="00AB74B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A00243" w:rsidRPr="0001000C" w14:paraId="59D0A54F"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D9B368F"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6688BFB9"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73009C1"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F2FA04" w14:textId="77777777" w:rsidR="00A00243" w:rsidRPr="0088233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E618B"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1A0CF29" w14:textId="35B2FA54"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2138448B" w14:textId="2CA6287C" w:rsidR="00A00243" w:rsidRPr="00A87149"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r w:rsidR="008E63E6">
              <w:rPr>
                <w:sz w:val="18"/>
                <w:szCs w:val="18"/>
              </w:rPr>
              <w:t xml:space="preserve"> (%)</w:t>
            </w:r>
          </w:p>
        </w:tc>
        <w:tc>
          <w:tcPr>
            <w:tcW w:w="1837" w:type="pct"/>
            <w:tcBorders>
              <w:top w:val="single" w:sz="4" w:space="0" w:color="auto"/>
              <w:left w:val="single" w:sz="4" w:space="0" w:color="auto"/>
              <w:bottom w:val="single" w:sz="4" w:space="0" w:color="auto"/>
              <w:right w:val="single" w:sz="4" w:space="0" w:color="auto"/>
            </w:tcBorders>
          </w:tcPr>
          <w:p w14:paraId="06AA4A83" w14:textId="2F36A2FB"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AAC &gt; 6 vs. </w:t>
            </w:r>
            <w:r w:rsidRPr="00A00243">
              <w:rPr>
                <w:sz w:val="18"/>
                <w:szCs w:val="18"/>
              </w:rPr>
              <w:t>≤ 6</w:t>
            </w:r>
            <w:r>
              <w:rPr>
                <w:sz w:val="18"/>
                <w:szCs w:val="18"/>
              </w:rPr>
              <w:t xml:space="preserve">: </w:t>
            </w:r>
            <w:r w:rsidR="008E63E6">
              <w:rPr>
                <w:sz w:val="18"/>
                <w:szCs w:val="18"/>
              </w:rPr>
              <w:t>44.4 vs. 62.6</w:t>
            </w:r>
            <w:r w:rsidR="00980547">
              <w:rPr>
                <w:sz w:val="18"/>
                <w:szCs w:val="18"/>
              </w:rPr>
              <w:t xml:space="preserve"> (in CKD 2-5)</w:t>
            </w:r>
          </w:p>
        </w:tc>
        <w:tc>
          <w:tcPr>
            <w:tcW w:w="194" w:type="pct"/>
            <w:tcBorders>
              <w:top w:val="single" w:sz="4" w:space="0" w:color="auto"/>
              <w:left w:val="single" w:sz="4" w:space="0" w:color="auto"/>
              <w:bottom w:val="single" w:sz="4" w:space="0" w:color="auto"/>
              <w:right w:val="single" w:sz="4" w:space="0" w:color="auto"/>
            </w:tcBorders>
          </w:tcPr>
          <w:p w14:paraId="4DF9380A"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CE7B72A" w14:textId="744942FE" w:rsidR="00A00243" w:rsidRPr="00A87149" w:rsidRDefault="00026F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AC</w:t>
            </w:r>
          </w:p>
        </w:tc>
        <w:tc>
          <w:tcPr>
            <w:tcW w:w="258" w:type="pct"/>
            <w:tcBorders>
              <w:top w:val="single" w:sz="4" w:space="0" w:color="auto"/>
              <w:left w:val="single" w:sz="4" w:space="0" w:color="auto"/>
              <w:bottom w:val="single" w:sz="4" w:space="0" w:color="auto"/>
              <w:right w:val="single" w:sz="4" w:space="0" w:color="auto"/>
            </w:tcBorders>
          </w:tcPr>
          <w:p w14:paraId="106AB6CE"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8F3A9B7"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6C2CA1D" w14:textId="77777777" w:rsidR="00A00243" w:rsidRDefault="00A00243"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5B7E38" w:rsidRPr="0001000C" w14:paraId="242C5FBC" w14:textId="77777777" w:rsidTr="00A002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060BD8A" w14:textId="52E3C5AA" w:rsidR="005B7E38" w:rsidRDefault="00383A8C" w:rsidP="00A87149">
            <w:pPr>
              <w:rPr>
                <w:sz w:val="18"/>
                <w:szCs w:val="18"/>
              </w:rPr>
            </w:pPr>
            <w:r>
              <w:rPr>
                <w:sz w:val="18"/>
                <w:szCs w:val="18"/>
              </w:rPr>
              <w:fldChar w:fldCharType="begin" w:fldLock="1"/>
            </w:r>
            <w:r w:rsidR="00D20716">
              <w:rPr>
                <w:sz w:val="18"/>
                <w:szCs w:val="18"/>
              </w:rPr>
              <w:instrText>ADDIN CSL_CITATION {"citationItems":[{"id":"ITEM-1","itemData":{"DOI":"10.5414/CNP73360","abstract":"Aims: Vascular calcification and atherosclerosis frequently develop in end-stage renal disease (ESRD). Although several reports have investigated both carotid artery calcification (CAAC) and carotid atherosclerosis in ESRD patients, the relationship between the two vascular conditions has remained unclear. The aim of this study was to assess the prevalence of CAAC and carotid artery plaque (CAP) in patients with ESRD and to investigate potential factors contributing to the development of CAAC and CAP. Material and method: This cross-sectional study assessed CAAC and CAP using multi-detector computed tomography and high-resolution B-mode ultrasonography, respectively, in 135 patients with ESRD at the start of hemodialysis. The prevalence of CAAC and CAP was examined. The risk factors associated with CAAC and CAP were also evaluated using a logistic regression model. Results: CAAC and CAP were found in 71% and 65%, of the patients, respectively. A logistic regression analysis adjusted for age and gender showed that CAAC was significantly associated with age, hypertension, dyslipidemia, serum albumin, calcium-phosphorus product, proteinuria and CAP. In contrast, in the same analysis, CAP was significantly correlated with age, male gender, diabetes, intact parathyroid hormone, proteinuria and CAAC. In the multivariate analysis, CAAC was independently associated with age, hypertension, and calcium-phosphorus product. Male gender was identified as an independent determinant for CAP. Furthermore, CAP remained as an independent risk factor of CAAC(odds ratio (OR): 13.89; 95% confidence interval (CI): 4.08-47.29), and CAAC also showed a high OR for having CAP(OR: 11.74; 95% CI: 4.12 - 33.51). Conclusion: Both CAAC and CAP were associated with traditional and/or non-traditional risk factors. The risk factors of CAAC were different from those of CAP. CAAC or CAP was identified to be an independent risk factor for each other with a high OR, thus suggesting a strong relationship between carotid calcification and atherosclerosis.","author":[{"dropping-particle":"","family":"Sumida","given":"Y","non-dropping-particle":"","parse-names":false,"suffix":""},{"dropping-particle":"","family":"Nakayama","given":"M","non-dropping-particle":"","parse-names":false,"suffix":""},{"dropping-particle":"","family":"Nagata","given":"M","non-dropping-particle":"","parse-names":false,"suffix":""},{"dropping-particle":"","family":"Nakashita","given":"S","non-dropping-particle":"","parse-names":false,"suffix":""},{"dropping-particle":"","family":"Suehiro","given":"T","non-dropping-particle":"","parse-names":false,"suffix":""},{"dropping-particle":"","family":"Kaizu","given":"Y","non-dropping-particle":"","parse-names":false,"suffix":""},{"dropping-particle":"","family":"Ikeda","given":"H","non-dropping-particle":"","parse-names":false,"suffix":""},{"dropping-particle":"","family":"Izumaru","given":"K","non-dropping-particle":"","parse-names":false,"suffix":""},{"dropping-particle":"","family":"Y.","given":"Sumida","non-dropping-particle":"","parse-names":false,"suffix":""},{"dropping-particle":"","family":"M.","given":"Nagata Nakayama","non-dropping-particle":"","parse-names":false,"suffix":""},{"dropping-particle":"","family":"M.","given":"Nagata Nakayama","non-dropping-particle":"","parse-names":false,"suffix":""},{"dropping-particle":"","family":"S.","given":"Nakashita","non-dropping-particle":"","parse-names":false,"suffix":""},{"dropping-particle":"","family":"T.","given":"Suehiro","non-dropping-particle":"","parse-names":false,"suffix":""},{"dropping-particle":"","family":"Y.","given":"Kaizu","non-dropping-particle":"","parse-names":false,"suffix":""},{"dropping-particle":"","family":"H.","given":"Ikeda","non-dropping-particle":"","parse-names":false,"suffix":""},{"dropping-particle":"","family":"K.","given":"Izumaru","non-dropping-particle":"","parse-names":false,"suffix":""}],"container-title":"Clinical Nephrology","id":"ITEM-1","issue":"5","issued":{"date-parts":[["2010"]]},"note":"no full text","page":"360-369","publisher-place":"M. Nakayama, Division of Nephrology and Clinical Research Institute, Department of Internal Medicine, National Kyushu Medical Center Hospital, 1-8-1 Jigyohama, Chuo-ku, Fukuoka 810-8563, Japan","title":"Carotid artery calcification and atherosclerosis at the initiation of hemodialysis in patients with end-stage renal disease","type":"article-journal","volume":"73"},"uris":["http://www.mendeley.com/documents/?uuid=6f84203e-c16f-3214-9e15-a6bd617bb6ff"]}],"mendeley":{"formattedCitation":"(60)","plainTextFormattedCitation":"(60)","previouslyFormattedCitation":"(60)"},"properties":{"noteIndex":0},"schema":"https://github.com/citation-style-language/schema/raw/master/csl-citation.json"}</w:instrText>
            </w:r>
            <w:r>
              <w:rPr>
                <w:sz w:val="18"/>
                <w:szCs w:val="18"/>
              </w:rPr>
              <w:fldChar w:fldCharType="separate"/>
            </w:r>
            <w:r w:rsidRPr="00383A8C">
              <w:rPr>
                <w:b w:val="0"/>
                <w:noProof/>
                <w:sz w:val="18"/>
                <w:szCs w:val="18"/>
              </w:rPr>
              <w:t>(6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A545623" w14:textId="43BA5F5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2079520F" w14:textId="247E7A7F"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10.5414/cnp73360</w:t>
            </w:r>
          </w:p>
        </w:tc>
        <w:tc>
          <w:tcPr>
            <w:tcW w:w="226" w:type="pct"/>
            <w:tcBorders>
              <w:top w:val="single" w:sz="4" w:space="0" w:color="auto"/>
              <w:left w:val="single" w:sz="4" w:space="0" w:color="auto"/>
              <w:bottom w:val="single" w:sz="4" w:space="0" w:color="auto"/>
              <w:right w:val="single" w:sz="4" w:space="0" w:color="auto"/>
            </w:tcBorders>
          </w:tcPr>
          <w:p w14:paraId="694DDF04" w14:textId="368EFE79" w:rsidR="005B7E38" w:rsidRPr="00882339"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20420796</w:t>
            </w:r>
          </w:p>
        </w:tc>
        <w:tc>
          <w:tcPr>
            <w:tcW w:w="322" w:type="pct"/>
            <w:tcBorders>
              <w:top w:val="single" w:sz="4" w:space="0" w:color="auto"/>
              <w:left w:val="single" w:sz="4" w:space="0" w:color="auto"/>
              <w:bottom w:val="single" w:sz="4" w:space="0" w:color="auto"/>
              <w:right w:val="single" w:sz="4" w:space="0" w:color="auto"/>
            </w:tcBorders>
          </w:tcPr>
          <w:p w14:paraId="6B7186ED" w14:textId="7B70068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D521034" w14:textId="67DA1A8C"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044A07D" w14:textId="6ABC948E"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3CDB027" w14:textId="10A071FB"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sidRPr="00383A8C">
              <w:rPr>
                <w:sz w:val="18"/>
                <w:szCs w:val="18"/>
              </w:rPr>
              <w:t>Male gender was identified as an independent determinant for CAP.</w:t>
            </w:r>
          </w:p>
        </w:tc>
        <w:tc>
          <w:tcPr>
            <w:tcW w:w="194" w:type="pct"/>
            <w:tcBorders>
              <w:top w:val="single" w:sz="4" w:space="0" w:color="auto"/>
              <w:left w:val="single" w:sz="4" w:space="0" w:color="auto"/>
              <w:bottom w:val="single" w:sz="4" w:space="0" w:color="auto"/>
              <w:right w:val="single" w:sz="4" w:space="0" w:color="auto"/>
            </w:tcBorders>
          </w:tcPr>
          <w:p w14:paraId="34EBB2B8"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133FBB5" w14:textId="762D0605" w:rsidR="005B7E38" w:rsidRDefault="00383A8C"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plaque (CAP)</w:t>
            </w:r>
          </w:p>
        </w:tc>
        <w:tc>
          <w:tcPr>
            <w:tcW w:w="258" w:type="pct"/>
            <w:tcBorders>
              <w:top w:val="single" w:sz="4" w:space="0" w:color="auto"/>
              <w:left w:val="single" w:sz="4" w:space="0" w:color="auto"/>
              <w:bottom w:val="single" w:sz="4" w:space="0" w:color="auto"/>
              <w:right w:val="single" w:sz="4" w:space="0" w:color="auto"/>
            </w:tcBorders>
          </w:tcPr>
          <w:p w14:paraId="524C37CD"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105A6A3"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0D69C05" w14:textId="77777777" w:rsidR="005B7E38" w:rsidRDefault="005B7E38"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5B7E38" w:rsidRPr="0001000C" w14:paraId="21601AE9" w14:textId="77777777" w:rsidTr="00A00243">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ED19484" w14:textId="2391084B" w:rsidR="005B7E38" w:rsidRDefault="00EC5C81" w:rsidP="00A87149">
            <w:pPr>
              <w:rPr>
                <w:sz w:val="18"/>
                <w:szCs w:val="18"/>
              </w:rPr>
            </w:pPr>
            <w:r>
              <w:rPr>
                <w:sz w:val="18"/>
                <w:szCs w:val="18"/>
              </w:rPr>
              <w:fldChar w:fldCharType="begin" w:fldLock="1"/>
            </w:r>
            <w:r w:rsidR="00D20716">
              <w:rPr>
                <w:sz w:val="18"/>
                <w:szCs w:val="18"/>
              </w:rPr>
              <w:instrText>ADDIN CSL_CITATION {"citationItems":[{"id":"ITEM-1","itemData":{"DOI":"10.1159/000095362","abstract":"We will present our experience and our preliminary data about the correlation between cardiac calcification and QT interval (and QT dispersion) in uraemia. We studied 32 haemodialysis (HD) patients (age 69 ± 16 years, time on dialysis 32 ± 27 months) and 12 chronic kidney d isease stage 4 (CKD-4) patients (age 66 ± 17 years, uraemia duration 38 ± 16 months). The patients were characterized by a good mineral control, as shown by serum phosphate levels (3.6 ± 1.3 mg/dl in CKD-4 and 4.3 ± 1.6 mg/dl in HD patients) and Ca x P product (46 ± 17 and 49 ± 16 mg 2 /dl 2 , respectively). The parathyroid hormone levels were higher in HD than CKD-4 patients (p  &lt;  0.0001). A TC score  &gt; 400 was found to be highly prevalent in both groups. Significantly more HD patients (62.5%) showed cardiac calcification than CKD-4 patients (33%; p = 0.01). The patients were matched for TC scores higher or lower than 400. The two groups differed by gender (p  &lt;  0.05), age (p = 0.026), frequency of diabetes mellitus (p  &lt;  0.01), uraemia follow-up period (p  &lt;  0.001), low-density lipoprotein cholesterol level (p = 0.009), Ca x P product (p = 0.002), parathyroid hormone level (p  &lt;  0.0001), and corrected QT dispersion (p  &lt;  0.0001). The QT interval was higher in HD and CKD-4 patients with higher TC scores (approximately 11%), but QT interval dispersion was significantly higher in patients with TC scores  &gt; 400. QT dispersion showed a linear correlation with TC scores in both groups (r = 0.899 and p  &lt;  0.0001 and r = 0.901 and p  &lt;  0.0001). Male gender, age, time (months) of uraemia, low-density lipoprotein cholesterol, albumin, calcium x phosphorus product, parathyroid hormone, and TC score are important determinants of QT dispersion. Our data show that it is possible to link dysrhythmias and cardiac calcification in uraemic patients. Copyright © 2006 S. Karger AG.","author":[{"dropping-particle":"","family":"Iorio","given":"Biagio R","non-dropping-particle":"Di","parse-names":false,"suffix":""},{"dropping-particle":"","family":"Bortone","given":"Sara","non-dropping-particle":"","parse-names":false,"suffix":""},{"dropping-particle":"","family":"Piscopo","given":"Carmine","non-dropping-particle":"","parse-names":false,"suffix":""},{"dropping-particle":"","family":"Grimaldi","given":"Pellegrino","non-dropping-particle":"","parse-names":false,"suffix":""},{"dropping-particle":"","family":"Cucciniello","given":"Emanuele","non-dropping-particle":"","parse-names":false,"suffix":""},{"dropping-particle":"","family":"D'Avanzo","given":"Ernesto","non-dropping-particle":"","parse-names":false,"suffix":""},{"dropping-particle":"","family":"Mondillo","given":"Fiorentino","non-dropping-particle":"","parse-names":false,"suffix":""},{"dropping-particle":"","family":"Cillo","given":"Nicola","non-dropping-particle":"","parse-names":false,"suffix":""},{"dropping-particle":"","family":"Bellizzi","given":"Vincenzo","non-dropping-particle":"","parse-names":false,"suffix":""}],"container-title":"Blood Purification","id":"ITEM-1","issue":"5-6","issued":{"date-parts":[["2006"]]},"page":"451-459","publisher-place":"B.R. Di Iorio, c. da San Tommaso, 286, IT-83100 Avellino, Italy","title":"Cardiac vascular calcification and QT interval in ESRD patients: Is there a link?","type":"article-journal","volume":"24"},"uris":["http://www.mendeley.com/documents/?uuid=4b78a34e-7a07-3dc9-a2cf-2ca4eaae0592"]}],"mendeley":{"formattedCitation":"(61)","plainTextFormattedCitation":"(61)","previouslyFormattedCitation":"(61)"},"properties":{"noteIndex":0},"schema":"https://github.com/citation-style-language/schema/raw/master/csl-citation.json"}</w:instrText>
            </w:r>
            <w:r>
              <w:rPr>
                <w:sz w:val="18"/>
                <w:szCs w:val="18"/>
              </w:rPr>
              <w:fldChar w:fldCharType="separate"/>
            </w:r>
            <w:r w:rsidRPr="00EC5C81">
              <w:rPr>
                <w:b w:val="0"/>
                <w:noProof/>
                <w:sz w:val="18"/>
                <w:szCs w:val="18"/>
              </w:rPr>
              <w:t>(6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93B55FB" w14:textId="4ACCC34E" w:rsidR="005B7E38"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45E69B5" w14:textId="4073B1A1"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0.1159/000095362</w:t>
            </w:r>
          </w:p>
        </w:tc>
        <w:tc>
          <w:tcPr>
            <w:tcW w:w="226" w:type="pct"/>
            <w:tcBorders>
              <w:top w:val="single" w:sz="4" w:space="0" w:color="auto"/>
              <w:left w:val="single" w:sz="4" w:space="0" w:color="auto"/>
              <w:bottom w:val="single" w:sz="4" w:space="0" w:color="auto"/>
              <w:right w:val="single" w:sz="4" w:space="0" w:color="auto"/>
            </w:tcBorders>
          </w:tcPr>
          <w:p w14:paraId="550A1154" w14:textId="1E6091E2" w:rsidR="005B7E38" w:rsidRPr="00882339" w:rsidRDefault="00EC5C81" w:rsidP="00A87149">
            <w:pPr>
              <w:cnfStyle w:val="000000000000" w:firstRow="0" w:lastRow="0" w:firstColumn="0" w:lastColumn="0" w:oddVBand="0" w:evenVBand="0" w:oddHBand="0" w:evenHBand="0" w:firstRowFirstColumn="0" w:firstRowLastColumn="0" w:lastRowFirstColumn="0" w:lastRowLastColumn="0"/>
              <w:rPr>
                <w:sz w:val="18"/>
                <w:szCs w:val="18"/>
              </w:rPr>
            </w:pPr>
            <w:r w:rsidRPr="00EC5C81">
              <w:rPr>
                <w:sz w:val="18"/>
                <w:szCs w:val="18"/>
              </w:rPr>
              <w:t>16940716</w:t>
            </w:r>
          </w:p>
        </w:tc>
        <w:tc>
          <w:tcPr>
            <w:tcW w:w="322" w:type="pct"/>
            <w:tcBorders>
              <w:top w:val="single" w:sz="4" w:space="0" w:color="auto"/>
              <w:left w:val="single" w:sz="4" w:space="0" w:color="auto"/>
              <w:bottom w:val="single" w:sz="4" w:space="0" w:color="auto"/>
              <w:right w:val="single" w:sz="4" w:space="0" w:color="auto"/>
            </w:tcBorders>
          </w:tcPr>
          <w:p w14:paraId="7E47B5C7" w14:textId="2C640FF1" w:rsidR="005B7E38" w:rsidRDefault="00D2071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20159393" w14:textId="5434DD3F"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6CB20AD" w14:textId="576FB1A8" w:rsidR="005B7E38" w:rsidRDefault="00BF12C1"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69B1887A" w14:textId="0341EB3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rFonts w:hint="eastAsia"/>
                <w:sz w:val="18"/>
                <w:szCs w:val="18"/>
              </w:rPr>
              <w:t xml:space="preserve">RR </w:t>
            </w:r>
            <w:r w:rsidRPr="00E56ED0">
              <w:rPr>
                <w:sz w:val="18"/>
                <w:szCs w:val="18"/>
              </w:rPr>
              <w:t>0.85 (0.81–0.76)</w:t>
            </w:r>
            <w:r>
              <w:rPr>
                <w:sz w:val="18"/>
                <w:szCs w:val="18"/>
              </w:rPr>
              <w:t xml:space="preserve">, coefficient = </w:t>
            </w:r>
            <w:r w:rsidRPr="00E56ED0">
              <w:rPr>
                <w:sz w:val="18"/>
                <w:szCs w:val="18"/>
              </w:rPr>
              <w:t>–2.0</w:t>
            </w:r>
            <w:r>
              <w:rPr>
                <w:sz w:val="18"/>
                <w:szCs w:val="18"/>
              </w:rPr>
              <w:t xml:space="preserve">1, p = </w:t>
            </w:r>
            <w:r w:rsidRPr="00E56ED0">
              <w:rPr>
                <w:sz w:val="18"/>
                <w:szCs w:val="18"/>
              </w:rPr>
              <w:t>0.001</w:t>
            </w:r>
          </w:p>
        </w:tc>
        <w:tc>
          <w:tcPr>
            <w:tcW w:w="194" w:type="pct"/>
            <w:tcBorders>
              <w:top w:val="single" w:sz="4" w:space="0" w:color="auto"/>
              <w:left w:val="single" w:sz="4" w:space="0" w:color="auto"/>
              <w:bottom w:val="single" w:sz="4" w:space="0" w:color="auto"/>
              <w:right w:val="single" w:sz="4" w:space="0" w:color="auto"/>
            </w:tcBorders>
          </w:tcPr>
          <w:p w14:paraId="5ACDA56F" w14:textId="72658255"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E50697E" w14:textId="77777777" w:rsidR="005B7E38" w:rsidRDefault="005B7E38"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DEBDC45" w14:textId="1C31E697" w:rsidR="005B7E38" w:rsidRDefault="00E56ED0"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QT</w:t>
            </w:r>
            <w:r w:rsidR="000D0B37">
              <w:rPr>
                <w:sz w:val="18"/>
                <w:szCs w:val="18"/>
              </w:rPr>
              <w:t xml:space="preserve"> </w:t>
            </w:r>
            <w:r>
              <w:rPr>
                <w:sz w:val="18"/>
                <w:szCs w:val="18"/>
              </w:rPr>
              <w:t>d</w:t>
            </w:r>
            <w:r w:rsidR="000D0B37">
              <w:rPr>
                <w:sz w:val="18"/>
                <w:szCs w:val="18"/>
              </w:rPr>
              <w:t>ispersion (</w:t>
            </w:r>
            <w:proofErr w:type="spellStart"/>
            <w:r w:rsidR="000D0B37">
              <w:rPr>
                <w:sz w:val="18"/>
                <w:szCs w:val="18"/>
              </w:rPr>
              <w:t>QTd</w:t>
            </w:r>
            <w:proofErr w:type="spellEnd"/>
            <w:r w:rsidR="000D0B37">
              <w:rPr>
                <w:sz w:val="18"/>
                <w:szCs w:val="18"/>
              </w:rPr>
              <w:t>)</w:t>
            </w:r>
          </w:p>
        </w:tc>
        <w:tc>
          <w:tcPr>
            <w:tcW w:w="225" w:type="pct"/>
            <w:tcBorders>
              <w:top w:val="single" w:sz="4" w:space="0" w:color="auto"/>
              <w:left w:val="single" w:sz="4" w:space="0" w:color="auto"/>
              <w:bottom w:val="single" w:sz="4" w:space="0" w:color="auto"/>
              <w:right w:val="single" w:sz="4" w:space="0" w:color="auto"/>
            </w:tcBorders>
          </w:tcPr>
          <w:p w14:paraId="2C6E0036" w14:textId="3B0BF7F5"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 (HD)</w:t>
            </w:r>
          </w:p>
        </w:tc>
        <w:tc>
          <w:tcPr>
            <w:tcW w:w="229" w:type="pct"/>
            <w:tcBorders>
              <w:top w:val="single" w:sz="4" w:space="0" w:color="auto"/>
              <w:left w:val="single" w:sz="4" w:space="0" w:color="auto"/>
              <w:bottom w:val="single" w:sz="4" w:space="0" w:color="auto"/>
            </w:tcBorders>
          </w:tcPr>
          <w:p w14:paraId="130AD37D" w14:textId="244B72E2" w:rsidR="005B7E38" w:rsidRDefault="00937846"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6</w:t>
            </w:r>
          </w:p>
        </w:tc>
      </w:tr>
      <w:tr w:rsidR="00A00243" w:rsidRPr="0001000C" w14:paraId="7A9CEDC4" w14:textId="77777777" w:rsidTr="000D0B3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9D0BCC" w14:textId="77777777" w:rsidR="00A00243" w:rsidRDefault="00A00243"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DA4303"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049A2E1"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FA74F3" w14:textId="77777777" w:rsidR="00A00243" w:rsidRPr="0088233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A652E4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6ACFC69"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55C1ED6" w14:textId="1D4AB70D" w:rsidR="00A00243" w:rsidRPr="00A87149"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C score ???</w:t>
            </w:r>
          </w:p>
        </w:tc>
        <w:tc>
          <w:tcPr>
            <w:tcW w:w="1837" w:type="pct"/>
            <w:tcBorders>
              <w:top w:val="single" w:sz="4" w:space="0" w:color="auto"/>
              <w:left w:val="single" w:sz="4" w:space="0" w:color="auto"/>
              <w:bottom w:val="single" w:sz="4" w:space="0" w:color="auto"/>
              <w:right w:val="single" w:sz="4" w:space="0" w:color="auto"/>
            </w:tcBorders>
          </w:tcPr>
          <w:p w14:paraId="7A17D7A6" w14:textId="221ACCCD" w:rsidR="00A00243" w:rsidRDefault="00BF12C1"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w:t>
            </w:r>
            <w:r>
              <w:rPr>
                <w:rFonts w:hint="eastAsia"/>
                <w:sz w:val="18"/>
                <w:szCs w:val="18"/>
              </w:rPr>
              <w:t xml:space="preserve"> </w:t>
            </w:r>
            <w:r w:rsidRPr="00BF12C1">
              <w:rPr>
                <w:sz w:val="18"/>
                <w:szCs w:val="18"/>
              </w:rPr>
              <w:t>11.2 (8.22–16.7)</w:t>
            </w:r>
            <w:r w:rsidR="00E56ED0">
              <w:rPr>
                <w:sz w:val="18"/>
                <w:szCs w:val="18"/>
              </w:rPr>
              <w:t xml:space="preserve">, coefficient = </w:t>
            </w:r>
            <w:r w:rsidR="00E56ED0" w:rsidRPr="00E56ED0">
              <w:rPr>
                <w:sz w:val="18"/>
                <w:szCs w:val="18"/>
              </w:rPr>
              <w:t>1.571</w:t>
            </w:r>
            <w:r w:rsidR="00E56ED0">
              <w:rPr>
                <w:sz w:val="18"/>
                <w:szCs w:val="18"/>
              </w:rPr>
              <w:t>, p =</w:t>
            </w:r>
            <w:r w:rsidR="00E56ED0" w:rsidRPr="00E56ED0">
              <w:rPr>
                <w:sz w:val="18"/>
                <w:szCs w:val="18"/>
              </w:rPr>
              <w:t xml:space="preserve"> 0.0001</w:t>
            </w:r>
          </w:p>
        </w:tc>
        <w:tc>
          <w:tcPr>
            <w:tcW w:w="194" w:type="pct"/>
            <w:tcBorders>
              <w:top w:val="single" w:sz="4" w:space="0" w:color="auto"/>
              <w:left w:val="single" w:sz="4" w:space="0" w:color="auto"/>
              <w:bottom w:val="single" w:sz="4" w:space="0" w:color="auto"/>
              <w:right w:val="single" w:sz="4" w:space="0" w:color="auto"/>
            </w:tcBorders>
          </w:tcPr>
          <w:p w14:paraId="7FB8E85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3B59D14" w14:textId="77777777" w:rsidR="00A00243" w:rsidRPr="00A87149"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957FBE2"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F66CB11"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5892D56" w14:textId="77777777" w:rsidR="00A00243" w:rsidRDefault="00A00243"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0D0B37" w:rsidRPr="0001000C" w14:paraId="4C50CABF" w14:textId="77777777" w:rsidTr="00E229C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5B2BD92" w14:textId="77777777" w:rsidR="000D0B37" w:rsidRDefault="000D0B37"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51F32A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8E6F562"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0535F" w14:textId="77777777" w:rsidR="000D0B37" w:rsidRPr="0088233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D6B21C7"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1FBA6F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40F2C6"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CAE73BE" w14:textId="7672D2D9" w:rsidR="000D0B37"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C score</w:t>
            </w:r>
            <w:r>
              <w:rPr>
                <w:rFonts w:hint="eastAsia"/>
                <w:sz w:val="18"/>
                <w:szCs w:val="18"/>
              </w:rPr>
              <w:t>到底是甚麼</w:t>
            </w:r>
            <w:r>
              <w:rPr>
                <w:rFonts w:hint="eastAsia"/>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B9B0362"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4DDABC1" w14:textId="77777777" w:rsidR="000D0B37" w:rsidRPr="00A87149"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712ED33"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C226815"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EFFF46D" w14:textId="77777777" w:rsidR="000D0B37" w:rsidRDefault="000D0B37" w:rsidP="00A87149">
            <w:pPr>
              <w:cnfStyle w:val="000000000000" w:firstRow="0" w:lastRow="0" w:firstColumn="0" w:lastColumn="0" w:oddVBand="0" w:evenVBand="0" w:oddHBand="0" w:evenHBand="0" w:firstRowFirstColumn="0" w:firstRowLastColumn="0" w:lastRowFirstColumn="0" w:lastRowLastColumn="0"/>
              <w:rPr>
                <w:sz w:val="18"/>
                <w:szCs w:val="18"/>
              </w:rPr>
            </w:pPr>
          </w:p>
        </w:tc>
      </w:tr>
      <w:tr w:rsidR="00E229CE" w:rsidRPr="0001000C" w14:paraId="4E669708" w14:textId="77777777" w:rsidTr="00E229C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7FE2D66" w14:textId="05BF10C8" w:rsidR="00E229CE" w:rsidRDefault="008B5232" w:rsidP="00A87149">
            <w:pPr>
              <w:rPr>
                <w:sz w:val="18"/>
                <w:szCs w:val="18"/>
              </w:rPr>
            </w:pPr>
            <w:r>
              <w:rPr>
                <w:sz w:val="18"/>
                <w:szCs w:val="18"/>
              </w:rPr>
              <w:fldChar w:fldCharType="begin" w:fldLock="1"/>
            </w:r>
            <w:r w:rsidR="00650549">
              <w:rPr>
                <w:sz w:val="18"/>
                <w:szCs w:val="18"/>
              </w:rPr>
              <w:instrText>ADDIN CSL_CITATION {"citationItems":[{"id":"ITEM-1","itemData":{"DOI":"10.1016/S0735-1097(01)01781-8","abstract":"OBJECTIVES: We sought to determine clinical and laboratory correlates of calcification of the coronary arteries, aorta and mitral and aortic valves in adult subjects with end-stage renal disease (ESRD) receiving hemodialysis. BACKGROUND: Vascular calcification is known to be a risk factor for ischemic heart disease in non-uremic individuals. Patients with ESRD experience accelerated vascular calcification, due at least in part to dysregulation of mineral metabolism. Clinical correlates of the extent of calcification in ESRD have not been identified. Moreover, the clinical relevance of calcification as measured by electron-beam tomography (EBT) has not been determined in the ESRD population. METHODS: We conducted a cross-sectional analysis of 205 maintenance hemodialysis patients who received baseline EBT for evaluation of vascular and valvular calcification. We compared subjects with and without clinical evidence of atherosderotic vascular disease and determined correlates of the extent of vascular and valvular calcification using multivariable linear regression and proportional odds logistic regression analyses. RESULTS: The median coronary artery calcium score was 595 (interquartile range, 76 to 1,600), values consistent with a high risk of obstructive coronary, artery disease in the general population. The coronary artery calcium scores were directly related to the prevalence of myocardial infarction (p &lt; 0.0001) and angina (p &lt; 0.0001), and the aortic calcium scores were directly related to the prevalence of claudication (p = 0.001) and aortic aneurysm (p = 0.02). The extent of coronary calcification was more pronounced with older age, male gender, white race, diabetes, longer dialysis vintage and higher serum concentrations of calcium and phosphorus. Total cholesterol (and high-density lipoprotein and low-density lipoprotein subfractions), triglycerides, hemoglobin and albumin were not significantly related to the extent of coronary artery calcification. Only dialysis vintage was significantly associated with the prevalence of valvular calcification. CONCLUSIONS: Coronary artery, calcification is common, severe and significantly associated with ischemic cardiovascular disease in adult ESRD patients. The dysregulation of mineral metabolism in ESRD may influence vascular calcification risk. © 2002 by the American College of Cardiology.","author":[{"dropping-particle":"","family":"Raggi","given":"Paolo","non-dropping-particle":"","parse-names":false,"suffix":""},{"dropping-particle":"","family":"Boulay","given":"Amy","non-dropping-particle":"","parse-names":false,"suffix":""},{"dropping-particle":"","family":"Chasan-Taber","given":"Scott","non-dropping-particle":"","parse-names":false,"suffix":""},{"dropping-particle":"","family":"Amin","given":"Naseem","non-dropping-particle":"","parse-names":false,"suffix":""},{"dropping-particle":"","family":"Dillon","given":"Maureen","non-dropping-particle":"","parse-names":false,"suffix":""},{"dropping-particle":"","family":"Burke","given":"Steven K","non-dropping-particle":"","parse-names":false,"suffix":""},{"dropping-particle":"","family":"Chertow","given":"Glenn M","non-dropping-particle":"","parse-names":false,"suffix":""}],"container-title":"Journal of the American College of Cardiology","id":"ITEM-1","issue":"4","issued":{"date-parts":[["2002"]]},"page":"695-701","publisher-place":"G.M. Chertow, Department of Medicine Research, UCSF Laurel Heights, 3333 California Street, San Francisco, CA 94118-1211, United States","title":"Cardiac calcification in adult hemodialysis patients: A link between end-stage renal disease and cardiovascular disease?","type":"article-journal","volume":"39"},"uris":["http://www.mendeley.com/documents/?uuid=4c8cdf70-2824-367e-a158-ca3cbed608a6"]}],"mendeley":{"formattedCitation":"(62)","plainTextFormattedCitation":"(62)","previouslyFormattedCitation":"(62)"},"properties":{"noteIndex":0},"schema":"https://github.com/citation-style-language/schema/raw/master/csl-citation.json"}</w:instrText>
            </w:r>
            <w:r>
              <w:rPr>
                <w:sz w:val="18"/>
                <w:szCs w:val="18"/>
              </w:rPr>
              <w:fldChar w:fldCharType="separate"/>
            </w:r>
            <w:r w:rsidRPr="008B5232">
              <w:rPr>
                <w:b w:val="0"/>
                <w:noProof/>
                <w:sz w:val="18"/>
                <w:szCs w:val="18"/>
              </w:rPr>
              <w:t>(6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20686A" w14:textId="72D603DE"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2</w:t>
            </w:r>
          </w:p>
        </w:tc>
        <w:tc>
          <w:tcPr>
            <w:tcW w:w="161" w:type="pct"/>
            <w:tcBorders>
              <w:top w:val="single" w:sz="4" w:space="0" w:color="auto"/>
              <w:left w:val="single" w:sz="4" w:space="0" w:color="auto"/>
              <w:bottom w:val="single" w:sz="4" w:space="0" w:color="auto"/>
              <w:right w:val="single" w:sz="4" w:space="0" w:color="auto"/>
            </w:tcBorders>
          </w:tcPr>
          <w:p w14:paraId="4F52737D" w14:textId="3D35C51E"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0.1016/s0735-1097(01)01781-8</w:t>
            </w:r>
          </w:p>
        </w:tc>
        <w:tc>
          <w:tcPr>
            <w:tcW w:w="226" w:type="pct"/>
            <w:tcBorders>
              <w:top w:val="single" w:sz="4" w:space="0" w:color="auto"/>
              <w:left w:val="single" w:sz="4" w:space="0" w:color="auto"/>
              <w:bottom w:val="single" w:sz="4" w:space="0" w:color="auto"/>
              <w:right w:val="single" w:sz="4" w:space="0" w:color="auto"/>
            </w:tcBorders>
          </w:tcPr>
          <w:p w14:paraId="2925591B" w14:textId="5FD57F55" w:rsidR="00E229CE"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sidRPr="00EA3005">
              <w:rPr>
                <w:sz w:val="18"/>
                <w:szCs w:val="18"/>
              </w:rPr>
              <w:t>11849871</w:t>
            </w:r>
          </w:p>
        </w:tc>
        <w:tc>
          <w:tcPr>
            <w:tcW w:w="322" w:type="pct"/>
            <w:tcBorders>
              <w:top w:val="single" w:sz="4" w:space="0" w:color="auto"/>
              <w:left w:val="single" w:sz="4" w:space="0" w:color="auto"/>
              <w:bottom w:val="single" w:sz="4" w:space="0" w:color="auto"/>
              <w:right w:val="single" w:sz="4" w:space="0" w:color="auto"/>
            </w:tcBorders>
          </w:tcPr>
          <w:p w14:paraId="18D81A5B" w14:textId="61CC7F59"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ulticenter (USA &amp; </w:t>
            </w:r>
            <w:r>
              <w:rPr>
                <w:rFonts w:hint="eastAsia"/>
                <w:sz w:val="18"/>
                <w:szCs w:val="18"/>
              </w:rPr>
              <w:t>Eu</w:t>
            </w:r>
            <w:r>
              <w:rPr>
                <w:sz w:val="18"/>
                <w:szCs w:val="18"/>
              </w:rPr>
              <w:t>rope)</w:t>
            </w:r>
          </w:p>
        </w:tc>
        <w:tc>
          <w:tcPr>
            <w:tcW w:w="354" w:type="pct"/>
            <w:tcBorders>
              <w:top w:val="single" w:sz="4" w:space="0" w:color="auto"/>
              <w:left w:val="single" w:sz="4" w:space="0" w:color="auto"/>
              <w:bottom w:val="single" w:sz="4" w:space="0" w:color="auto"/>
              <w:right w:val="single" w:sz="4" w:space="0" w:color="auto"/>
            </w:tcBorders>
          </w:tcPr>
          <w:p w14:paraId="3577DBB8" w14:textId="37E4F7E7"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234E055" w14:textId="64F336F3"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518F0973" w14:textId="63E087D6" w:rsidR="00E229CE" w:rsidRDefault="008B523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Parameter estimate = -</w:t>
            </w:r>
            <w:r w:rsidRPr="008B5232">
              <w:rPr>
                <w:sz w:val="18"/>
                <w:szCs w:val="18"/>
              </w:rPr>
              <w:t>0.587547</w:t>
            </w:r>
            <w:r>
              <w:rPr>
                <w:sz w:val="18"/>
                <w:szCs w:val="18"/>
              </w:rPr>
              <w:t>, p =</w:t>
            </w:r>
            <w:r w:rsidRPr="008B5232">
              <w:rPr>
                <w:sz w:val="18"/>
                <w:szCs w:val="18"/>
              </w:rPr>
              <w:t xml:space="preserve"> 0.0167</w:t>
            </w:r>
          </w:p>
        </w:tc>
        <w:tc>
          <w:tcPr>
            <w:tcW w:w="194" w:type="pct"/>
            <w:tcBorders>
              <w:top w:val="single" w:sz="4" w:space="0" w:color="auto"/>
              <w:left w:val="single" w:sz="4" w:space="0" w:color="auto"/>
              <w:bottom w:val="single" w:sz="4" w:space="0" w:color="auto"/>
              <w:right w:val="single" w:sz="4" w:space="0" w:color="auto"/>
            </w:tcBorders>
          </w:tcPr>
          <w:p w14:paraId="776A622E" w14:textId="62060566"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7458402" w14:textId="7D2726BC" w:rsidR="00E229CE"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ronary artery calcification</w:t>
            </w:r>
          </w:p>
        </w:tc>
        <w:tc>
          <w:tcPr>
            <w:tcW w:w="258" w:type="pct"/>
            <w:tcBorders>
              <w:top w:val="single" w:sz="4" w:space="0" w:color="auto"/>
              <w:left w:val="single" w:sz="4" w:space="0" w:color="auto"/>
              <w:bottom w:val="single" w:sz="4" w:space="0" w:color="auto"/>
              <w:right w:val="single" w:sz="4" w:space="0" w:color="auto"/>
            </w:tcBorders>
          </w:tcPr>
          <w:p w14:paraId="50E61FF6" w14:textId="77777777" w:rsidR="00E229CE" w:rsidRDefault="00E229CE"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764F50A" w14:textId="728646DB"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7193DD9" w14:textId="28BD8D9C" w:rsidR="00E229CE"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5</w:t>
            </w:r>
          </w:p>
        </w:tc>
      </w:tr>
      <w:tr w:rsidR="00E229CE" w:rsidRPr="0001000C" w14:paraId="56E5A189" w14:textId="77777777" w:rsidTr="00EA300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130829E" w14:textId="5CE142C5" w:rsidR="00E229CE" w:rsidRDefault="00650549" w:rsidP="00A87149">
            <w:pPr>
              <w:rPr>
                <w:sz w:val="18"/>
                <w:szCs w:val="18"/>
              </w:rPr>
            </w:pPr>
            <w:r>
              <w:rPr>
                <w:sz w:val="18"/>
                <w:szCs w:val="18"/>
              </w:rPr>
              <w:lastRenderedPageBreak/>
              <w:fldChar w:fldCharType="begin" w:fldLock="1"/>
            </w:r>
            <w:r w:rsidR="00D018FA">
              <w:rPr>
                <w:sz w:val="18"/>
                <w:szCs w:val="18"/>
              </w:rPr>
              <w:instrText>ADDIN CSL_CITATION {"citationItems":[{"id":"ITEM-1","itemData":{"DOI":"10.1007/s11255-013-0620-y","abstract":"In patients on dialysis, the most common cause of death is cardiovascular disease. This is caused, at least in part, by excessive vascular calcification. Studies that have examined coronary calcification have been published, but these measurements require expensive equipment. Here, we used computed tomography to determine aortic calcification and evaluated these data as prognostic markers for cardiovascular disease. Computed tomography with contrast medium was performed on 49 patients undergoing hemodialysis (29 males and 20 females; average age, 68.9 +/- A 11.0 years). A calcification score (CS) was defined as the ratio of the volume of vascular calcification to the volume of the thoracic aorta. All patients were monitored for cardiovascular end points, which included cerebral infarction or hemorrhage, myocardial infarction, electrocardiographic, or echocardiographic abnormalities that suggested myocardial ischemia, cardiac surgery, leg amputation, and hospitalization or death due to heart failure. Patients were followed for 3 years, with 12 patients reaching the end point. Both high CS (p = 0.007) and male gender (p = 0.009) were significantly associated with cardiovascular events. In contrast, events were not related to age, dialysis duration, diabetes mellitus, smoking status, low-density lipoprotein cholesterol level, pulse-wave velocity, maximum intima-media thickness of the carotid artery wall, systolic blood pressure, or left ventricular hypertrophy. Multiple logistic regression analysis revealed that a high baseline CS was a significant predictor for cardiovascular events (p &lt; 0.05). Calcification of the thoracic aorta determined by three-dimensional computed tomography predicts cardiovascular complications in patients on hemodialysis.","author":[{"dropping-particle":"","family":"Kamiura","given":"Nozomu","non-dropping-particle":"","parse-names":false,"suffix":""},{"dropping-particle":"","family":"Yamamoto","given":"Kiyoko","non-dropping-particle":"","parse-names":false,"suffix":""},{"dropping-particle":"","family":"Okada","given":"Shioko","non-dropping-particle":"","parse-names":false,"suffix":""},{"dropping-particle":"","family":"Sakai","given":"Makoto","non-dropping-particle":"","parse-names":false,"suffix":""},{"dropping-particle":"","family":"Fujimori","given":"Akira","non-dropping-particle":"","parse-names":false,"suffix":""},{"dropping-particle":"","family":"N.","given":"Kamiura","non-dropping-particle":"","parse-names":false,"suffix":""},{"dropping-particle":"","family":"K.","given":"Yamamoto","non-dropping-particle":"","parse-names":false,"suffix":""},{"dropping-particle":"","family":"S.","given":"Okada","non-dropping-particle":"","parse-names":false,"suffix":""},{"dropping-particle":"","family":"M.","given":"Sakai","non-dropping-particle":"","parse-names":false,"suffix":""},{"dropping-particle":"","family":"A.","given":"Fujimori","non-dropping-particle":"","parse-names":false,"suffix":""}],"container-title":"International Urology and Nephrology","id":"ITEM-1","issue":"5","issued":{"date-parts":[["2014"]]},"page":"993-998","publisher-place":"A. Fujimori, Blood Purification and Kidney Center, Konan Hospital, 1-5-16 Kamokogahara, Higashinada-ku, Kobe 6580064, Japan","title":"Calcification of the thoracic aorta determined by three-dimensional computed tomography predicts cardiovascular complications in patients undergoing hemodialysis","type":"article-journal","volume":"46"},"uris":["http://www.mendeley.com/documents/?uuid=df6a60cc-f1f7-3df9-be7d-cac4556a9777"]}],"mendeley":{"formattedCitation":"(63)","plainTextFormattedCitation":"(63)","previouslyFormattedCitation":"(63)"},"properties":{"noteIndex":0},"schema":"https://github.com/citation-style-language/schema/raw/master/csl-citation.json"}</w:instrText>
            </w:r>
            <w:r>
              <w:rPr>
                <w:sz w:val="18"/>
                <w:szCs w:val="18"/>
              </w:rPr>
              <w:fldChar w:fldCharType="separate"/>
            </w:r>
            <w:r w:rsidRPr="00650549">
              <w:rPr>
                <w:b w:val="0"/>
                <w:noProof/>
                <w:sz w:val="18"/>
                <w:szCs w:val="18"/>
              </w:rPr>
              <w:t>(6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D0FB459" w14:textId="478C889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3E86A914" w14:textId="73740FB0"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10.1007/s11255-013-0620-y</w:t>
            </w:r>
          </w:p>
        </w:tc>
        <w:tc>
          <w:tcPr>
            <w:tcW w:w="226" w:type="pct"/>
            <w:tcBorders>
              <w:top w:val="single" w:sz="4" w:space="0" w:color="auto"/>
              <w:left w:val="single" w:sz="4" w:space="0" w:color="auto"/>
              <w:bottom w:val="single" w:sz="4" w:space="0" w:color="auto"/>
              <w:right w:val="single" w:sz="4" w:space="0" w:color="auto"/>
            </w:tcBorders>
          </w:tcPr>
          <w:p w14:paraId="4F112993" w14:textId="1481475C" w:rsidR="00E229CE" w:rsidRPr="0088233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sidRPr="00650549">
              <w:rPr>
                <w:sz w:val="18"/>
                <w:szCs w:val="18"/>
              </w:rPr>
              <w:t>24318369</w:t>
            </w:r>
          </w:p>
        </w:tc>
        <w:tc>
          <w:tcPr>
            <w:tcW w:w="322" w:type="pct"/>
            <w:tcBorders>
              <w:top w:val="single" w:sz="4" w:space="0" w:color="auto"/>
              <w:left w:val="single" w:sz="4" w:space="0" w:color="auto"/>
              <w:bottom w:val="single" w:sz="4" w:space="0" w:color="auto"/>
              <w:right w:val="single" w:sz="4" w:space="0" w:color="auto"/>
            </w:tcBorders>
          </w:tcPr>
          <w:p w14:paraId="6074C6EA" w14:textId="0654F954"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7AFFE907" w14:textId="2E592102"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69BB292" w14:textId="2355043D"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sidRPr="00EA3005">
              <w:rPr>
                <w:sz w:val="18"/>
                <w:szCs w:val="18"/>
              </w:rPr>
              <w:t>CS</w:t>
            </w:r>
          </w:p>
        </w:tc>
        <w:tc>
          <w:tcPr>
            <w:tcW w:w="1837" w:type="pct"/>
            <w:tcBorders>
              <w:top w:val="single" w:sz="4" w:space="0" w:color="auto"/>
              <w:left w:val="single" w:sz="4" w:space="0" w:color="auto"/>
              <w:bottom w:val="single" w:sz="4" w:space="0" w:color="auto"/>
              <w:right w:val="single" w:sz="4" w:space="0" w:color="auto"/>
            </w:tcBorders>
          </w:tcPr>
          <w:p w14:paraId="5E1E5CC9" w14:textId="2925F3FC" w:rsidR="00E229CE" w:rsidRDefault="00EA3005"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EA3005">
              <w:rPr>
                <w:sz w:val="18"/>
                <w:szCs w:val="18"/>
              </w:rPr>
              <w:t>9.9759</w:t>
            </w:r>
            <w:r>
              <w:rPr>
                <w:sz w:val="18"/>
                <w:szCs w:val="18"/>
              </w:rPr>
              <w:t>x</w:t>
            </w:r>
            <w:r w:rsidRPr="00EA3005">
              <w:rPr>
                <w:sz w:val="18"/>
                <w:szCs w:val="18"/>
              </w:rPr>
              <w:t>10</w:t>
            </w:r>
            <w:r w:rsidRPr="00EA3005">
              <w:rPr>
                <w:sz w:val="18"/>
                <w:szCs w:val="18"/>
                <w:vertAlign w:val="superscript"/>
              </w:rPr>
              <w:t>30</w:t>
            </w:r>
            <w:r w:rsidRPr="00EA3005">
              <w:rPr>
                <w:sz w:val="18"/>
                <w:szCs w:val="18"/>
              </w:rPr>
              <w:t xml:space="preserve"> (12.528–7.9429</w:t>
            </w:r>
            <w:r>
              <w:rPr>
                <w:sz w:val="18"/>
                <w:szCs w:val="18"/>
              </w:rPr>
              <w:t>x</w:t>
            </w:r>
            <w:r w:rsidRPr="00EA3005">
              <w:rPr>
                <w:sz w:val="18"/>
                <w:szCs w:val="18"/>
              </w:rPr>
              <w:t>10</w:t>
            </w:r>
            <w:r w:rsidRPr="00EA3005">
              <w:rPr>
                <w:sz w:val="18"/>
                <w:szCs w:val="18"/>
                <w:vertAlign w:val="superscript"/>
              </w:rPr>
              <w:t>60</w:t>
            </w:r>
            <w:r w:rsidRPr="00EA3005">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DDA6B60"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563257" w14:textId="4657C006" w:rsidR="00E229CE" w:rsidRPr="00A87149"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lcification score</w:t>
            </w:r>
          </w:p>
        </w:tc>
        <w:tc>
          <w:tcPr>
            <w:tcW w:w="258" w:type="pct"/>
            <w:tcBorders>
              <w:top w:val="single" w:sz="4" w:space="0" w:color="auto"/>
              <w:left w:val="single" w:sz="4" w:space="0" w:color="auto"/>
              <w:bottom w:val="single" w:sz="4" w:space="0" w:color="auto"/>
              <w:right w:val="single" w:sz="4" w:space="0" w:color="auto"/>
            </w:tcBorders>
          </w:tcPr>
          <w:p w14:paraId="38D62619" w14:textId="77777777" w:rsidR="00E229CE" w:rsidRDefault="00E229CE"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A80558B" w14:textId="081457E6"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785E5B68" w14:textId="1A9BE0C3" w:rsidR="00E229CE" w:rsidRDefault="0065054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9</w:t>
            </w:r>
          </w:p>
        </w:tc>
      </w:tr>
      <w:tr w:rsidR="00EA3005" w:rsidRPr="0001000C" w14:paraId="79BDE505"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269D06" w14:textId="77777777" w:rsidR="00EA3005" w:rsidRDefault="00EA3005"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62B1F0"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A513E52"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9D0AC9F" w14:textId="77777777" w:rsidR="00EA3005" w:rsidRPr="0088233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57B51FC"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05250F"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B6B9B99" w14:textId="509DDA87" w:rsidR="00EA3005" w:rsidRP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A3D0CD5" w14:textId="61E1AC59"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OR </w:t>
            </w:r>
            <w:r w:rsidRPr="00EA3005">
              <w:rPr>
                <w:sz w:val="18"/>
                <w:szCs w:val="18"/>
              </w:rPr>
              <w:t>23.194 (1.452–370.372)</w:t>
            </w:r>
          </w:p>
        </w:tc>
        <w:tc>
          <w:tcPr>
            <w:tcW w:w="194" w:type="pct"/>
            <w:tcBorders>
              <w:top w:val="single" w:sz="4" w:space="0" w:color="auto"/>
              <w:left w:val="single" w:sz="4" w:space="0" w:color="auto"/>
              <w:bottom w:val="single" w:sz="4" w:space="0" w:color="auto"/>
              <w:right w:val="single" w:sz="4" w:space="0" w:color="auto"/>
            </w:tcBorders>
          </w:tcPr>
          <w:p w14:paraId="63220F75"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CB7F1AB" w14:textId="77777777" w:rsidR="00EA3005" w:rsidRPr="00A87149"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BEF1C2"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34D61A3"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AA792F7" w14:textId="77777777" w:rsidR="00EA3005" w:rsidRDefault="00EA3005"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D018FA" w:rsidRPr="0001000C" w14:paraId="1ABB7688" w14:textId="77777777" w:rsidTr="00D018F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6E0D216" w14:textId="48FC9E14" w:rsidR="00D018FA" w:rsidRDefault="008105E8" w:rsidP="00A87149">
            <w:pPr>
              <w:rPr>
                <w:sz w:val="18"/>
                <w:szCs w:val="18"/>
              </w:rPr>
            </w:pPr>
            <w:r>
              <w:rPr>
                <w:sz w:val="18"/>
                <w:szCs w:val="18"/>
              </w:rPr>
              <w:fldChar w:fldCharType="begin" w:fldLock="1"/>
            </w:r>
            <w:r w:rsidR="00D21C2D">
              <w:rPr>
                <w:sz w:val="18"/>
                <w:szCs w:val="18"/>
              </w:rPr>
              <w:instrText>ADDIN CSL_CITATION {"citationItems":[{"id":"ITEM-1","itemData":{"DOI":"10.2215/CJN.02190507","abstract":"Background and objectives: Vascular calcification is increasingly\nrecognized as an important component of cardiovascular disease in\nchronic kidney disease. The objective of this study was to investigate\nprospectively the determinants, cardiovascular functional consequences,\nand survival associated with vascular calcification over 24 mo.\nDesign, setting, participants, &amp; measurements: A total of 134 patients\n(60 on hemodialysis, 28 on peritoneal dialysis, and 46 with stage 4\nchronic kidney disease) were studied. Vascular calcification of the\nsuperficial femoral artery was assessed using multislice spiral computed\ntomography; pulse wave velocity; all medications and time-averaged\nbiochemical parameters were recorded at baseline and 12 and 24 mo.\nResults: A total of 101 patients remained at 24 mo. Progressive\ncalcification was seen in 58 of 101 patients. Most (31 of 46) patients\nwith an initial calcification score of zero did not develop\ncalcification. The hemodialysis group demonstrated a greater degree of\nprogression than patients who were on peritoneal dialysis or had stage 4\nchronic kidney disease. Progressive calcification was associated with\nage, male gender, serum alkaline phosphatase, 13 blockers, and\nlipid-lowering agents. Increases in vascular calcification correlated\nwith increased arterial stiffness. Vascular calcification was present in\n20 of 21 patients who died. Cox proportional hazard analysis identified\nchange in calcification score, calcium intake from phosphate binders,\nand low albumin as risk factors for death.\nConclusions: Patients with stages 4 and 5 chronic kidney disease and\npreexisting vascular calcification exhibit significantly increased\ncalcification over 24 mo. Rapid progression of calcification is\nassociated with arterial stiffness and mortality.","author":[{"dropping-particle":"","family":"Sigrist","given":"Mhairi K","non-dropping-particle":"","parse-names":false,"suffix":""},{"dropping-particle":"","family":"Taal","given":"Maarten W","non-dropping-particle":"","parse-names":false,"suffix":""},{"dropping-particle":"","family":"Bungay","given":"Peter","non-dropping-particle":"","parse-names":false,"suffix":""},{"dropping-particle":"","family":"McIntyre","given":"Christopher W","non-dropping-particle":"","parse-names":false,"suffix":""}],"container-title":"CLINICAL JOURNAL OF THE AMERICAN SOCIETY OF NEPHROLOGY","id":"ITEM-1","issue":"6","issued":{"date-parts":[["2007"]]},"page":"1241-1248","title":"Progressive vascular calcification over 2 years is associated with arterial stiffening and increased mortality in patients with stages 4 and 5 chronic kidney disease","type":"article-journal","volume":"2"},"uris":["http://www.mendeley.com/documents/?uuid=971cc00f-9d42-308c-98b3-9d7338167901"]}],"mendeley":{"formattedCitation":"(64)","plainTextFormattedCitation":"(64)","previouslyFormattedCitation":"(64)"},"properties":{"noteIndex":0},"schema":"https://github.com/citation-style-language/schema/raw/master/csl-citation.json"}</w:instrText>
            </w:r>
            <w:r>
              <w:rPr>
                <w:sz w:val="18"/>
                <w:szCs w:val="18"/>
              </w:rPr>
              <w:fldChar w:fldCharType="separate"/>
            </w:r>
            <w:r w:rsidRPr="008105E8">
              <w:rPr>
                <w:b w:val="0"/>
                <w:noProof/>
                <w:sz w:val="18"/>
                <w:szCs w:val="18"/>
              </w:rPr>
              <w:t>(6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9E892F9" w14:textId="75FFDA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4A5B3366" w14:textId="7C572A53"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0.2215/CJN.02190507</w:t>
            </w:r>
          </w:p>
        </w:tc>
        <w:tc>
          <w:tcPr>
            <w:tcW w:w="226" w:type="pct"/>
            <w:tcBorders>
              <w:top w:val="single" w:sz="4" w:space="0" w:color="auto"/>
              <w:left w:val="single" w:sz="4" w:space="0" w:color="auto"/>
              <w:bottom w:val="single" w:sz="4" w:space="0" w:color="auto"/>
              <w:right w:val="single" w:sz="4" w:space="0" w:color="auto"/>
            </w:tcBorders>
          </w:tcPr>
          <w:p w14:paraId="27CF9AD6" w14:textId="205EDD11" w:rsidR="00D018FA" w:rsidRPr="0088233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sidRPr="008105E8">
              <w:rPr>
                <w:sz w:val="18"/>
                <w:szCs w:val="18"/>
              </w:rPr>
              <w:t>17928470</w:t>
            </w:r>
          </w:p>
        </w:tc>
        <w:tc>
          <w:tcPr>
            <w:tcW w:w="322" w:type="pct"/>
            <w:tcBorders>
              <w:top w:val="single" w:sz="4" w:space="0" w:color="auto"/>
              <w:left w:val="single" w:sz="4" w:space="0" w:color="auto"/>
              <w:bottom w:val="single" w:sz="4" w:space="0" w:color="auto"/>
              <w:right w:val="single" w:sz="4" w:space="0" w:color="auto"/>
            </w:tcBorders>
          </w:tcPr>
          <w:p w14:paraId="6273C1DB" w14:textId="75E604BA"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0DE0DEA8" w14:textId="3D4831A3"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06CA7C52" w14:textId="4472084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1100C7D" w14:textId="12A1CB6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8105E8">
              <w:rPr>
                <w:sz w:val="18"/>
                <w:szCs w:val="18"/>
              </w:rPr>
              <w:t>8.82 (1.82 to 42.65)</w:t>
            </w:r>
          </w:p>
        </w:tc>
        <w:tc>
          <w:tcPr>
            <w:tcW w:w="194" w:type="pct"/>
            <w:tcBorders>
              <w:top w:val="single" w:sz="4" w:space="0" w:color="auto"/>
              <w:left w:val="single" w:sz="4" w:space="0" w:color="auto"/>
              <w:bottom w:val="single" w:sz="4" w:space="0" w:color="auto"/>
              <w:right w:val="single" w:sz="4" w:space="0" w:color="auto"/>
            </w:tcBorders>
          </w:tcPr>
          <w:p w14:paraId="7FBBE1CF" w14:textId="6405FA20"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65D2D090" w14:textId="084BFF16" w:rsidR="00D018FA" w:rsidRPr="00A87149"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calcification progression during 24 months</w:t>
            </w:r>
          </w:p>
        </w:tc>
        <w:tc>
          <w:tcPr>
            <w:tcW w:w="258" w:type="pct"/>
            <w:tcBorders>
              <w:top w:val="single" w:sz="4" w:space="0" w:color="auto"/>
              <w:left w:val="single" w:sz="4" w:space="0" w:color="auto"/>
              <w:bottom w:val="single" w:sz="4" w:space="0" w:color="auto"/>
              <w:right w:val="single" w:sz="4" w:space="0" w:color="auto"/>
            </w:tcBorders>
          </w:tcPr>
          <w:p w14:paraId="639802A5"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9AA6814" w14:textId="0E92D6AE"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967B5EE" w14:textId="0DC6ED5C" w:rsidR="00D018FA" w:rsidRDefault="008105E8"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D018FA" w:rsidRPr="0001000C" w14:paraId="3E706C94" w14:textId="77777777" w:rsidTr="00D018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0F557E3" w14:textId="758EACD9" w:rsidR="00D018FA" w:rsidRDefault="00EB0EE2" w:rsidP="00A87149">
            <w:pPr>
              <w:rPr>
                <w:sz w:val="18"/>
                <w:szCs w:val="18"/>
              </w:rPr>
            </w:pPr>
            <w:r>
              <w:rPr>
                <w:sz w:val="18"/>
                <w:szCs w:val="18"/>
              </w:rPr>
              <w:fldChar w:fldCharType="begin" w:fldLock="1"/>
            </w:r>
            <w:r w:rsidR="00DF1F50">
              <w:rPr>
                <w:sz w:val="18"/>
                <w:szCs w:val="18"/>
              </w:rPr>
              <w:instrText>ADDIN CSL_CITATION {"citationItems":[{"id":"ITEM-1","itemData":{"DOI":"10.1159/000157629","abstract":"Background: Patients on hemodialysis (HD) frequently experience\ncardiovascular events associated with vascular calcification. We\ninvestigated the involvement of osteoprotegerin (OPG), an inhibitor of\nvascular calcification, in the incidence of cardiovascular events and\nmortality among new HD patients. Methods: We conducted a prospective\ncohort study of the association of serum OPG levels with morbidity and\nmortality in subjects who became new HD patients between June 2000 and\nMay 2006. Results: A total of 99 patients (age 58.9 +/- 14.6 years, 65\nmale, 34 female) were prospectively followed up for 41.5 +/- 20.2\nmonths. During this period, 27 patients developed cardiovascular events\nand 12 died of causes related to cardiovascular disease. When divided\ninto 2 groups according to OPG levels, the high OPG group showed a\nhigher prevalence of cardiovascular morbidity and mortality compared\nwith the low OPG group. Cox's proportional hazards analysis associated\nthe new onset of cardiovascular events with the high OPG group (HR 2.88,\n95% CI 1.09-7.62, p = 0.033). Furthermore, the high OPG group at the\nstart of HD was significantly associated with older age, male gender and\na high aortic calcification index. Conclusions: Elevated levels of serum\nOPG in new HD patients may predict subsequent cardiovascular events.\nCopyright c 2008 S. Karger AG, Basel","author":[{"dropping-particle":"","family":"Nishiura","given":"Ryosuke","non-dropping-particle":"","parse-names":false,"suffix":""},{"dropping-particle":"","family":"Fujimoto","given":"Shouichi","non-dropping-particle":"","parse-names":false,"suffix":""},{"dropping-particle":"","family":"Sato","given":"Yuji","non-dropping-particle":"","parse-names":false,"suffix":""},{"dropping-particle":"","family":"Yamada","given":"Kazuhiro","non-dropping-particle":"","parse-names":false,"suffix":""},{"dropping-particle":"","family":"Hisanaga","given":"Shuichi","non-dropping-particle":"","parse-names":false,"suffix":""},{"dropping-particle":"","family":"Hara","given":"Seiichiro","non-dropping-particle":"","parse-names":false,"suffix":""},{"dropping-particle":"","family":"Nakao","given":"Hiroyuki","non-dropping-particle":"","parse-names":false,"suffix":""},{"dropping-particle":"","family":"Kitamura","given":"Kazuo","non-dropping-particle":"","parse-names":false,"suffix":""}],"container-title":"AMERICAN JOURNAL OF NEPHROLOGY","id":"ITEM-1","issue":"3","issued":{"date-parts":[["2009"]]},"page":"257-263","title":"Elevated Osteoprotegerin Levels Predict Cardiovascular Events in New Hemodialysis Patients","type":"article-journal","volume":"29"},"uris":["http://www.mendeley.com/documents/?uuid=b2cbec15-a73a-390a-97da-17940e40c9ee"]}],"mendeley":{"formattedCitation":"(65)","plainTextFormattedCitation":"(65)","previouslyFormattedCitation":"(65)"},"properties":{"noteIndex":0},"schema":"https://github.com/citation-style-language/schema/raw/master/csl-citation.json"}</w:instrText>
            </w:r>
            <w:r>
              <w:rPr>
                <w:sz w:val="18"/>
                <w:szCs w:val="18"/>
              </w:rPr>
              <w:fldChar w:fldCharType="separate"/>
            </w:r>
            <w:r w:rsidRPr="00EB0EE2">
              <w:rPr>
                <w:b w:val="0"/>
                <w:noProof/>
                <w:sz w:val="18"/>
                <w:szCs w:val="18"/>
              </w:rPr>
              <w:t>(6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F3968F7" w14:textId="028F012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587CD333" w14:textId="1125A654"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0.1159/000157629</w:t>
            </w:r>
          </w:p>
        </w:tc>
        <w:tc>
          <w:tcPr>
            <w:tcW w:w="226" w:type="pct"/>
            <w:tcBorders>
              <w:top w:val="single" w:sz="4" w:space="0" w:color="auto"/>
              <w:left w:val="single" w:sz="4" w:space="0" w:color="auto"/>
              <w:bottom w:val="single" w:sz="4" w:space="0" w:color="auto"/>
              <w:right w:val="single" w:sz="4" w:space="0" w:color="auto"/>
            </w:tcBorders>
          </w:tcPr>
          <w:p w14:paraId="47BF34F4" w14:textId="0FC6DEDF" w:rsidR="00D018FA" w:rsidRPr="00882339"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sidRPr="00DF1F50">
              <w:rPr>
                <w:sz w:val="18"/>
                <w:szCs w:val="18"/>
              </w:rPr>
              <w:t>18802328</w:t>
            </w:r>
          </w:p>
        </w:tc>
        <w:tc>
          <w:tcPr>
            <w:tcW w:w="322" w:type="pct"/>
            <w:tcBorders>
              <w:top w:val="single" w:sz="4" w:space="0" w:color="auto"/>
              <w:left w:val="single" w:sz="4" w:space="0" w:color="auto"/>
              <w:bottom w:val="single" w:sz="4" w:space="0" w:color="auto"/>
              <w:right w:val="single" w:sz="4" w:space="0" w:color="auto"/>
            </w:tcBorders>
          </w:tcPr>
          <w:p w14:paraId="0D5F3DED" w14:textId="5F3B498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19D752F0" w14:textId="3BE6E3BE"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495909C" w14:textId="6049844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8D99F31" w14:textId="536998C4"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EB0EE2">
              <w:rPr>
                <w:sz w:val="18"/>
                <w:szCs w:val="18"/>
              </w:rPr>
              <w:t xml:space="preserve">3.034 </w:t>
            </w:r>
            <w:r>
              <w:rPr>
                <w:sz w:val="18"/>
                <w:szCs w:val="18"/>
              </w:rPr>
              <w:t>(</w:t>
            </w:r>
            <w:r w:rsidRPr="00EB0EE2">
              <w:rPr>
                <w:sz w:val="18"/>
                <w:szCs w:val="18"/>
              </w:rPr>
              <w:t>1.028–8.94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FBCF1A5" w14:textId="7D3D5319" w:rsidR="00D018FA" w:rsidRDefault="00DF1F50"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E8F0E6C" w14:textId="702B7E02" w:rsidR="00D018FA" w:rsidRPr="00A87149"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OPG level</w:t>
            </w:r>
          </w:p>
        </w:tc>
        <w:tc>
          <w:tcPr>
            <w:tcW w:w="258" w:type="pct"/>
            <w:tcBorders>
              <w:top w:val="single" w:sz="4" w:space="0" w:color="auto"/>
              <w:left w:val="single" w:sz="4" w:space="0" w:color="auto"/>
              <w:bottom w:val="single" w:sz="4" w:space="0" w:color="auto"/>
              <w:right w:val="single" w:sz="4" w:space="0" w:color="auto"/>
            </w:tcBorders>
          </w:tcPr>
          <w:p w14:paraId="61292A03" w14:textId="77777777" w:rsidR="00D018FA" w:rsidRDefault="00D018FA"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33D9AB2" w14:textId="3244464C"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6D645DD3" w14:textId="1BC184BA" w:rsidR="00D018FA" w:rsidRDefault="00EB0EE2"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D018FA" w:rsidRPr="0001000C" w14:paraId="02915F95" w14:textId="77777777" w:rsidTr="003937B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633E99A" w14:textId="03B355F8" w:rsidR="00D018FA" w:rsidRDefault="00DF1F50" w:rsidP="00A87149">
            <w:pPr>
              <w:rPr>
                <w:sz w:val="18"/>
                <w:szCs w:val="18"/>
              </w:rPr>
            </w:pPr>
            <w:r>
              <w:rPr>
                <w:sz w:val="18"/>
                <w:szCs w:val="18"/>
              </w:rPr>
              <w:fldChar w:fldCharType="begin" w:fldLock="1"/>
            </w:r>
            <w:r w:rsidR="00E6530F">
              <w:rPr>
                <w:sz w:val="18"/>
                <w:szCs w:val="18"/>
              </w:rPr>
              <w:instrText>ADDIN CSL_CITATION {"citationItems":[{"id":"ITEM-1","itemData":{"DOI":"10.1093/ndt/gft039","abstract":"Derangements in bone metabolism and vascular calcification (VC)\nsubstantially contribute to the accelerated cardiovascular morbidity and\nmortality in chronic kidney disease (CKD). The Wnt signalling pathway is\nincreasingly recognized to play an important role in bone homeostasis\nand VC. Circulating levels of the Wnt inhibitor sclerostin are elevated\nin CKD patients. The present study investigated whether the circulating\nlevels of sclerostin are associated with all-cause mortality in\nhaemodialysis (HD) patients.\nWe performed a post-hoc survival analysis in 100 prevalent HD patients\n(68 13 years, 40 male) recruited in 2006 who were prospectively followed\nfor median 637 (81000, range) days. Parameters of mineral metabolism\nincluding bone-specific alkaline phosphatase (bsAP) and serum sclerostin\nwere determined in spare blood samples collected at baseline.\nSerum concentrations of serum sclerostin amounted to 110 (82151)\n{[}median (iqr)] pmol/L. Patients with sclerostin levels above median\nwere characterized by older age, higher haemoglobin and creatinine level\nand lower bsAP concentration. During a median follow-up of 637 days, 31\npatients died. Higher circulating sclerostin levels were associated with\ndecreased mortality in prevalent HD patients: unadjusted hazard ratio\n(HR) 0.51 (0.241.06) (P 0.06); HR adjusted for age and gender for serum\nsclerostin levels above versus below median was 0.33 (0.150.73) (P\n0.006). When bsAP was entered in the Cox regression analysis, it\nreplaced sclerostin in the final model.\nOur data show that high circulating sclerostin levels are associated\nwith improved survival and suggest that a low bsAP activity may be in\nthe causal pathway.","author":[{"dropping-particle":"","family":"Viaene","given":"Liesbeth","non-dropping-particle":"","parse-names":false,"suffix":""},{"dropping-particle":"","family":"Behets","given":"Geert J","non-dropping-particle":"","parse-names":false,"suffix":""},{"dropping-particle":"","family":"Claes","given":"Kathleen","non-dropping-particle":"","parse-names":false,"suffix":""},{"dropping-particle":"","family":"Meijers","given":"Bjorn","non-dropping-particle":"","parse-names":false,"suffix":""},{"dropping-particle":"","family":"Blocki","given":"Franck","non-dropping-particle":"","parse-names":false,"suffix":""},{"dropping-particle":"","family":"Brandenburg","given":"Vincent","non-dropping-particle":"","parse-names":false,"suffix":""},{"dropping-particle":"","family":"Evenepoel","given":"Pieter","non-dropping-particle":"","parse-names":false,"suffix":""},{"dropping-particle":"","family":"D'Haese","given":"Patrick C","non-dropping-particle":"","parse-names":false,"suffix":""}],"container-title":"NEPHROLOGY DIALYSIS TRANSPLANTATION","id":"ITEM-1","issue":"12","issued":{"date-parts":[["2013"]]},"page":"3024-3030","title":"Sclerostin: another bone-related protein related to all-cause mortality in haemodialysis?","type":"article-journal","volume":"28"},"uris":["http://www.mendeley.com/documents/?uuid=7697627e-ea18-3232-b766-210577bb42bb"]}],"mendeley":{"formattedCitation":"(66)","plainTextFormattedCitation":"(66)","previouslyFormattedCitation":"(66)"},"properties":{"noteIndex":0},"schema":"https://github.com/citation-style-language/schema/raw/master/csl-citation.json"}</w:instrText>
            </w:r>
            <w:r>
              <w:rPr>
                <w:sz w:val="18"/>
                <w:szCs w:val="18"/>
              </w:rPr>
              <w:fldChar w:fldCharType="separate"/>
            </w:r>
            <w:r w:rsidRPr="00DF1F50">
              <w:rPr>
                <w:b w:val="0"/>
                <w:noProof/>
                <w:sz w:val="18"/>
                <w:szCs w:val="18"/>
              </w:rPr>
              <w:t>(6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6095665A" w14:textId="1BD92F14"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3</w:t>
            </w:r>
          </w:p>
        </w:tc>
        <w:tc>
          <w:tcPr>
            <w:tcW w:w="161" w:type="pct"/>
            <w:tcBorders>
              <w:top w:val="single" w:sz="4" w:space="0" w:color="auto"/>
              <w:left w:val="single" w:sz="4" w:space="0" w:color="auto"/>
              <w:bottom w:val="single" w:sz="4" w:space="0" w:color="auto"/>
              <w:right w:val="single" w:sz="4" w:space="0" w:color="auto"/>
            </w:tcBorders>
          </w:tcPr>
          <w:p w14:paraId="5E846761" w14:textId="2673D3F8"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10.1093/</w:t>
            </w:r>
            <w:proofErr w:type="spellStart"/>
            <w:r w:rsidRPr="003937B9">
              <w:rPr>
                <w:sz w:val="18"/>
                <w:szCs w:val="18"/>
              </w:rPr>
              <w:t>ndt</w:t>
            </w:r>
            <w:proofErr w:type="spellEnd"/>
            <w:r w:rsidRPr="003937B9">
              <w:rPr>
                <w:sz w:val="18"/>
                <w:szCs w:val="18"/>
              </w:rPr>
              <w:t>/gft039</w:t>
            </w:r>
          </w:p>
        </w:tc>
        <w:tc>
          <w:tcPr>
            <w:tcW w:w="226" w:type="pct"/>
            <w:tcBorders>
              <w:top w:val="single" w:sz="4" w:space="0" w:color="auto"/>
              <w:left w:val="single" w:sz="4" w:space="0" w:color="auto"/>
              <w:bottom w:val="single" w:sz="4" w:space="0" w:color="auto"/>
              <w:right w:val="single" w:sz="4" w:space="0" w:color="auto"/>
            </w:tcBorders>
          </w:tcPr>
          <w:p w14:paraId="187EE888" w14:textId="46B9A1DE" w:rsidR="00D018FA" w:rsidRPr="00882339"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sidRPr="003937B9">
              <w:rPr>
                <w:sz w:val="18"/>
                <w:szCs w:val="18"/>
              </w:rPr>
              <w:t>23605174</w:t>
            </w:r>
          </w:p>
        </w:tc>
        <w:tc>
          <w:tcPr>
            <w:tcW w:w="322" w:type="pct"/>
            <w:tcBorders>
              <w:top w:val="single" w:sz="4" w:space="0" w:color="auto"/>
              <w:left w:val="single" w:sz="4" w:space="0" w:color="auto"/>
              <w:bottom w:val="single" w:sz="4" w:space="0" w:color="auto"/>
              <w:right w:val="single" w:sz="4" w:space="0" w:color="auto"/>
            </w:tcBorders>
          </w:tcPr>
          <w:p w14:paraId="57AB5949" w14:textId="11683647" w:rsidR="00D018FA" w:rsidRDefault="00021FA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Belgium</w:t>
            </w:r>
          </w:p>
        </w:tc>
        <w:tc>
          <w:tcPr>
            <w:tcW w:w="354" w:type="pct"/>
            <w:tcBorders>
              <w:top w:val="single" w:sz="4" w:space="0" w:color="auto"/>
              <w:left w:val="single" w:sz="4" w:space="0" w:color="auto"/>
              <w:bottom w:val="single" w:sz="4" w:space="0" w:color="auto"/>
              <w:right w:val="single" w:sz="4" w:space="0" w:color="auto"/>
            </w:tcBorders>
          </w:tcPr>
          <w:p w14:paraId="638D21FB" w14:textId="1903FA1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385D7991" w14:textId="1544195D"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50D9247" w14:textId="2138C78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HR </w:t>
            </w:r>
            <w:r w:rsidRPr="003937B9">
              <w:rPr>
                <w:sz w:val="18"/>
                <w:szCs w:val="18"/>
              </w:rPr>
              <w:t xml:space="preserve">0.55 </w:t>
            </w:r>
            <w:r>
              <w:rPr>
                <w:sz w:val="18"/>
                <w:szCs w:val="18"/>
              </w:rPr>
              <w:t>(</w:t>
            </w:r>
            <w:r w:rsidRPr="003937B9">
              <w:rPr>
                <w:sz w:val="18"/>
                <w:szCs w:val="18"/>
              </w:rPr>
              <w:t>0.25–1.19</w:t>
            </w:r>
            <w:r>
              <w:rPr>
                <w:sz w:val="18"/>
                <w:szCs w:val="18"/>
              </w:rPr>
              <w:t>), p =</w:t>
            </w:r>
            <w:r w:rsidRPr="003937B9">
              <w:rPr>
                <w:sz w:val="18"/>
                <w:szCs w:val="18"/>
              </w:rPr>
              <w:t xml:space="preserve"> 0.13</w:t>
            </w:r>
          </w:p>
        </w:tc>
        <w:tc>
          <w:tcPr>
            <w:tcW w:w="194" w:type="pct"/>
            <w:tcBorders>
              <w:top w:val="single" w:sz="4" w:space="0" w:color="auto"/>
              <w:left w:val="single" w:sz="4" w:space="0" w:color="auto"/>
              <w:bottom w:val="single" w:sz="4" w:space="0" w:color="auto"/>
              <w:right w:val="single" w:sz="4" w:space="0" w:color="auto"/>
            </w:tcBorders>
          </w:tcPr>
          <w:p w14:paraId="24B1AF7F" w14:textId="77777777" w:rsidR="00D018FA"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A65ECC" w14:textId="77777777" w:rsidR="00D018FA" w:rsidRPr="00A87149" w:rsidRDefault="00D018FA" w:rsidP="00A8714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C8F92C6" w14:textId="7E541014" w:rsidR="00D018FA" w:rsidRDefault="00F55474"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6AFE8786" w14:textId="050519DB"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1A21877" w14:textId="0E36D3C5" w:rsidR="00D018FA" w:rsidRDefault="003937B9" w:rsidP="00A8714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3937B9" w:rsidRPr="0001000C" w14:paraId="52D1D868" w14:textId="77777777" w:rsidTr="00E6530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E6C0E7E" w14:textId="77777777" w:rsidR="003937B9" w:rsidRDefault="003937B9" w:rsidP="00A8714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274CC7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5D3EEA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E767FB1" w14:textId="77777777" w:rsidR="003937B9" w:rsidRPr="0088233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D74AD"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64206B6"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E08433D" w14:textId="71BA1294"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clerostin</w:t>
            </w:r>
          </w:p>
        </w:tc>
        <w:tc>
          <w:tcPr>
            <w:tcW w:w="1837" w:type="pct"/>
            <w:tcBorders>
              <w:top w:val="single" w:sz="4" w:space="0" w:color="auto"/>
              <w:left w:val="single" w:sz="4" w:space="0" w:color="auto"/>
              <w:bottom w:val="single" w:sz="4" w:space="0" w:color="auto"/>
              <w:right w:val="single" w:sz="4" w:space="0" w:color="auto"/>
            </w:tcBorders>
          </w:tcPr>
          <w:p w14:paraId="1E08742C" w14:textId="79624D20"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HR </w:t>
            </w:r>
            <w:r w:rsidRPr="003937B9">
              <w:rPr>
                <w:sz w:val="18"/>
                <w:szCs w:val="18"/>
              </w:rPr>
              <w:t>0.33</w:t>
            </w:r>
            <w:r>
              <w:rPr>
                <w:sz w:val="18"/>
                <w:szCs w:val="18"/>
              </w:rPr>
              <w:t xml:space="preserve"> (</w:t>
            </w:r>
            <w:r w:rsidRPr="003937B9">
              <w:rPr>
                <w:sz w:val="18"/>
                <w:szCs w:val="18"/>
              </w:rPr>
              <w:t>0.15–0.73</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55D7CF2"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E8F3C43" w14:textId="77777777" w:rsidR="003937B9" w:rsidRPr="00A8714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807A2D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7FEFD67"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C4C3674" w14:textId="77777777" w:rsidR="003937B9" w:rsidRDefault="003937B9" w:rsidP="00A87149">
            <w:pPr>
              <w:cnfStyle w:val="000000100000" w:firstRow="0" w:lastRow="0" w:firstColumn="0" w:lastColumn="0" w:oddVBand="0" w:evenVBand="0" w:oddHBand="1" w:evenHBand="0" w:firstRowFirstColumn="0" w:firstRowLastColumn="0" w:lastRowFirstColumn="0" w:lastRowLastColumn="0"/>
              <w:rPr>
                <w:sz w:val="18"/>
                <w:szCs w:val="18"/>
              </w:rPr>
            </w:pPr>
          </w:p>
        </w:tc>
      </w:tr>
      <w:tr w:rsidR="00423B70" w:rsidRPr="0001000C" w14:paraId="74A9D11B" w14:textId="77777777" w:rsidTr="00E6530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8D6481E" w14:textId="7141A534" w:rsidR="00423B70" w:rsidRDefault="00423B70" w:rsidP="00423B70">
            <w:pPr>
              <w:rPr>
                <w:sz w:val="18"/>
                <w:szCs w:val="18"/>
              </w:rPr>
            </w:pPr>
            <w:r>
              <w:rPr>
                <w:sz w:val="18"/>
                <w:szCs w:val="18"/>
              </w:rPr>
              <w:lastRenderedPageBreak/>
              <w:fldChar w:fldCharType="begin" w:fldLock="1"/>
            </w:r>
            <w:r w:rsidR="00B02CAE">
              <w:rPr>
                <w:sz w:val="18"/>
                <w:szCs w:val="18"/>
              </w:rPr>
              <w:instrText>ADDIN CSL_CITATION {"citationItems":[{"id":"ITEM-1","itemData":{"DOI":"10.1016/j.bone.2016.08.007","abstract":"Objective: Chronic kidney disease-mineral bone disorder (CKD-MBD) is a\nmajor complication of end-stage renal disease (ESRD). Reduced bone\nmineral density (BMD) is associated with vascular calcification. Here we\ninvestigated associations between vertebral bone density (VBD) and\ncoronary artery calcification (CAC), quantified by cardiac computed\ntomography (CT), and BMD quantified by dual-energy X-ray absorptiometry\n(DXA), and their relations with mortality.\nMethods: In 231 ESRD patients (median age 56 years, 63% males)\ncomprising incident dialysis patients, prevalent peritoneal dialysis\npatients and recipients of living donor kidney transplant, VBD\n(Hounsfield units, HUs) and CAC scores (Agatston units, AUs) were\nquantified by cardiac CT, and, in 143 of the patients, BMD was measured\nby DXA of total body. Metabolic and inflammation biomarkers potentially\nlinked to CKD-MBD were also analysed.\nResults: Patients with low tertile of VBD were older and had more often\ncardiovascular disease (CVD), and higher HbA1c (non-diabetics),\ninterleukin-6 and CAC score. Low VBD was independently associated with\nhigher CAC score (&gt;100 AUs) after adjustment for age, gender, diabetes,\nCVD, inflammation and cohorts. In Cox proportional hazards analysis, low\nVBD was independently associated with all-cause mortality after\nadjustment for age, gender, diabetes, CVD, inflammation and subjective\nglobal assessment (SGA). The root mean-squared error of prediction\n(RMSE) showed a good degree of association between VBD and BMD evaluated\nfrom DXA. In receiver operator characteristics curve (ROC) analysis,\nlower VBD was more strongly associated with higher CAC score and\nall-cause mortality than BMD evaluated from DXA.\nConclusions: While assessments of BMD by DXA and CT showed good degree\nof agreement, associations of high CAC, and mortality, with low VBD were\nstronger than those based on low BMD by DXA. The strong independent\nassociations of low VBD with high CAC score and increased mortality risk\nsuggest that VBD may serve as an important prognosticator in ESRD\npatients. (C) 2016 Elsevier Inc. All rights reserved.","author":[{"dropping-particle":"","family":"Chen","given":"Zhimin","non-dropping-particle":"","parse-names":false,"suffix":""},{"dropping-particle":"","family":"Qureshi","given":"Abdul Rashid","non-dropping-particle":"","parse-names":false,"suffix":""},{"dropping-particle":"","family":"Ripsweden","given":"Jonaz","non-dropping-particle":"","parse-names":false,"suffix":""},{"dropping-particle":"","family":"Wennberg","given":"Lars","non-dropping-particle":"","parse-names":false,"suffix":""},{"dropping-particle":"","family":"Heimburger","given":"Olof","non-dropping-particle":"","parse-names":false,"suffix":""},{"dropping-particle":"","family":"Lindholm","given":"Bengt","non-dropping-particle":"","parse-names":false,"suffix":""},{"dropping-particle":"","family":"Barany","given":"Peter","non-dropping-particle":"","parse-names":false,"suffix":""},{"dropping-particle":"","family":"Haarhaus","given":"Mathias","non-dropping-particle":"","parse-names":false,"suffix":""},{"dropping-particle":"","family":"Brismar","given":"Torkel B","non-dropping-particle":"","parse-names":false,"suffix":""},{"dropping-particle":"","family":"Stenvinkel","given":"Peter","non-dropping-particle":"","parse-names":false,"suffix":""}],"container-title":"BONE","id":"ITEM-1","issued":{"date-parts":[["2016"]]},"page":"50-57","title":"Vertebral bone density associates with coronary artery calcification and is an independent predictor of poor outcome in end-stage renal disease patients","type":"article-journal","volume":"92"},"uris":["http://www.mendeley.com/documents/?uuid=e1d3ca12-3ef7-3a69-be69-77165898fb68"]}],"mendeley":{"formattedCitation":"(67)","plainTextFormattedCitation":"(67)","previouslyFormattedCitation":"(67)"},"properties":{"noteIndex":0},"schema":"https://github.com/citation-style-language/schema/raw/master/csl-citation.json"}</w:instrText>
            </w:r>
            <w:r>
              <w:rPr>
                <w:sz w:val="18"/>
                <w:szCs w:val="18"/>
              </w:rPr>
              <w:fldChar w:fldCharType="separate"/>
            </w:r>
            <w:r w:rsidRPr="00E6530F">
              <w:rPr>
                <w:b w:val="0"/>
                <w:noProof/>
                <w:sz w:val="18"/>
                <w:szCs w:val="18"/>
              </w:rPr>
              <w:t>(6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F995249" w14:textId="5B220C8E"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57F67483" w14:textId="7B4C8641"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10.1016/j.bone.2016.08.007</w:t>
            </w:r>
          </w:p>
        </w:tc>
        <w:tc>
          <w:tcPr>
            <w:tcW w:w="226" w:type="pct"/>
            <w:tcBorders>
              <w:top w:val="single" w:sz="4" w:space="0" w:color="auto"/>
              <w:left w:val="single" w:sz="4" w:space="0" w:color="auto"/>
              <w:bottom w:val="single" w:sz="4" w:space="0" w:color="auto"/>
              <w:right w:val="single" w:sz="4" w:space="0" w:color="auto"/>
            </w:tcBorders>
          </w:tcPr>
          <w:p w14:paraId="24E0B60F" w14:textId="73A298C4" w:rsidR="00423B70" w:rsidRPr="0088233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27519971</w:t>
            </w:r>
          </w:p>
        </w:tc>
        <w:tc>
          <w:tcPr>
            <w:tcW w:w="322" w:type="pct"/>
            <w:tcBorders>
              <w:top w:val="single" w:sz="4" w:space="0" w:color="auto"/>
              <w:left w:val="single" w:sz="4" w:space="0" w:color="auto"/>
              <w:bottom w:val="single" w:sz="4" w:space="0" w:color="auto"/>
              <w:right w:val="single" w:sz="4" w:space="0" w:color="auto"/>
            </w:tcBorders>
          </w:tcPr>
          <w:p w14:paraId="5BB52993" w14:textId="335892C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5008DB38" w14:textId="1B743362"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ECEE5FB" w14:textId="04EF955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sidRPr="00E6530F">
              <w:rPr>
                <w:sz w:val="18"/>
                <w:szCs w:val="18"/>
              </w:rPr>
              <w:t>CAC (</w:t>
            </w:r>
            <w:r>
              <w:rPr>
                <w:sz w:val="18"/>
                <w:szCs w:val="18"/>
              </w:rPr>
              <w:t>&gt;1</w:t>
            </w:r>
            <w:r w:rsidRPr="00E6530F">
              <w:rPr>
                <w:sz w:val="18"/>
                <w:szCs w:val="18"/>
              </w:rPr>
              <w:t>00 vs. ≤100 AUs)</w:t>
            </w:r>
          </w:p>
        </w:tc>
        <w:tc>
          <w:tcPr>
            <w:tcW w:w="1837" w:type="pct"/>
            <w:tcBorders>
              <w:top w:val="single" w:sz="4" w:space="0" w:color="auto"/>
              <w:left w:val="single" w:sz="4" w:space="0" w:color="auto"/>
              <w:bottom w:val="single" w:sz="4" w:space="0" w:color="auto"/>
              <w:right w:val="single" w:sz="4" w:space="0" w:color="auto"/>
            </w:tcBorders>
          </w:tcPr>
          <w:p w14:paraId="6259CAF0" w14:textId="59AAF7D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E6530F">
              <w:rPr>
                <w:sz w:val="18"/>
                <w:szCs w:val="18"/>
              </w:rPr>
              <w:t>2.86 (1.26–6.45) 0.01</w:t>
            </w:r>
          </w:p>
        </w:tc>
        <w:tc>
          <w:tcPr>
            <w:tcW w:w="194" w:type="pct"/>
            <w:tcBorders>
              <w:top w:val="single" w:sz="4" w:space="0" w:color="auto"/>
              <w:left w:val="single" w:sz="4" w:space="0" w:color="auto"/>
              <w:bottom w:val="single" w:sz="4" w:space="0" w:color="auto"/>
              <w:right w:val="single" w:sz="4" w:space="0" w:color="auto"/>
            </w:tcBorders>
          </w:tcPr>
          <w:p w14:paraId="29CB43AA" w14:textId="77777777"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5EF8880" w14:textId="63E87252" w:rsidR="00423B70" w:rsidRPr="00A87149"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549C1A" w14:textId="0CC73F60"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Low </w:t>
            </w:r>
            <w:r>
              <w:rPr>
                <w:rFonts w:hint="eastAsia"/>
                <w:sz w:val="18"/>
                <w:szCs w:val="18"/>
              </w:rPr>
              <w:t>Ve</w:t>
            </w:r>
            <w:r>
              <w:rPr>
                <w:sz w:val="18"/>
                <w:szCs w:val="18"/>
              </w:rPr>
              <w:t>rtebral bone density (VBD)</w:t>
            </w:r>
          </w:p>
        </w:tc>
        <w:tc>
          <w:tcPr>
            <w:tcW w:w="225" w:type="pct"/>
            <w:tcBorders>
              <w:top w:val="single" w:sz="4" w:space="0" w:color="auto"/>
              <w:left w:val="single" w:sz="4" w:space="0" w:color="auto"/>
              <w:bottom w:val="single" w:sz="4" w:space="0" w:color="auto"/>
              <w:right w:val="single" w:sz="4" w:space="0" w:color="auto"/>
            </w:tcBorders>
          </w:tcPr>
          <w:p w14:paraId="25F53FD4" w14:textId="51E3D005"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4C9E6C33" w14:textId="2BB02F9D" w:rsidR="00423B70" w:rsidRDefault="00423B7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31</w:t>
            </w:r>
          </w:p>
        </w:tc>
      </w:tr>
      <w:tr w:rsidR="00423B70" w:rsidRPr="0001000C" w14:paraId="12F668F7"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F09D386" w14:textId="77777777" w:rsidR="00423B70" w:rsidRDefault="00423B70"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7048F00"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4EECC3D"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81E26D0" w14:textId="77777777" w:rsidR="00423B70" w:rsidRPr="0088233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7C3CD8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DB1B22E"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0D5047" w14:textId="3D96904B"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ACD64CC" w14:textId="239A3044"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RR </w:t>
            </w:r>
            <w:r w:rsidRPr="00E6530F">
              <w:rPr>
                <w:sz w:val="18"/>
                <w:szCs w:val="18"/>
              </w:rPr>
              <w:t>1.22 (0.62–2.39</w:t>
            </w:r>
            <w:r>
              <w:rPr>
                <w:sz w:val="18"/>
                <w:szCs w:val="18"/>
              </w:rPr>
              <w:t xml:space="preserve">), p = </w:t>
            </w:r>
            <w:r w:rsidRPr="00E6530F">
              <w:rPr>
                <w:sz w:val="18"/>
                <w:szCs w:val="18"/>
              </w:rPr>
              <w:t>0.57</w:t>
            </w:r>
          </w:p>
        </w:tc>
        <w:tc>
          <w:tcPr>
            <w:tcW w:w="194" w:type="pct"/>
            <w:tcBorders>
              <w:top w:val="single" w:sz="4" w:space="0" w:color="auto"/>
              <w:left w:val="single" w:sz="4" w:space="0" w:color="auto"/>
              <w:bottom w:val="single" w:sz="4" w:space="0" w:color="auto"/>
              <w:right w:val="single" w:sz="4" w:space="0" w:color="auto"/>
            </w:tcBorders>
          </w:tcPr>
          <w:p w14:paraId="74A0B80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4BFECA8" w14:textId="77777777" w:rsidR="00423B70" w:rsidRPr="00A87149"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1E6D141" w14:textId="77777777"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EF69DDA" w14:textId="3957F490"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6129BFA" w14:textId="364CBF69" w:rsidR="00423B70" w:rsidRDefault="00423B70"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50939F0E" w14:textId="77777777" w:rsidTr="00B02CA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63E84EB" w14:textId="2D982C29" w:rsidR="00B02CAE" w:rsidRDefault="00DC48AB" w:rsidP="00423B70">
            <w:pPr>
              <w:rPr>
                <w:sz w:val="18"/>
                <w:szCs w:val="18"/>
              </w:rPr>
            </w:pPr>
            <w:r>
              <w:rPr>
                <w:sz w:val="18"/>
                <w:szCs w:val="18"/>
              </w:rPr>
              <w:fldChar w:fldCharType="begin" w:fldLock="1"/>
            </w:r>
            <w:r w:rsidR="00FC5EDF">
              <w:rPr>
                <w:sz w:val="18"/>
                <w:szCs w:val="18"/>
              </w:rPr>
              <w:instrText>ADDIN CSL_CITATION {"citationItems":[{"id":"ITEM-1","itemData":{"DOI":"10.1093/ndt/gfp253","abstract":"Background. Cardiovascular disease is the leading cause of death in the\nchronic kidney disease (CKD) population. The mechanisms of vascular\ndamage are not fully understood. The objective of this study was to\nprospectively investigate the importance of novel mediators of vascular\ndamage, in conjunction with vascular calcification (VC), on survival.\nMethods. A total of 134 subjects {[}60 haemodialysis (HD), 28 peritoneal\ndialysis (PD) and 46 CKD stage 4] were studied. All survivors completed\n40 months of follow-up. VC was measured using multi-slice spiral CT of\nthe superficial femoral artery. Circulating osteoprotegerin (OPG),\nFetuin-A and high sensitivity C-reactive protein (hs-CRP) were measured\nin addition to standard clinical biochemical analysis.\nResults. After a 40-month follow-up, 31 patients had died (27 men and 4\nwomen). Of 31 subjects, 31 had evidence of significant VC. The majority\nof deaths were in the HD group (48%), 36% were PD subjects and 16%\nwere CKD subjects. The outcome of interest was survival at the end of\nfollow-up. Multivariate logistical regression analysis revealed male\ngender {[}OR 8.06 (1.34-48.450) P = 0.02], OPG &gt; 25 pmol/L {[}OR\n5.31(1.35-20.88) P = 0.02] and hypoalbuminaemia {[}OR 0.26 (0.12-0.56) P\n&lt; 0.01], were associated with increased odds of death.\nConclusion. We have previously reported that VC and low albumin predict\ndeath in CKD stages 4 and 5 over a 2-year follow-up period. These data\nshow that OPG, independent of CRP, is also associated with a negative\noutcome. The mechanisms remain to be elucidated; however, it is likely\nthat they are associated with vascular damage through mechanisms in\naddition to VC.","author":[{"dropping-particle":"","family":"Sigrist","given":"Mhairi K","non-dropping-particle":"","parse-names":false,"suffix":""},{"dropping-particle":"","family":"Levin","given":"Adeera","non-dropping-particle":"","parse-names":false,"suffix":""},{"dropping-particle":"","family":"Er","given":"Lee","non-dropping-particle":"","parse-names":false,"suffix":""},{"dropping-particle":"","family":"McIntyre","given":"Chris W","non-dropping-particle":"","parse-names":false,"suffix":""}],"container-title":"NEPHROLOGY DIALYSIS TRANSPLANTATION","id":"ITEM-1","issue":"10","issued":{"date-parts":[["2009"]]},"page":"3157-3162","title":"Elevated osteoprotegerin is associated with all-cause mortality in CKD stage 4 and 5 patients in addition to vascular calcification","type":"article-journal","volume":"24"},"uris":["http://www.mendeley.com/documents/?uuid=2f5d276b-17a2-3323-9298-b3eb2dbb4440"]}],"mendeley":{"formattedCitation":"(68)","plainTextFormattedCitation":"(68)","previouslyFormattedCitation":"(68)"},"properties":{"noteIndex":0},"schema":"https://github.com/citation-style-language/schema/raw/master/csl-citation.json"}</w:instrText>
            </w:r>
            <w:r>
              <w:rPr>
                <w:sz w:val="18"/>
                <w:szCs w:val="18"/>
              </w:rPr>
              <w:fldChar w:fldCharType="separate"/>
            </w:r>
            <w:r w:rsidRPr="00DC48AB">
              <w:rPr>
                <w:b w:val="0"/>
                <w:noProof/>
                <w:sz w:val="18"/>
                <w:szCs w:val="18"/>
              </w:rPr>
              <w:t>(6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77DFD45" w14:textId="343695B0"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476A07FF" w14:textId="40B69639"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0.1093/</w:t>
            </w:r>
            <w:proofErr w:type="spellStart"/>
            <w:r w:rsidRPr="00DC48AB">
              <w:rPr>
                <w:sz w:val="18"/>
                <w:szCs w:val="18"/>
              </w:rPr>
              <w:t>ndt</w:t>
            </w:r>
            <w:proofErr w:type="spellEnd"/>
            <w:r w:rsidRPr="00DC48AB">
              <w:rPr>
                <w:sz w:val="18"/>
                <w:szCs w:val="18"/>
              </w:rPr>
              <w:t>/gfp253</w:t>
            </w:r>
          </w:p>
        </w:tc>
        <w:tc>
          <w:tcPr>
            <w:tcW w:w="226" w:type="pct"/>
            <w:tcBorders>
              <w:top w:val="single" w:sz="4" w:space="0" w:color="auto"/>
              <w:left w:val="single" w:sz="4" w:space="0" w:color="auto"/>
              <w:bottom w:val="single" w:sz="4" w:space="0" w:color="auto"/>
              <w:right w:val="single" w:sz="4" w:space="0" w:color="auto"/>
            </w:tcBorders>
          </w:tcPr>
          <w:p w14:paraId="49C1A9DD" w14:textId="7CABCD6C" w:rsidR="00B02CAE" w:rsidRPr="00882339"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19491380</w:t>
            </w:r>
          </w:p>
        </w:tc>
        <w:tc>
          <w:tcPr>
            <w:tcW w:w="322" w:type="pct"/>
            <w:tcBorders>
              <w:top w:val="single" w:sz="4" w:space="0" w:color="auto"/>
              <w:left w:val="single" w:sz="4" w:space="0" w:color="auto"/>
              <w:bottom w:val="single" w:sz="4" w:space="0" w:color="auto"/>
              <w:right w:val="single" w:sz="4" w:space="0" w:color="auto"/>
            </w:tcBorders>
          </w:tcPr>
          <w:p w14:paraId="259E502A" w14:textId="02B1B60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K</w:t>
            </w:r>
          </w:p>
        </w:tc>
        <w:tc>
          <w:tcPr>
            <w:tcW w:w="354" w:type="pct"/>
            <w:tcBorders>
              <w:top w:val="single" w:sz="4" w:space="0" w:color="auto"/>
              <w:left w:val="single" w:sz="4" w:space="0" w:color="auto"/>
              <w:bottom w:val="single" w:sz="4" w:space="0" w:color="auto"/>
              <w:right w:val="single" w:sz="4" w:space="0" w:color="auto"/>
            </w:tcBorders>
          </w:tcPr>
          <w:p w14:paraId="45761CAC" w14:textId="071E3C03"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F36BBEA" w14:textId="3660907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51D3DA25" w14:textId="4956D8F5"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sidRPr="00DC48AB">
              <w:rPr>
                <w:sz w:val="18"/>
                <w:szCs w:val="18"/>
              </w:rPr>
              <w:t>OR 8.06 (1.34–48.450</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4764AAFD"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C0074D0" w14:textId="77777777" w:rsidR="00B02CAE" w:rsidRPr="00A87149"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88E45A6" w14:textId="489952F2"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4512D555" w14:textId="72399287"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5D</w:t>
            </w:r>
          </w:p>
        </w:tc>
        <w:tc>
          <w:tcPr>
            <w:tcW w:w="229" w:type="pct"/>
            <w:tcBorders>
              <w:top w:val="single" w:sz="4" w:space="0" w:color="auto"/>
              <w:left w:val="single" w:sz="4" w:space="0" w:color="auto"/>
              <w:bottom w:val="single" w:sz="4" w:space="0" w:color="auto"/>
            </w:tcBorders>
          </w:tcPr>
          <w:p w14:paraId="7E8F0A85" w14:textId="332B7418" w:rsidR="00B02CAE" w:rsidRDefault="00DC48AB"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34</w:t>
            </w:r>
          </w:p>
        </w:tc>
      </w:tr>
      <w:tr w:rsidR="00B02CAE" w:rsidRPr="0001000C" w14:paraId="27DA5CF1" w14:textId="77777777" w:rsidTr="00B02C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DDBE33" w14:textId="77777777" w:rsidR="00B02CAE" w:rsidRDefault="00B02CA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6D6A79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3E7DF1E"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1672928" w14:textId="77777777" w:rsidR="00B02CAE" w:rsidRPr="0088233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DA2EAA1"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0FE926"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370154C" w14:textId="418AE44C"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 xml:space="preserve">OPG &gt;25 </w:t>
            </w:r>
            <w:proofErr w:type="spellStart"/>
            <w:r w:rsidRPr="00DC48AB">
              <w:rPr>
                <w:sz w:val="18"/>
                <w:szCs w:val="18"/>
              </w:rPr>
              <w:t>pmol</w:t>
            </w:r>
            <w:proofErr w:type="spellEnd"/>
            <w:r w:rsidRPr="00DC48AB">
              <w:rPr>
                <w:sz w:val="18"/>
                <w:szCs w:val="18"/>
              </w:rPr>
              <w:t xml:space="preserve">/L </w:t>
            </w:r>
          </w:p>
        </w:tc>
        <w:tc>
          <w:tcPr>
            <w:tcW w:w="1837" w:type="pct"/>
            <w:tcBorders>
              <w:top w:val="single" w:sz="4" w:space="0" w:color="auto"/>
              <w:left w:val="single" w:sz="4" w:space="0" w:color="auto"/>
              <w:bottom w:val="single" w:sz="4" w:space="0" w:color="auto"/>
              <w:right w:val="single" w:sz="4" w:space="0" w:color="auto"/>
            </w:tcBorders>
          </w:tcPr>
          <w:p w14:paraId="4DEDCAD1" w14:textId="59CED7C3" w:rsidR="00B02CAE" w:rsidRDefault="00DC48A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C48AB">
              <w:rPr>
                <w:sz w:val="18"/>
                <w:szCs w:val="18"/>
              </w:rPr>
              <w:t>OR 5.31(1.35–20.88</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368A9555"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D8FBCCF" w14:textId="77777777" w:rsidR="00B02CAE" w:rsidRPr="00A87149"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E4B56BA"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B4AC50E"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E769FB8" w14:textId="77777777" w:rsidR="00B02CAE" w:rsidRDefault="00B02CA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B02CAE" w:rsidRPr="0001000C" w14:paraId="67F8A7E8"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E58376" w14:textId="4E76C727" w:rsidR="00B02CAE" w:rsidRDefault="00FC5EDF" w:rsidP="00423B70">
            <w:pPr>
              <w:rPr>
                <w:sz w:val="18"/>
                <w:szCs w:val="18"/>
              </w:rPr>
            </w:pPr>
            <w:r>
              <w:rPr>
                <w:sz w:val="18"/>
                <w:szCs w:val="18"/>
              </w:rPr>
              <w:fldChar w:fldCharType="begin" w:fldLock="1"/>
            </w:r>
            <w:r w:rsidR="00FF2D40">
              <w:rPr>
                <w:sz w:val="18"/>
                <w:szCs w:val="18"/>
              </w:rPr>
              <w:instrText>ADDIN CSL_CITATION {"citationItems":[{"id":"ITEM-1","itemData":{"DOI":"10.5551/jat.5595","abstract":"Aim: Vascular calcification is a cause of cardiovascular death in\nhemodialysis (HD) patients. The aim of the present study was to evaluate\nthe relationship between the progression of aortic arch calcification\n(AoAC) and serum fibroblast growth factor (FGF)-23.\nMethods: The enrolled study subjects were 127 (83 men and 44 women) HD\npatients. Calcification of the aortic arch was semiquantitatively\nestimated with a score (AoACS) on plain chest radiology. Change in AoACS\n(Delta AoACS) was obtained by subtracting the baseline AoACS value from\nthe follow- up AoACS value. The second assessment was performed from 5\nyears after the first determination.\nResults: The percentage of male gender in non-progressors (58.5%) was\nlesser than in regressors (60.0%) and progressors (74.6%). In\naddition, the dialysis duration in regressors (14.1 +/- 5.1 years) was\nshorter than in non-progressors (19.5 +/- 7.0 years) and progressors\n(16.8 +/- 7.5 years). Interestingly, the serum FGF-23 level in\nregressors (39225.5 +/- 9247.9 pg/mL) was significantly higher than in\nnon-progressors (12896.5 +/- 26323.5 pg/ mL) and progressors (14062.4","author":[{"dropping-particle":"","family":"Tamei","given":"Noriko","non-dropping-particle":"","parse-names":false,"suffix":""},{"dropping-particle":"","family":"Ogawa","given":"Tetsuya","non-dropping-particle":"","parse-names":false,"suffix":""},{"dropping-particle":"","family":"Ishida","given":"Hideki","non-dropping-particle":"","parse-names":false,"suffix":""},{"dropping-particle":"","family":"Ando","given":"Yoshitaka","non-dropping-particle":"","parse-names":false,"suffix":""},{"dropping-particle":"","family":"Nitta","given":"Kosaku","non-dropping-particle":"","parse-names":false,"suffix":""}],"container-title":"JOURNAL OF ATHEROSCLEROSIS AND THROMBOSIS","id":"ITEM-1","issue":"3","issued":{"date-parts":[["2011"]]},"page":"217-223","title":"Serum Fibroblast Growth Factor-23 Levels and Progression of Aortic Arch Calcification in Non-Diabetic Patients on Chronic Hemodialysis","type":"article-journal","volume":"18"},"uris":["http://www.mendeley.com/documents/?uuid=cb945193-25f0-369d-a811-786fd1c49782"]}],"mendeley":{"formattedCitation":"(69)","plainTextFormattedCitation":"(69)","previouslyFormattedCitation":"(69)"},"properties":{"noteIndex":0},"schema":"https://github.com/citation-style-language/schema/raw/master/csl-citation.json"}</w:instrText>
            </w:r>
            <w:r>
              <w:rPr>
                <w:sz w:val="18"/>
                <w:szCs w:val="18"/>
              </w:rPr>
              <w:fldChar w:fldCharType="separate"/>
            </w:r>
            <w:r w:rsidRPr="00FC5EDF">
              <w:rPr>
                <w:b w:val="0"/>
                <w:noProof/>
                <w:sz w:val="18"/>
                <w:szCs w:val="18"/>
              </w:rPr>
              <w:t>(6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0F12ACD" w14:textId="4B105506"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1</w:t>
            </w:r>
          </w:p>
        </w:tc>
        <w:tc>
          <w:tcPr>
            <w:tcW w:w="161" w:type="pct"/>
            <w:tcBorders>
              <w:top w:val="single" w:sz="4" w:space="0" w:color="auto"/>
              <w:left w:val="single" w:sz="4" w:space="0" w:color="auto"/>
              <w:bottom w:val="single" w:sz="4" w:space="0" w:color="auto"/>
              <w:right w:val="single" w:sz="4" w:space="0" w:color="auto"/>
            </w:tcBorders>
          </w:tcPr>
          <w:p w14:paraId="3F03A15C" w14:textId="2C549253"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10.5551/jat.5595</w:t>
            </w:r>
          </w:p>
        </w:tc>
        <w:tc>
          <w:tcPr>
            <w:tcW w:w="226" w:type="pct"/>
            <w:tcBorders>
              <w:top w:val="single" w:sz="4" w:space="0" w:color="auto"/>
              <w:left w:val="single" w:sz="4" w:space="0" w:color="auto"/>
              <w:bottom w:val="single" w:sz="4" w:space="0" w:color="auto"/>
              <w:right w:val="single" w:sz="4" w:space="0" w:color="auto"/>
            </w:tcBorders>
          </w:tcPr>
          <w:p w14:paraId="09522AAE" w14:textId="58AADDD2" w:rsidR="00B02CAE" w:rsidRPr="00882339"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sidRPr="004408F3">
              <w:rPr>
                <w:sz w:val="18"/>
                <w:szCs w:val="18"/>
              </w:rPr>
              <w:t>21139318</w:t>
            </w:r>
          </w:p>
        </w:tc>
        <w:tc>
          <w:tcPr>
            <w:tcW w:w="322" w:type="pct"/>
            <w:tcBorders>
              <w:top w:val="single" w:sz="4" w:space="0" w:color="auto"/>
              <w:left w:val="single" w:sz="4" w:space="0" w:color="auto"/>
              <w:bottom w:val="single" w:sz="4" w:space="0" w:color="auto"/>
              <w:right w:val="single" w:sz="4" w:space="0" w:color="auto"/>
            </w:tcBorders>
          </w:tcPr>
          <w:p w14:paraId="303C1580" w14:textId="1DC4D6ED"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Japan</w:t>
            </w:r>
          </w:p>
        </w:tc>
        <w:tc>
          <w:tcPr>
            <w:tcW w:w="354" w:type="pct"/>
            <w:tcBorders>
              <w:top w:val="single" w:sz="4" w:space="0" w:color="auto"/>
              <w:left w:val="single" w:sz="4" w:space="0" w:color="auto"/>
              <w:bottom w:val="single" w:sz="4" w:space="0" w:color="auto"/>
              <w:right w:val="single" w:sz="4" w:space="0" w:color="auto"/>
            </w:tcBorders>
          </w:tcPr>
          <w:p w14:paraId="0C11A380" w14:textId="26B4ACA1"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1BBA0A5E" w14:textId="1ECFB563" w:rsidR="00B02CAE"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2C79B6" w14:textId="00300F24" w:rsidR="00B02CAE" w:rsidRP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value =</w:t>
            </w:r>
            <w:r w:rsidRPr="00C2762F">
              <w:rPr>
                <w:sz w:val="18"/>
                <w:szCs w:val="18"/>
              </w:rPr>
              <w:t xml:space="preserve"> </w:t>
            </w:r>
            <w:r>
              <w:rPr>
                <w:sz w:val="18"/>
                <w:szCs w:val="18"/>
              </w:rPr>
              <w:t xml:space="preserve">5.092, </w:t>
            </w:r>
            <w:r>
              <w:rPr>
                <w:sz w:val="18"/>
                <w:szCs w:val="18"/>
                <w:lang w:val="el-GR"/>
              </w:rPr>
              <w:t xml:space="preserve">β = </w:t>
            </w:r>
            <w:r>
              <w:rPr>
                <w:sz w:val="18"/>
                <w:szCs w:val="18"/>
              </w:rPr>
              <w:t>0.969, p = 0.0192</w:t>
            </w:r>
          </w:p>
        </w:tc>
        <w:tc>
          <w:tcPr>
            <w:tcW w:w="194" w:type="pct"/>
            <w:tcBorders>
              <w:top w:val="single" w:sz="4" w:space="0" w:color="auto"/>
              <w:left w:val="single" w:sz="4" w:space="0" w:color="auto"/>
              <w:bottom w:val="single" w:sz="4" w:space="0" w:color="auto"/>
              <w:right w:val="single" w:sz="4" w:space="0" w:color="auto"/>
            </w:tcBorders>
          </w:tcPr>
          <w:p w14:paraId="0446127D" w14:textId="38A3FB46" w:rsidR="00B02CAE"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0F3FF0F2" w14:textId="3E871826" w:rsidR="00B02CAE" w:rsidRPr="00A87149" w:rsidRDefault="003209F1" w:rsidP="00423B70">
            <w:pPr>
              <w:cnfStyle w:val="000000000000" w:firstRow="0" w:lastRow="0" w:firstColumn="0" w:lastColumn="0" w:oddVBand="0" w:evenVBand="0" w:oddHBand="0" w:evenHBand="0" w:firstRowFirstColumn="0" w:firstRowLastColumn="0" w:lastRowFirstColumn="0" w:lastRowLastColumn="0"/>
              <w:rPr>
                <w:sz w:val="18"/>
                <w:szCs w:val="18"/>
              </w:rPr>
            </w:pPr>
            <w:proofErr w:type="spellStart"/>
            <w:r>
              <w:rPr>
                <w:sz w:val="18"/>
                <w:szCs w:val="18"/>
              </w:rPr>
              <w:t>AoACS</w:t>
            </w:r>
            <w:proofErr w:type="spellEnd"/>
            <w:r w:rsidR="004408F3">
              <w:rPr>
                <w:sz w:val="18"/>
                <w:szCs w:val="18"/>
              </w:rPr>
              <w:t xml:space="preserve"> progression (5 years)</w:t>
            </w:r>
          </w:p>
        </w:tc>
        <w:tc>
          <w:tcPr>
            <w:tcW w:w="258" w:type="pct"/>
            <w:tcBorders>
              <w:top w:val="single" w:sz="4" w:space="0" w:color="auto"/>
              <w:left w:val="single" w:sz="4" w:space="0" w:color="auto"/>
              <w:bottom w:val="single" w:sz="4" w:space="0" w:color="auto"/>
              <w:right w:val="single" w:sz="4" w:space="0" w:color="auto"/>
            </w:tcBorders>
          </w:tcPr>
          <w:p w14:paraId="230B3BD9" w14:textId="77777777" w:rsidR="00B02CAE" w:rsidRDefault="00B02CA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03B5B3" w14:textId="760042B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65E3A8B" w14:textId="26F7A7C3" w:rsidR="00B02CAE" w:rsidRDefault="004408F3"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27</w:t>
            </w:r>
          </w:p>
        </w:tc>
      </w:tr>
      <w:tr w:rsidR="00C2762F" w:rsidRPr="0001000C" w14:paraId="2C02A15F" w14:textId="77777777" w:rsidTr="00C2762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4FB9E18" w14:textId="77777777" w:rsidR="00C2762F" w:rsidRDefault="00C2762F"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ECF2DC"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42DAA3A"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6E857C5" w14:textId="77777777" w:rsidR="00C2762F" w:rsidRPr="0088233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A7C2590"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7B9EF0A"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314116C" w14:textId="3A57BC79"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sidRPr="00C2762F">
              <w:rPr>
                <w:sz w:val="18"/>
                <w:szCs w:val="18"/>
              </w:rPr>
              <w:t>Log FGF-23 (</w:t>
            </w:r>
            <w:proofErr w:type="spellStart"/>
            <w:r w:rsidRPr="00C2762F">
              <w:rPr>
                <w:sz w:val="18"/>
                <w:szCs w:val="18"/>
              </w:rPr>
              <w:t>pg</w:t>
            </w:r>
            <w:proofErr w:type="spellEnd"/>
            <w:r w:rsidRPr="00C2762F">
              <w:rPr>
                <w:sz w:val="18"/>
                <w:szCs w:val="18"/>
              </w:rPr>
              <w:t xml:space="preserve">/mL) </w:t>
            </w:r>
          </w:p>
        </w:tc>
        <w:tc>
          <w:tcPr>
            <w:tcW w:w="1837" w:type="pct"/>
            <w:tcBorders>
              <w:top w:val="single" w:sz="4" w:space="0" w:color="auto"/>
              <w:left w:val="single" w:sz="4" w:space="0" w:color="auto"/>
              <w:bottom w:val="single" w:sz="4" w:space="0" w:color="auto"/>
              <w:right w:val="single" w:sz="4" w:space="0" w:color="auto"/>
            </w:tcBorders>
          </w:tcPr>
          <w:p w14:paraId="43ED3E51" w14:textId="3534850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F-value = </w:t>
            </w:r>
            <w:r w:rsidRPr="00C2762F">
              <w:rPr>
                <w:sz w:val="18"/>
                <w:szCs w:val="18"/>
              </w:rPr>
              <w:t>7.273</w:t>
            </w:r>
            <w:r>
              <w:rPr>
                <w:sz w:val="18"/>
                <w:szCs w:val="18"/>
              </w:rPr>
              <w:t xml:space="preserve">, </w:t>
            </w:r>
            <w:r>
              <w:rPr>
                <w:sz w:val="18"/>
                <w:szCs w:val="18"/>
                <w:lang w:val="el-GR"/>
              </w:rPr>
              <w:t>β =</w:t>
            </w:r>
            <w:r w:rsidR="003209F1">
              <w:rPr>
                <w:sz w:val="18"/>
                <w:szCs w:val="18"/>
              </w:rPr>
              <w:t xml:space="preserve"> -</w:t>
            </w:r>
            <w:r w:rsidRPr="00C2762F">
              <w:rPr>
                <w:sz w:val="18"/>
                <w:szCs w:val="18"/>
              </w:rPr>
              <w:t>0.001</w:t>
            </w:r>
            <w:r>
              <w:rPr>
                <w:sz w:val="18"/>
                <w:szCs w:val="18"/>
              </w:rPr>
              <w:t>, p =</w:t>
            </w:r>
            <w:r w:rsidRPr="00C2762F">
              <w:rPr>
                <w:sz w:val="18"/>
                <w:szCs w:val="18"/>
              </w:rPr>
              <w:t xml:space="preserve"> 0.0115</w:t>
            </w:r>
          </w:p>
        </w:tc>
        <w:tc>
          <w:tcPr>
            <w:tcW w:w="194" w:type="pct"/>
            <w:tcBorders>
              <w:top w:val="single" w:sz="4" w:space="0" w:color="auto"/>
              <w:left w:val="single" w:sz="4" w:space="0" w:color="auto"/>
              <w:bottom w:val="single" w:sz="4" w:space="0" w:color="auto"/>
              <w:right w:val="single" w:sz="4" w:space="0" w:color="auto"/>
            </w:tcBorders>
          </w:tcPr>
          <w:p w14:paraId="7F7C7A58"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56E88C3" w14:textId="77777777" w:rsidR="00C2762F" w:rsidRPr="00A87149"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C819859"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2BE83AB"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11CE2232"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C2762F" w:rsidRPr="0001000C" w14:paraId="21C7FCA5" w14:textId="77777777" w:rsidTr="00C2762F">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D3F7DA" w14:textId="09957025" w:rsidR="00C2762F" w:rsidRDefault="00FF2D40" w:rsidP="00423B70">
            <w:pPr>
              <w:rPr>
                <w:sz w:val="18"/>
                <w:szCs w:val="18"/>
              </w:rPr>
            </w:pPr>
            <w:r>
              <w:rPr>
                <w:sz w:val="18"/>
                <w:szCs w:val="18"/>
              </w:rPr>
              <w:fldChar w:fldCharType="begin" w:fldLock="1"/>
            </w:r>
            <w:r w:rsidR="008633BF">
              <w:rPr>
                <w:sz w:val="18"/>
                <w:szCs w:val="18"/>
              </w:rPr>
              <w:instrText>ADDIN CSL_CITATION {"citationItems":[{"id":"ITEM-1","itemData":{"DOI":"10.5414/cnp74091","abstract":"Background: Alkaline phosphatase is typically considered as an innocent bystander, but emerging data suggest that alkaline phosphatase might play a pathogenic role in vascular calcification and thus contribute to increased mortality in hemodialysis patients. Study design: Longitudinal analyses of the existing HEMO Study database. Setting and participants: 1,827 HEMO Study participants. Predictor: Serum alkaline phosphatase level. Outcome and measurements: All-cause and cardiovascular mortality. Results: Based on the median serum alkaline phosphatase of 97 IU/l, participants were divided into low (&lt; 97 IU/l) and high (≥ 97 IU/l) serum alkaline phosphatase groups. The lower serum alkaline phosphatase group was associated with older age, male gender, non-black race and shorter dialysis years as well as higher serum calcium, higher serum calcium-phosphorus product and lower parathyroid hormone levels. Mean serum liver enzyme values were in the normal range in both groups, but the high alkaline phosphatase group had slightly higher values. In a multivariate time-dependent Cox model using baseline and follow-up values of serum alkaline phosphatase levels, adjusted for demographics, HEMO Study groups, comorbidity, bone metabolism parameters and liver enzymes, each doubling of serum alkaline phosphatase was significantly associated with increased hazard of all-cause (hazard ratio 1.44, 95% CI 1.30-1.59) and cardiovascular mortality (hazard ratio 1.35, 95% CI 1.16-1.57). Limitations: Nonstandardized measurements of alkaline phosphatase. Conclusions: Serum alkaline phosphatase is associated with increasedmortality in hemodialysis patients, independent of bone metabolism parameters and liver enzymes. Alkaline phosphatase might be a potential therapeutic target in hemodialysis patients. ©2010 Dustri-Verlag Dr. K. Feistle.","author":[{"dropping-particle":"","family":"Beddhu","given":"S","non-dropping-particle":"","parse-names":false,"suffix":""},{"dropping-particle":"","family":"Baird","given":"B","non-dropping-particle":"","parse-names":false,"suffix":""},{"dropping-particle":"","family":"Ma","given":"X","non-dropping-particle":"","parse-names":false,"suffix":""},{"dropping-particle":"","family":"Cheung","given":"A K","non-dropping-particle":"","parse-names":false,"suffix":""},{"dropping-particle":"","family":"Greene","given":"T","non-dropping-particle":"","parse-names":false,"suffix":""}],"container-title":"Clinical Nephrology","id":"ITEM-1","issue":"2","issued":{"date-parts":[["2010"]]},"page":"91-96","title":"Serum alkaline phosphatase and mortality in hemodialysis patients","type":"article-journal","volume":"74"},"uris":["http://www.mendeley.com/documents/?uuid=204c2061-001f-3d35-8fef-7f9b5bd42960"]}],"mendeley":{"formattedCitation":"(70)","plainTextFormattedCitation":"(70)","previouslyFormattedCitation":"(70)"},"properties":{"noteIndex":0},"schema":"https://github.com/citation-style-language/schema/raw/master/csl-citation.json"}</w:instrText>
            </w:r>
            <w:r>
              <w:rPr>
                <w:sz w:val="18"/>
                <w:szCs w:val="18"/>
              </w:rPr>
              <w:fldChar w:fldCharType="separate"/>
            </w:r>
            <w:r w:rsidRPr="00FF2D40">
              <w:rPr>
                <w:b w:val="0"/>
                <w:noProof/>
                <w:sz w:val="18"/>
                <w:szCs w:val="18"/>
              </w:rPr>
              <w:t>(7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10D83F83" w14:textId="72E45578"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0</w:t>
            </w:r>
          </w:p>
        </w:tc>
        <w:tc>
          <w:tcPr>
            <w:tcW w:w="161" w:type="pct"/>
            <w:tcBorders>
              <w:top w:val="single" w:sz="4" w:space="0" w:color="auto"/>
              <w:left w:val="single" w:sz="4" w:space="0" w:color="auto"/>
              <w:bottom w:val="single" w:sz="4" w:space="0" w:color="auto"/>
              <w:right w:val="single" w:sz="4" w:space="0" w:color="auto"/>
            </w:tcBorders>
          </w:tcPr>
          <w:p w14:paraId="53094BD9" w14:textId="3426E8F2"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10.5414/cnp74</w:t>
            </w:r>
            <w:r w:rsidRPr="00FF2D40">
              <w:rPr>
                <w:sz w:val="18"/>
                <w:szCs w:val="18"/>
              </w:rPr>
              <w:lastRenderedPageBreak/>
              <w:t>091.</w:t>
            </w:r>
          </w:p>
        </w:tc>
        <w:tc>
          <w:tcPr>
            <w:tcW w:w="226" w:type="pct"/>
            <w:tcBorders>
              <w:top w:val="single" w:sz="4" w:space="0" w:color="auto"/>
              <w:left w:val="single" w:sz="4" w:space="0" w:color="auto"/>
              <w:bottom w:val="single" w:sz="4" w:space="0" w:color="auto"/>
              <w:right w:val="single" w:sz="4" w:space="0" w:color="auto"/>
            </w:tcBorders>
          </w:tcPr>
          <w:p w14:paraId="26AF93B5" w14:textId="6AD1A640" w:rsidR="00C2762F" w:rsidRPr="00882339"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lastRenderedPageBreak/>
              <w:t>20630128</w:t>
            </w:r>
          </w:p>
        </w:tc>
        <w:tc>
          <w:tcPr>
            <w:tcW w:w="322" w:type="pct"/>
            <w:tcBorders>
              <w:top w:val="single" w:sz="4" w:space="0" w:color="auto"/>
              <w:left w:val="single" w:sz="4" w:space="0" w:color="auto"/>
              <w:bottom w:val="single" w:sz="4" w:space="0" w:color="auto"/>
              <w:right w:val="single" w:sz="4" w:space="0" w:color="auto"/>
            </w:tcBorders>
          </w:tcPr>
          <w:p w14:paraId="38C2525B" w14:textId="6184DE3C"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sidRPr="00881A56">
              <w:rPr>
                <w:sz w:val="18"/>
                <w:szCs w:val="18"/>
              </w:rPr>
              <w:t>HEMO Study</w:t>
            </w:r>
          </w:p>
        </w:tc>
        <w:tc>
          <w:tcPr>
            <w:tcW w:w="354" w:type="pct"/>
            <w:tcBorders>
              <w:top w:val="single" w:sz="4" w:space="0" w:color="auto"/>
              <w:left w:val="single" w:sz="4" w:space="0" w:color="auto"/>
              <w:bottom w:val="single" w:sz="4" w:space="0" w:color="auto"/>
              <w:right w:val="single" w:sz="4" w:space="0" w:color="auto"/>
            </w:tcBorders>
          </w:tcPr>
          <w:p w14:paraId="11DE5177" w14:textId="63ED65DB"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18E804FF" w14:textId="1E0AEE54"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1814580C" w14:textId="2163338C" w:rsidR="00C2762F" w:rsidRDefault="00FF2D40" w:rsidP="00423B70">
            <w:pPr>
              <w:cnfStyle w:val="000000000000" w:firstRow="0" w:lastRow="0" w:firstColumn="0" w:lastColumn="0" w:oddVBand="0" w:evenVBand="0" w:oddHBand="0" w:evenHBand="0" w:firstRowFirstColumn="0" w:firstRowLastColumn="0" w:lastRowFirstColumn="0" w:lastRowLastColumn="0"/>
              <w:rPr>
                <w:sz w:val="18"/>
                <w:szCs w:val="18"/>
              </w:rPr>
            </w:pPr>
            <w:r w:rsidRPr="00FF2D40">
              <w:rPr>
                <w:sz w:val="18"/>
                <w:szCs w:val="18"/>
              </w:rPr>
              <w:t xml:space="preserve">The lower serum alkaline phosphatase group was associated with older age, </w:t>
            </w:r>
            <w:r w:rsidRPr="00FF2D40">
              <w:rPr>
                <w:b/>
                <w:sz w:val="18"/>
                <w:szCs w:val="18"/>
              </w:rPr>
              <w:t>male gender</w:t>
            </w:r>
            <w:r w:rsidRPr="00FF2D40">
              <w:rPr>
                <w:sz w:val="18"/>
                <w:szCs w:val="18"/>
              </w:rPr>
              <w:t>, non-black race and shorter dialysis years as well as higher serum calcium, higher serum calcium-phosphorus product and lower parathyroid hormone levels.</w:t>
            </w:r>
          </w:p>
        </w:tc>
        <w:tc>
          <w:tcPr>
            <w:tcW w:w="194" w:type="pct"/>
            <w:tcBorders>
              <w:top w:val="single" w:sz="4" w:space="0" w:color="auto"/>
              <w:left w:val="single" w:sz="4" w:space="0" w:color="auto"/>
              <w:bottom w:val="single" w:sz="4" w:space="0" w:color="auto"/>
              <w:right w:val="single" w:sz="4" w:space="0" w:color="auto"/>
            </w:tcBorders>
          </w:tcPr>
          <w:p w14:paraId="5F827AAE"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BA95980" w14:textId="57712E50" w:rsidR="00C2762F" w:rsidRPr="00A87149"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Lower a</w:t>
            </w:r>
            <w:r w:rsidR="00FF2D40">
              <w:rPr>
                <w:sz w:val="18"/>
                <w:szCs w:val="18"/>
              </w:rPr>
              <w:t>lkaline phosphate</w:t>
            </w:r>
          </w:p>
        </w:tc>
        <w:tc>
          <w:tcPr>
            <w:tcW w:w="258" w:type="pct"/>
            <w:tcBorders>
              <w:top w:val="single" w:sz="4" w:space="0" w:color="auto"/>
              <w:left w:val="single" w:sz="4" w:space="0" w:color="auto"/>
              <w:bottom w:val="single" w:sz="4" w:space="0" w:color="auto"/>
              <w:right w:val="single" w:sz="4" w:space="0" w:color="auto"/>
            </w:tcBorders>
          </w:tcPr>
          <w:p w14:paraId="1ADB59BF" w14:textId="77777777" w:rsidR="00C2762F" w:rsidRDefault="00C2762F"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C0EAA7C" w14:textId="428548E1"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9AF366F" w14:textId="78880A4A" w:rsidR="00C2762F" w:rsidRDefault="00881A56"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827</w:t>
            </w:r>
          </w:p>
        </w:tc>
      </w:tr>
      <w:tr w:rsidR="00C2762F" w:rsidRPr="0001000C" w14:paraId="1210816D"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167440E" w14:textId="2599186F" w:rsidR="00C2762F" w:rsidRDefault="008633BF" w:rsidP="00423B70">
            <w:pPr>
              <w:rPr>
                <w:sz w:val="18"/>
                <w:szCs w:val="18"/>
              </w:rPr>
            </w:pPr>
            <w:r>
              <w:rPr>
                <w:sz w:val="18"/>
                <w:szCs w:val="18"/>
              </w:rPr>
              <w:fldChar w:fldCharType="begin" w:fldLock="1"/>
            </w:r>
            <w:r w:rsidR="00C05ACD">
              <w:rPr>
                <w:sz w:val="18"/>
                <w:szCs w:val="18"/>
              </w:rPr>
              <w:instrText>ADDIN CSL_CITATION {"citationItems":[{"id":"ITEM-1","itemData":{"DOI":"10.1016/j.bone.2014.03.048","abstract":"It is a matter of debate whether vascular calcification and bone loss\nare simultaneously occurring but largely independent processes or\nwhether poor bone health predisposes to vascular calcification,\nespecially in patients with kidney disease. Here we investigated the\nassociation between the changes of microarchitecture in weight bearing\nbone and the extent of coronary artery calcification in patients with\nchronic renal failure.\nThe bone microarchitecture of the tibia using high-resolution peripheral\nquantitative computed tomography (HR-pQCT), bone mineral density using\ndual X-ray absorptiometry (DXA) of the lumbar spine, femoral neck and\ndistal radius as well as coronary artery calcification using multi-slice\nCT and reported as Agatston score were measured in 66 patients with\nend-stage renal disease on chronic hemodialysis. Markers of bone\nturnover, vitamin D status and intact parathyroid hormone (iPTH) were\nassessed.\nCAC score was found to be &lt;100 in 39% and &gt;= 100 in 61% of patients.\nThe median {[}95% Cl] total CAC score was 282 {[}315-2587]. By\nunivariate analysis, significant correlations between CAC and age (R =\n0.52, p &lt; 0.001), weight (R = 0.3,p &lt; 0.01) and serum cross laps (CTX, R","author":[{"dropping-particle":"","family":"Cejka","given":"Daniel","non-dropping-particle":"","parse-names":false,"suffix":""},{"dropping-particle":"","family":"Weber","given":"Michael","non-dropping-particle":"","parse-names":false,"suffix":""},{"dropping-particle":"","family":"Diarra","given":"Danielle","non-dropping-particle":"","parse-names":false,"suffix":""},{"dropping-particle":"","family":"Reiter","given":"Thomas","non-dropping-particle":"","parse-names":false,"suffix":""},{"dropping-particle":"","family":"Kainberger","given":"Franz","non-dropping-particle":"","parse-names":false,"suffix":""},{"dropping-particle":"","family":"Haas","given":"Martin","non-dropping-particle":"","parse-names":false,"suffix":""}],"container-title":"BONE","id":"ITEM-1","issued":{"date-parts":[["2014"]]},"page":"33-38","title":"Inverse association between bone microarchitecture assessed by HR-pQCT and coronary artery calcification in patients with end-stage renal disease","type":"article-journal","volume":"64"},"uris":["http://www.mendeley.com/documents/?uuid=0cb48510-53dd-342e-b7fb-0d13cb5141e5"]}],"mendeley":{"formattedCitation":"(71)","plainTextFormattedCitation":"(71)","previouslyFormattedCitation":"(71)"},"properties":{"noteIndex":0},"schema":"https://github.com/citation-style-language/schema/raw/master/csl-citation.json"}</w:instrText>
            </w:r>
            <w:r>
              <w:rPr>
                <w:sz w:val="18"/>
                <w:szCs w:val="18"/>
              </w:rPr>
              <w:fldChar w:fldCharType="separate"/>
            </w:r>
            <w:r w:rsidRPr="008633BF">
              <w:rPr>
                <w:b w:val="0"/>
                <w:noProof/>
                <w:sz w:val="18"/>
                <w:szCs w:val="18"/>
              </w:rPr>
              <w:t>(7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AA7818" w14:textId="27F5097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4</w:t>
            </w:r>
          </w:p>
        </w:tc>
        <w:tc>
          <w:tcPr>
            <w:tcW w:w="161" w:type="pct"/>
            <w:tcBorders>
              <w:top w:val="single" w:sz="4" w:space="0" w:color="auto"/>
              <w:left w:val="single" w:sz="4" w:space="0" w:color="auto"/>
              <w:bottom w:val="single" w:sz="4" w:space="0" w:color="auto"/>
              <w:right w:val="single" w:sz="4" w:space="0" w:color="auto"/>
            </w:tcBorders>
          </w:tcPr>
          <w:p w14:paraId="43CE1499" w14:textId="47A2A131"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10.1016/j.bone.2014.03.048</w:t>
            </w:r>
          </w:p>
        </w:tc>
        <w:tc>
          <w:tcPr>
            <w:tcW w:w="226" w:type="pct"/>
            <w:tcBorders>
              <w:top w:val="single" w:sz="4" w:space="0" w:color="auto"/>
              <w:left w:val="single" w:sz="4" w:space="0" w:color="auto"/>
              <w:bottom w:val="single" w:sz="4" w:space="0" w:color="auto"/>
              <w:right w:val="single" w:sz="4" w:space="0" w:color="auto"/>
            </w:tcBorders>
          </w:tcPr>
          <w:p w14:paraId="53F9104A" w14:textId="5BC6F3FF" w:rsidR="00C2762F" w:rsidRPr="00882339"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sidRPr="00D9342B">
              <w:rPr>
                <w:sz w:val="18"/>
                <w:szCs w:val="18"/>
              </w:rPr>
              <w:t>24709688</w:t>
            </w:r>
          </w:p>
        </w:tc>
        <w:tc>
          <w:tcPr>
            <w:tcW w:w="322" w:type="pct"/>
            <w:tcBorders>
              <w:top w:val="single" w:sz="4" w:space="0" w:color="auto"/>
              <w:left w:val="single" w:sz="4" w:space="0" w:color="auto"/>
              <w:bottom w:val="single" w:sz="4" w:space="0" w:color="auto"/>
              <w:right w:val="single" w:sz="4" w:space="0" w:color="auto"/>
            </w:tcBorders>
          </w:tcPr>
          <w:p w14:paraId="14F2D781" w14:textId="452C847E"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ustria</w:t>
            </w:r>
          </w:p>
        </w:tc>
        <w:tc>
          <w:tcPr>
            <w:tcW w:w="354" w:type="pct"/>
            <w:tcBorders>
              <w:top w:val="single" w:sz="4" w:space="0" w:color="auto"/>
              <w:left w:val="single" w:sz="4" w:space="0" w:color="auto"/>
              <w:bottom w:val="single" w:sz="4" w:space="0" w:color="auto"/>
              <w:right w:val="single" w:sz="4" w:space="0" w:color="auto"/>
            </w:tcBorders>
          </w:tcPr>
          <w:p w14:paraId="43422390" w14:textId="4C9BD15E" w:rsidR="00C2762F" w:rsidRDefault="008633BF"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B5B31E3" w14:textId="2A27C75A"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 </w:t>
            </w:r>
            <w:r w:rsidR="00B5164F">
              <w:rPr>
                <w:sz w:val="18"/>
                <w:szCs w:val="18"/>
              </w:rPr>
              <w:t>vs. female</w:t>
            </w:r>
          </w:p>
        </w:tc>
        <w:tc>
          <w:tcPr>
            <w:tcW w:w="1837" w:type="pct"/>
            <w:tcBorders>
              <w:top w:val="single" w:sz="4" w:space="0" w:color="auto"/>
              <w:left w:val="single" w:sz="4" w:space="0" w:color="auto"/>
              <w:bottom w:val="single" w:sz="4" w:space="0" w:color="auto"/>
              <w:right w:val="single" w:sz="4" w:space="0" w:color="auto"/>
            </w:tcBorders>
          </w:tcPr>
          <w:p w14:paraId="5495C4DA" w14:textId="192154B6" w:rsidR="00C2762F"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Total score</w:t>
            </w:r>
            <w:r>
              <w:rPr>
                <w:sz w:val="18"/>
                <w:szCs w:val="18"/>
              </w:rPr>
              <w:t>:</w:t>
            </w:r>
            <w:r w:rsidRPr="00E10BED">
              <w:rPr>
                <w:sz w:val="18"/>
                <w:szCs w:val="18"/>
              </w:rPr>
              <w:t xml:space="preserve"> 1535 [789–2281] </w:t>
            </w:r>
            <w:r>
              <w:rPr>
                <w:sz w:val="18"/>
                <w:szCs w:val="18"/>
              </w:rPr>
              <w:t xml:space="preserve">vs. </w:t>
            </w:r>
            <w:r w:rsidRPr="00E10BED">
              <w:rPr>
                <w:sz w:val="18"/>
                <w:szCs w:val="18"/>
              </w:rPr>
              <w:t>514 [117–911]</w:t>
            </w:r>
            <w:r>
              <w:rPr>
                <w:sz w:val="18"/>
                <w:szCs w:val="18"/>
              </w:rPr>
              <w:t>, p =</w:t>
            </w:r>
            <w:r w:rsidRPr="00E10BED">
              <w:rPr>
                <w:sz w:val="18"/>
                <w:szCs w:val="18"/>
              </w:rPr>
              <w:t xml:space="preserve"> 0.01</w:t>
            </w:r>
          </w:p>
        </w:tc>
        <w:tc>
          <w:tcPr>
            <w:tcW w:w="194" w:type="pct"/>
            <w:tcBorders>
              <w:top w:val="single" w:sz="4" w:space="0" w:color="auto"/>
              <w:left w:val="single" w:sz="4" w:space="0" w:color="auto"/>
              <w:bottom w:val="single" w:sz="4" w:space="0" w:color="auto"/>
              <w:right w:val="single" w:sz="4" w:space="0" w:color="auto"/>
            </w:tcBorders>
          </w:tcPr>
          <w:p w14:paraId="10ADD4E9" w14:textId="12363D53"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77CDAFD4" w14:textId="30F9A4D9" w:rsidR="00C2762F"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CAC score (</w:t>
            </w:r>
            <w:proofErr w:type="spellStart"/>
            <w:r w:rsidRPr="00E10BED">
              <w:rPr>
                <w:sz w:val="18"/>
                <w:szCs w:val="18"/>
              </w:rPr>
              <w:t>Agatston</w:t>
            </w:r>
            <w:proofErr w:type="spellEnd"/>
            <w:r w:rsidRPr="00E10BED">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28DF5945" w14:textId="77777777" w:rsidR="00C2762F" w:rsidRDefault="00C2762F"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B706C48" w14:textId="2CD8DE17"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F6D32F" w14:textId="4B04CCEB" w:rsidR="00C2762F" w:rsidRDefault="00D9342B"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66</w:t>
            </w:r>
          </w:p>
        </w:tc>
      </w:tr>
      <w:tr w:rsidR="00E10BED" w:rsidRPr="0001000C" w14:paraId="7AFEC74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3648D1C"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38651A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F81FE9"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ECDAD5"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093BECD"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F0B896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8A2A47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428D7231" w14:textId="0CC50091"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Left main artery</w:t>
            </w:r>
            <w:r>
              <w:rPr>
                <w:sz w:val="18"/>
                <w:szCs w:val="18"/>
              </w:rPr>
              <w:t>:</w:t>
            </w:r>
            <w:r w:rsidRPr="00E10BED">
              <w:rPr>
                <w:sz w:val="18"/>
                <w:szCs w:val="18"/>
              </w:rPr>
              <w:t xml:space="preserve"> 46 [6–86]</w:t>
            </w:r>
            <w:r>
              <w:rPr>
                <w:sz w:val="18"/>
                <w:szCs w:val="18"/>
              </w:rPr>
              <w:t xml:space="preserve"> vs.</w:t>
            </w:r>
            <w:r w:rsidRPr="00E10BED">
              <w:rPr>
                <w:sz w:val="18"/>
                <w:szCs w:val="18"/>
              </w:rPr>
              <w:t xml:space="preserve"> 6 [0–15]</w:t>
            </w:r>
            <w:r>
              <w:rPr>
                <w:sz w:val="18"/>
                <w:szCs w:val="18"/>
              </w:rPr>
              <w:t>, p =</w:t>
            </w:r>
            <w:r w:rsidRPr="00E10BED">
              <w:rPr>
                <w:sz w:val="18"/>
                <w:szCs w:val="18"/>
              </w:rPr>
              <w:t xml:space="preserve"> 0.035</w:t>
            </w:r>
          </w:p>
        </w:tc>
        <w:tc>
          <w:tcPr>
            <w:tcW w:w="194" w:type="pct"/>
            <w:tcBorders>
              <w:top w:val="single" w:sz="4" w:space="0" w:color="auto"/>
              <w:left w:val="single" w:sz="4" w:space="0" w:color="auto"/>
              <w:bottom w:val="single" w:sz="4" w:space="0" w:color="auto"/>
              <w:right w:val="single" w:sz="4" w:space="0" w:color="auto"/>
            </w:tcBorders>
          </w:tcPr>
          <w:p w14:paraId="4762A00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DA34C9F"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CBF3C30"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F74E1C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4205FE6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5717AB1A" w14:textId="77777777" w:rsidTr="00E10BE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00084C4E"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9640AD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E002D39"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D3D2C1"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448F1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D558A9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B2CC8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75C17E7" w14:textId="6DC27DB8"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Left anterior descending</w:t>
            </w:r>
            <w:r>
              <w:rPr>
                <w:sz w:val="18"/>
                <w:szCs w:val="18"/>
              </w:rPr>
              <w:t xml:space="preserve">: </w:t>
            </w:r>
            <w:r w:rsidRPr="00E10BED">
              <w:rPr>
                <w:sz w:val="18"/>
                <w:szCs w:val="18"/>
              </w:rPr>
              <w:t>630 [333–927]</w:t>
            </w:r>
            <w:r>
              <w:rPr>
                <w:sz w:val="18"/>
                <w:szCs w:val="18"/>
              </w:rPr>
              <w:t xml:space="preserve"> vs.</w:t>
            </w:r>
            <w:r w:rsidRPr="00E10BED">
              <w:rPr>
                <w:sz w:val="18"/>
                <w:szCs w:val="18"/>
              </w:rPr>
              <w:t xml:space="preserve"> 208 [68–349]</w:t>
            </w:r>
            <w:r w:rsidR="008633BF">
              <w:rPr>
                <w:sz w:val="18"/>
                <w:szCs w:val="18"/>
              </w:rPr>
              <w:t>, p =</w:t>
            </w:r>
            <w:r w:rsidRPr="00E10BED">
              <w:rPr>
                <w:sz w:val="18"/>
                <w:szCs w:val="18"/>
              </w:rPr>
              <w:t xml:space="preserve"> 0.018</w:t>
            </w:r>
          </w:p>
        </w:tc>
        <w:tc>
          <w:tcPr>
            <w:tcW w:w="194" w:type="pct"/>
            <w:tcBorders>
              <w:top w:val="single" w:sz="4" w:space="0" w:color="auto"/>
              <w:left w:val="single" w:sz="4" w:space="0" w:color="auto"/>
              <w:bottom w:val="single" w:sz="4" w:space="0" w:color="auto"/>
              <w:right w:val="single" w:sz="4" w:space="0" w:color="auto"/>
            </w:tcBorders>
          </w:tcPr>
          <w:p w14:paraId="630DC4BE"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241A656"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B96E7A4"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741537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02C1B15"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10BED" w:rsidRPr="0001000C" w14:paraId="1F2173D1" w14:textId="77777777" w:rsidTr="00E10BED">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AEB8B7"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CF11302"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772F4FD"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02D6FC4" w14:textId="77777777" w:rsidR="00E10BED" w:rsidRPr="0088233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A259495"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0EC204E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443C80C"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75E46ED" w14:textId="33C5CBAE"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r w:rsidRPr="00E10BED">
              <w:rPr>
                <w:sz w:val="18"/>
                <w:szCs w:val="18"/>
              </w:rPr>
              <w:t>Circumﬂex artery</w:t>
            </w:r>
            <w:r w:rsidR="008633BF">
              <w:rPr>
                <w:sz w:val="18"/>
                <w:szCs w:val="18"/>
              </w:rPr>
              <w:t>:</w:t>
            </w:r>
            <w:r w:rsidRPr="00E10BED">
              <w:rPr>
                <w:sz w:val="18"/>
                <w:szCs w:val="18"/>
              </w:rPr>
              <w:t xml:space="preserve"> 193 [2–384]</w:t>
            </w:r>
            <w:r w:rsidR="008633BF">
              <w:rPr>
                <w:sz w:val="18"/>
                <w:szCs w:val="18"/>
              </w:rPr>
              <w:t xml:space="preserve"> vs.</w:t>
            </w:r>
            <w:r w:rsidRPr="00E10BED">
              <w:rPr>
                <w:sz w:val="18"/>
                <w:szCs w:val="18"/>
              </w:rPr>
              <w:t xml:space="preserve"> 57 [0–123]</w:t>
            </w:r>
            <w:r w:rsidR="008633BF">
              <w:rPr>
                <w:sz w:val="18"/>
                <w:szCs w:val="18"/>
              </w:rPr>
              <w:t>, p =</w:t>
            </w:r>
            <w:r w:rsidRPr="00E10BED">
              <w:rPr>
                <w:sz w:val="18"/>
                <w:szCs w:val="18"/>
              </w:rPr>
              <w:t xml:space="preserve"> 0.24</w:t>
            </w:r>
          </w:p>
        </w:tc>
        <w:tc>
          <w:tcPr>
            <w:tcW w:w="194" w:type="pct"/>
            <w:tcBorders>
              <w:top w:val="single" w:sz="4" w:space="0" w:color="auto"/>
              <w:left w:val="single" w:sz="4" w:space="0" w:color="auto"/>
              <w:bottom w:val="single" w:sz="4" w:space="0" w:color="auto"/>
              <w:right w:val="single" w:sz="4" w:space="0" w:color="auto"/>
            </w:tcBorders>
          </w:tcPr>
          <w:p w14:paraId="76D3F8B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FA7A99" w14:textId="77777777" w:rsidR="00E10BED" w:rsidRPr="00A87149"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03E16DF"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9005A4E"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D952E63" w14:textId="77777777" w:rsidR="00E10BED" w:rsidRDefault="00E10BED"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10BED" w:rsidRPr="0001000C" w14:paraId="2CC3F82B"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D136C2F" w14:textId="77777777" w:rsidR="00E10BED" w:rsidRDefault="00E10BED"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D2A35BD"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575C9EBA"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7422435" w14:textId="77777777" w:rsidR="00E10BED" w:rsidRPr="0088233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F73C88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77E13451"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15A0EDA2"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9C90A09" w14:textId="5CD296D1"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r w:rsidRPr="00E10BED">
              <w:rPr>
                <w:sz w:val="18"/>
                <w:szCs w:val="18"/>
              </w:rPr>
              <w:t>Right coronary artery</w:t>
            </w:r>
            <w:r w:rsidR="008633BF">
              <w:rPr>
                <w:sz w:val="18"/>
                <w:szCs w:val="18"/>
              </w:rPr>
              <w:t>:</w:t>
            </w:r>
            <w:r w:rsidRPr="00E10BED">
              <w:rPr>
                <w:sz w:val="18"/>
                <w:szCs w:val="18"/>
              </w:rPr>
              <w:t xml:space="preserve"> 667 [298–1035]</w:t>
            </w:r>
            <w:r w:rsidR="008633BF">
              <w:rPr>
                <w:sz w:val="18"/>
                <w:szCs w:val="18"/>
              </w:rPr>
              <w:t xml:space="preserve"> vs.</w:t>
            </w:r>
            <w:r w:rsidRPr="00E10BED">
              <w:rPr>
                <w:sz w:val="18"/>
                <w:szCs w:val="18"/>
              </w:rPr>
              <w:t xml:space="preserve"> 242 [0–519]</w:t>
            </w:r>
            <w:r w:rsidR="008633BF">
              <w:rPr>
                <w:sz w:val="18"/>
                <w:szCs w:val="18"/>
              </w:rPr>
              <w:t>, p =</w:t>
            </w:r>
            <w:r w:rsidRPr="00E10BED">
              <w:rPr>
                <w:sz w:val="18"/>
                <w:szCs w:val="18"/>
              </w:rPr>
              <w:t xml:space="preserve"> 0.017</w:t>
            </w:r>
          </w:p>
        </w:tc>
        <w:tc>
          <w:tcPr>
            <w:tcW w:w="194" w:type="pct"/>
            <w:tcBorders>
              <w:top w:val="single" w:sz="4" w:space="0" w:color="auto"/>
              <w:left w:val="single" w:sz="4" w:space="0" w:color="auto"/>
              <w:bottom w:val="single" w:sz="4" w:space="0" w:color="auto"/>
              <w:right w:val="single" w:sz="4" w:space="0" w:color="auto"/>
            </w:tcBorders>
          </w:tcPr>
          <w:p w14:paraId="1092DF3A"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D8A7362" w14:textId="77777777" w:rsidR="00E10BED" w:rsidRPr="00A87149"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3796318"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12DB9086"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C442173" w14:textId="77777777" w:rsidR="00E10BED" w:rsidRDefault="00E10BED"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2313EF03" w14:textId="77777777" w:rsidTr="00EC209E">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4F85EEA"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5E3542"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42E27B9"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6E310" w14:textId="77777777" w:rsidR="00EC209E" w:rsidRPr="00882339"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831A438"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375D627"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AA57FE4" w14:textId="44965F80" w:rsidR="00EC209E" w:rsidRDefault="00B5164F"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vs. female</w:t>
            </w:r>
          </w:p>
        </w:tc>
        <w:tc>
          <w:tcPr>
            <w:tcW w:w="1837" w:type="pct"/>
            <w:tcBorders>
              <w:top w:val="single" w:sz="4" w:space="0" w:color="auto"/>
              <w:left w:val="single" w:sz="4" w:space="0" w:color="auto"/>
              <w:bottom w:val="single" w:sz="4" w:space="0" w:color="auto"/>
              <w:right w:val="single" w:sz="4" w:space="0" w:color="auto"/>
            </w:tcBorders>
          </w:tcPr>
          <w:p w14:paraId="6A2832FB" w14:textId="506EE454" w:rsidR="00EC209E" w:rsidRPr="00E10BED" w:rsidRDefault="00BF35E4" w:rsidP="00BF35E4">
            <w:pPr>
              <w:cnfStyle w:val="000000000000" w:firstRow="0" w:lastRow="0" w:firstColumn="0" w:lastColumn="0" w:oddVBand="0" w:evenVBand="0" w:oddHBand="0"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00914CCE">
              <w:rPr>
                <w:sz w:val="18"/>
                <w:szCs w:val="18"/>
              </w:rPr>
              <w:t>s</w:t>
            </w:r>
            <w:r w:rsidR="00EC209E" w:rsidRPr="00EC209E">
              <w:rPr>
                <w:sz w:val="18"/>
                <w:szCs w:val="18"/>
              </w:rPr>
              <w:t xml:space="preserve">289 </w:t>
            </w:r>
            <w:r>
              <w:rPr>
                <w:sz w:val="18"/>
                <w:szCs w:val="18"/>
              </w:rPr>
              <w:t>vs.</w:t>
            </w:r>
            <w:r w:rsidR="00EC209E" w:rsidRPr="00EC209E">
              <w:rPr>
                <w:sz w:val="18"/>
                <w:szCs w:val="18"/>
              </w:rPr>
              <w:t xml:space="preserve"> 241 </w:t>
            </w:r>
            <w:r>
              <w:rPr>
                <w:sz w:val="18"/>
                <w:szCs w:val="18"/>
              </w:rPr>
              <w:t>vs.</w:t>
            </w:r>
            <w:r w:rsidR="00EC209E" w:rsidRPr="00EC209E">
              <w:rPr>
                <w:sz w:val="18"/>
                <w:szCs w:val="18"/>
              </w:rPr>
              <w:t xml:space="preserve"> 228 </w:t>
            </w:r>
            <w:r>
              <w:rPr>
                <w:sz w:val="18"/>
                <w:szCs w:val="18"/>
              </w:rPr>
              <w:t xml:space="preserve">vs. </w:t>
            </w:r>
            <w:r w:rsidR="00EC209E" w:rsidRPr="00EC209E">
              <w:rPr>
                <w:sz w:val="18"/>
                <w:szCs w:val="18"/>
              </w:rPr>
              <w:t>189</w:t>
            </w:r>
            <w:r>
              <w:rPr>
                <w:sz w:val="18"/>
                <w:szCs w:val="18"/>
              </w:rPr>
              <w:t>, p =0</w:t>
            </w:r>
            <w:r w:rsidR="00EC209E" w:rsidRPr="00EC209E">
              <w:rPr>
                <w:sz w:val="18"/>
                <w:szCs w:val="18"/>
              </w:rPr>
              <w:t>.03</w:t>
            </w:r>
          </w:p>
        </w:tc>
        <w:tc>
          <w:tcPr>
            <w:tcW w:w="194" w:type="pct"/>
            <w:tcBorders>
              <w:top w:val="single" w:sz="4" w:space="0" w:color="auto"/>
              <w:left w:val="single" w:sz="4" w:space="0" w:color="auto"/>
              <w:bottom w:val="single" w:sz="4" w:space="0" w:color="auto"/>
              <w:right w:val="single" w:sz="4" w:space="0" w:color="auto"/>
            </w:tcBorders>
          </w:tcPr>
          <w:p w14:paraId="2338A944"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FC266A0" w14:textId="37AD3C43" w:rsidR="00EC209E" w:rsidRPr="00A87149" w:rsidRDefault="00914CCE"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Total bone density (</w:t>
            </w:r>
            <w:proofErr w:type="spellStart"/>
            <w:r>
              <w:rPr>
                <w:sz w:val="18"/>
                <w:szCs w:val="18"/>
              </w:rPr>
              <w:t>D</w:t>
            </w:r>
            <w:r w:rsidRPr="00914CCE">
              <w:rPr>
                <w:sz w:val="18"/>
                <w:szCs w:val="18"/>
                <w:vertAlign w:val="subscript"/>
              </w:rPr>
              <w:t>tot</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FE7E88E"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ED1870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735B956"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r>
      <w:tr w:rsidR="00EC209E" w:rsidRPr="0001000C" w14:paraId="6595AF44" w14:textId="77777777" w:rsidTr="00EC209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5AC08D9" w14:textId="77777777" w:rsidR="00EC209E" w:rsidRDefault="00EC209E"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3DC27F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2FF57B2E"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7836EBF" w14:textId="77777777" w:rsidR="00EC209E" w:rsidRPr="00882339"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83C89D4"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58047FC"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5564A5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A6EC380" w14:textId="41747012" w:rsidR="00EC209E" w:rsidRPr="00E10BED" w:rsidRDefault="00914CCE" w:rsidP="00914CCE">
            <w:pPr>
              <w:cnfStyle w:val="000000100000" w:firstRow="0" w:lastRow="0" w:firstColumn="0" w:lastColumn="0" w:oddVBand="0" w:evenVBand="0" w:oddHBand="1" w:evenHBand="0" w:firstRowFirstColumn="0" w:firstRowLastColumn="0" w:lastRowFirstColumn="0" w:lastRowLastColumn="0"/>
              <w:rPr>
                <w:sz w:val="18"/>
                <w:szCs w:val="18"/>
              </w:rPr>
            </w:pPr>
            <w:r w:rsidRPr="00BF35E4">
              <w:rPr>
                <w:sz w:val="18"/>
                <w:szCs w:val="18"/>
              </w:rPr>
              <w:t>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 xml:space="preserve">CAC score ≥100 </w:t>
            </w:r>
            <w:r>
              <w:rPr>
                <w:sz w:val="18"/>
                <w:szCs w:val="18"/>
              </w:rPr>
              <w:t xml:space="preserve">vs. </w:t>
            </w:r>
            <w:r w:rsidRPr="00BF35E4">
              <w:rPr>
                <w:sz w:val="18"/>
                <w:szCs w:val="18"/>
              </w:rPr>
              <w:t>Women</w:t>
            </w:r>
            <w:r>
              <w:rPr>
                <w:sz w:val="18"/>
                <w:szCs w:val="18"/>
              </w:rPr>
              <w:t xml:space="preserve"> </w:t>
            </w:r>
            <w:r w:rsidRPr="00BF35E4">
              <w:rPr>
                <w:sz w:val="18"/>
                <w:szCs w:val="18"/>
              </w:rPr>
              <w:t xml:space="preserve">CAC score </w:t>
            </w:r>
            <w:r>
              <w:rPr>
                <w:sz w:val="18"/>
                <w:szCs w:val="18"/>
              </w:rPr>
              <w:t>&lt;</w:t>
            </w:r>
            <w:r w:rsidRPr="00BF35E4">
              <w:rPr>
                <w:sz w:val="18"/>
                <w:szCs w:val="18"/>
              </w:rPr>
              <w:t xml:space="preserve">100 </w:t>
            </w:r>
            <w:r>
              <w:rPr>
                <w:sz w:val="18"/>
                <w:szCs w:val="18"/>
              </w:rPr>
              <w:t xml:space="preserve">vs. </w:t>
            </w:r>
            <w:r w:rsidRPr="00BF35E4">
              <w:rPr>
                <w:sz w:val="18"/>
                <w:szCs w:val="18"/>
              </w:rPr>
              <w:t>CAC score ≥100</w:t>
            </w:r>
            <w:r>
              <w:rPr>
                <w:sz w:val="18"/>
                <w:szCs w:val="18"/>
              </w:rPr>
              <w:t xml:space="preserve">: </w:t>
            </w:r>
            <w:r w:rsidRPr="00914CCE">
              <w:rPr>
                <w:sz w:val="18"/>
                <w:szCs w:val="18"/>
              </w:rPr>
              <w:t>14 12 11 9</w:t>
            </w:r>
            <w:r>
              <w:rPr>
                <w:sz w:val="18"/>
                <w:szCs w:val="18"/>
              </w:rPr>
              <w:t xml:space="preserve">, p = </w:t>
            </w:r>
            <w:r w:rsidRPr="00914CCE">
              <w:rPr>
                <w:sz w:val="18"/>
                <w:szCs w:val="18"/>
              </w:rPr>
              <w:t>0.03</w:t>
            </w:r>
          </w:p>
        </w:tc>
        <w:tc>
          <w:tcPr>
            <w:tcW w:w="194" w:type="pct"/>
            <w:tcBorders>
              <w:top w:val="single" w:sz="4" w:space="0" w:color="auto"/>
              <w:left w:val="single" w:sz="4" w:space="0" w:color="auto"/>
              <w:bottom w:val="single" w:sz="4" w:space="0" w:color="auto"/>
              <w:right w:val="single" w:sz="4" w:space="0" w:color="auto"/>
            </w:tcBorders>
          </w:tcPr>
          <w:p w14:paraId="564EBB86"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57CDC19" w14:textId="22A0C5CE" w:rsidR="00EC209E" w:rsidRPr="00A87149" w:rsidRDefault="00914CCE"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Bone volume (BV/TV)</w:t>
            </w:r>
          </w:p>
        </w:tc>
        <w:tc>
          <w:tcPr>
            <w:tcW w:w="258" w:type="pct"/>
            <w:tcBorders>
              <w:top w:val="single" w:sz="4" w:space="0" w:color="auto"/>
              <w:left w:val="single" w:sz="4" w:space="0" w:color="auto"/>
              <w:bottom w:val="single" w:sz="4" w:space="0" w:color="auto"/>
              <w:right w:val="single" w:sz="4" w:space="0" w:color="auto"/>
            </w:tcBorders>
          </w:tcPr>
          <w:p w14:paraId="42146B72"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246ACF61"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28359" w14:textId="77777777" w:rsidR="00EC209E" w:rsidRDefault="00EC209E"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EC209E" w:rsidRPr="0001000C" w14:paraId="5FFBE849" w14:textId="77777777" w:rsidTr="006154A9">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46B29F05" w14:textId="701F8D90" w:rsidR="00EC209E" w:rsidRDefault="00C05ACD" w:rsidP="00423B70">
            <w:pPr>
              <w:rPr>
                <w:sz w:val="18"/>
                <w:szCs w:val="18"/>
              </w:rPr>
            </w:pPr>
            <w:r>
              <w:rPr>
                <w:sz w:val="18"/>
                <w:szCs w:val="18"/>
              </w:rPr>
              <w:fldChar w:fldCharType="begin" w:fldLock="1"/>
            </w:r>
            <w:r w:rsidR="006172AA">
              <w:rPr>
                <w:sz w:val="18"/>
                <w:szCs w:val="18"/>
              </w:rPr>
              <w:instrText>ADDIN CSL_CITATION {"citationItems":[{"id":"ITEM-1","itemData":{"DOI":"10.1159/000099095","abstract":"Vascular calcifications in CKD are now linked to serum alterations of\nboth divalent ions and calcification inhibitory proteins. Due to\npossible biochemical differences between dialysis (D) and\ntransplantation (Tx), we examined the entity and severity of these\nbiochemical modifications and of coronary artery calcium score\nseparately in these two populations. We assayed, besides standard\nmarkers of inflammation, divalent ions and serum levels of fetuin,\nmatrix Gla protein (MGP) and osteoprotegerin (OPG), in 51 Tx patients\n(age 45 +/- 12 years; 30 males, 21 females; previous D duration 4.8 +/-\n4.2 years; Tx since 6.6 +/- 5.5 years; Cr 1.8 +/- 0.6 mg/dl) and in 49 D\npatients (age 49 +/- 14 years; 30 males, 19 females; D duration 5.6 +/-\n4.8 years). Additionally, coronary calcium score (AS) was evaluated by\ncardiac multi-slice CT. Compared with D patients, Tx patients had better\nvalues of divalent ions and inflammation markers, and lower prevalence\n(65 vs. 86%; p &lt; 0.02) and severity (AS = 570 +/- 1,637 vs. 1,311 +/-\n3,128; p &lt; 0.008) of coronary calcification. In addition, a tendency\ntoward normalization for all of the three calcification inhibitory\nproteins was evident. In both Tx and D, AS correlated with age and OPG\n(Tx: r(s) = 0.439, p &lt; 0.001, and r(s) = 0.510, p &lt; 0.0001; D: r(s) =\n0.471, p &lt; 0.001, and r(s) = 0.403, p &lt; 0.005, respectively); in D\npatients, a correlation was present also with D duration (r(s) = 0.435;\np &lt; 0.002), other markers of inflammation and, notably, fetuin (r(s) =\n-0.442; p &lt; 0.002). Regression analysis selected previous time on D in\nTx patients (r(m) = 0.400; p &lt; 0.004), and C-reactive protein and OPG in\nD patients (r(m) = 0.518; p &lt; 0.004) as the most predictive parameters\nof AS. Discriminant analysis confirmed the major role of age and D\nduration in the appearance of AS and evidenced male gender as a distinct\nrisk condition. At variance, Tx duration was never associated with AS.\nIn conclusion, as compared to D, renal Tx patients show serum levels of\ncalcification inhibition proteins and of divalent ions closer to normal.\nAs this is associated with a lower prevalence and severity of AS, it is\nsuggested that Tx antagonize the accelerating role of D in the\nprogression of vascular calcification. Assessment of both coronary\ncalcifications and serum levels of calcification inhibitory proteins may\nbe of value to identify those subjects at higher risk of development and\nprogression of vascular lesions, among whom males have the high…","author":[{"dropping-particle":"","family":"Mazzaferro","given":"Sandro","non-dropping-particle":"","parse-names":false,"suffix":""},{"dropping-particle":"","family":"Pasquali","given":"Marzia","non-dropping-particle":"","parse-names":false,"suffix":""},{"dropping-particle":"","family":"Pugliese","given":"Francesco","non-dropping-particle":"","parse-names":false,"suffix":""},{"dropping-particle":"","family":"Barresi","given":"Giusi","non-dropping-particle":"","parse-names":false,"suffix":""},{"dropping-particle":"","family":"Carbone","given":"Iacopo","non-dropping-particle":"","parse-names":false,"suffix":""},{"dropping-particle":"","family":"Francone","given":"Marco","non-dropping-particle":"","parse-names":false,"suffix":""},{"dropping-particle":"","family":"Sardella","given":"Daniela","non-dropping-particle":"","parse-names":false,"suffix":""},{"dropping-particle":"","family":"Taggi","given":"Franco","non-dropping-particle":"","parse-names":false,"suffix":""},{"dropping-particle":"","family":"S.","given":"Mazzaferro","non-dropping-particle":"","parse-names":false,"suffix":""},{"dropping-particle":"","family":"M.","given":"Pasquali","non-dropping-particle":"","parse-names":false,"suffix":""},{"dropping-particle":"","family":"F.","given":"Pugliese","non-dropping-particle":"","parse-names":false,"suffix":""},{"dropping-particle":"","family":"G.","given":"Barresi","non-dropping-particle":"","parse-names":false,"suffix":""},{"dropping-particle":"","family":"I.","given":"Carbone","non-dropping-particle":"","parse-names":false,"suffix":""},{"dropping-particle":"","family":"M.","given":"Francone","non-dropping-particle":"","parse-names":false,"suffix":""},{"dropping-particle":"","family":"D.","given":"Sardella","non-dropping-particle":"","parse-names":false,"suffix":""},{"dropping-particle":"","family":"F.","given":"Taggi","non-dropping-particle":"","parse-names":false,"suffix":""}],"container-title":"American Journal of Nephrology","id":"ITEM-1","issue":"1","issued":{"date-parts":[["2007"]]},"page":"75-83","publisher-place":"S. Mazzaferro, Department of Clinical Science, Nephrology, Policlinico Umberto I, Viale del Policlinico, 155, IT-00161 Rome, Italy","title":"Serum levels of calcification inhibition proteins and coronary artery calcium score: Comparison between transplantation and dialysis","type":"article-journal","volume":"27"},"uris":["http://www.mendeley.com/documents/?uuid=ebc425cc-0269-3f0d-8201-4fe2e506d36e"]}],"mendeley":{"formattedCitation":"(72)","plainTextFormattedCitation":"(72)","previouslyFormattedCitation":"(72)"},"properties":{"noteIndex":0},"schema":"https://github.com/citation-style-language/schema/raw/master/csl-citation.json"}</w:instrText>
            </w:r>
            <w:r>
              <w:rPr>
                <w:sz w:val="18"/>
                <w:szCs w:val="18"/>
              </w:rPr>
              <w:fldChar w:fldCharType="separate"/>
            </w:r>
            <w:r w:rsidRPr="00C05ACD">
              <w:rPr>
                <w:b w:val="0"/>
                <w:noProof/>
                <w:sz w:val="18"/>
                <w:szCs w:val="18"/>
              </w:rPr>
              <w:t>(7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8B596F" w14:textId="2104F2CF" w:rsidR="00EC209E" w:rsidRDefault="00C05ACD"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7</w:t>
            </w:r>
          </w:p>
        </w:tc>
        <w:tc>
          <w:tcPr>
            <w:tcW w:w="161" w:type="pct"/>
            <w:tcBorders>
              <w:top w:val="single" w:sz="4" w:space="0" w:color="auto"/>
              <w:left w:val="single" w:sz="4" w:space="0" w:color="auto"/>
              <w:bottom w:val="single" w:sz="4" w:space="0" w:color="auto"/>
              <w:right w:val="single" w:sz="4" w:space="0" w:color="auto"/>
            </w:tcBorders>
          </w:tcPr>
          <w:p w14:paraId="75F2D043" w14:textId="0C7F82FA"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0.1159/000099095</w:t>
            </w:r>
          </w:p>
        </w:tc>
        <w:tc>
          <w:tcPr>
            <w:tcW w:w="226" w:type="pct"/>
            <w:tcBorders>
              <w:top w:val="single" w:sz="4" w:space="0" w:color="auto"/>
              <w:left w:val="single" w:sz="4" w:space="0" w:color="auto"/>
              <w:bottom w:val="single" w:sz="4" w:space="0" w:color="auto"/>
              <w:right w:val="single" w:sz="4" w:space="0" w:color="auto"/>
            </w:tcBorders>
          </w:tcPr>
          <w:p w14:paraId="7F2C8B7A" w14:textId="5D828DBD" w:rsidR="00EC209E" w:rsidRPr="0088233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sidRPr="006154A9">
              <w:rPr>
                <w:sz w:val="18"/>
                <w:szCs w:val="18"/>
              </w:rPr>
              <w:t>17259697</w:t>
            </w:r>
          </w:p>
        </w:tc>
        <w:tc>
          <w:tcPr>
            <w:tcW w:w="322" w:type="pct"/>
            <w:tcBorders>
              <w:top w:val="single" w:sz="4" w:space="0" w:color="auto"/>
              <w:left w:val="single" w:sz="4" w:space="0" w:color="auto"/>
              <w:bottom w:val="single" w:sz="4" w:space="0" w:color="auto"/>
              <w:right w:val="single" w:sz="4" w:space="0" w:color="auto"/>
            </w:tcBorders>
          </w:tcPr>
          <w:p w14:paraId="6AEFD24F" w14:textId="1003B92B"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Italy</w:t>
            </w:r>
          </w:p>
        </w:tc>
        <w:tc>
          <w:tcPr>
            <w:tcW w:w="354" w:type="pct"/>
            <w:tcBorders>
              <w:top w:val="single" w:sz="4" w:space="0" w:color="auto"/>
              <w:left w:val="single" w:sz="4" w:space="0" w:color="auto"/>
              <w:bottom w:val="single" w:sz="4" w:space="0" w:color="auto"/>
              <w:right w:val="single" w:sz="4" w:space="0" w:color="auto"/>
            </w:tcBorders>
          </w:tcPr>
          <w:p w14:paraId="0D641ECF" w14:textId="0C45F7DF" w:rsidR="00EC209E" w:rsidRDefault="006B121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4FE9349" w14:textId="3385ECA1"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565382D" w14:textId="708725E2" w:rsidR="00EC209E" w:rsidRPr="00E10BED"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00C05ACD" w:rsidRPr="00C05ACD">
              <w:rPr>
                <w:sz w:val="18"/>
                <w:szCs w:val="18"/>
              </w:rPr>
              <w:t xml:space="preserve">10.5 </w:t>
            </w:r>
            <w:r>
              <w:rPr>
                <w:sz w:val="18"/>
                <w:szCs w:val="18"/>
              </w:rPr>
              <w:t>(</w:t>
            </w:r>
            <w:r w:rsidR="00C05ACD" w:rsidRPr="00C05ACD">
              <w:rPr>
                <w:sz w:val="18"/>
                <w:szCs w:val="18"/>
              </w:rPr>
              <w:t>3.2–34.4</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5728FC53"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A64DE28" w14:textId="19BFE1BA" w:rsidR="00EC209E" w:rsidRPr="00A87149"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CS (</w:t>
            </w:r>
            <w:proofErr w:type="spellStart"/>
            <w:r>
              <w:rPr>
                <w:sz w:val="18"/>
                <w:szCs w:val="18"/>
              </w:rPr>
              <w:t>Agatson</w:t>
            </w:r>
            <w:proofErr w:type="spellEnd"/>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AAB94D9" w14:textId="77777777" w:rsidR="00EC209E" w:rsidRDefault="00EC209E" w:rsidP="00423B70">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7A2D63" w14:textId="15E0A3CB"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5T</w:t>
            </w:r>
          </w:p>
        </w:tc>
        <w:tc>
          <w:tcPr>
            <w:tcW w:w="229" w:type="pct"/>
            <w:tcBorders>
              <w:top w:val="single" w:sz="4" w:space="0" w:color="auto"/>
              <w:left w:val="single" w:sz="4" w:space="0" w:color="auto"/>
              <w:bottom w:val="single" w:sz="4" w:space="0" w:color="auto"/>
            </w:tcBorders>
          </w:tcPr>
          <w:p w14:paraId="112BFFAA" w14:textId="72189856" w:rsidR="00EC209E" w:rsidRDefault="006154A9" w:rsidP="00423B70">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100</w:t>
            </w:r>
          </w:p>
        </w:tc>
      </w:tr>
      <w:tr w:rsidR="006154A9" w:rsidRPr="0001000C" w14:paraId="504AAEC1"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572AA5E" w14:textId="77777777" w:rsidR="006154A9" w:rsidRDefault="006154A9" w:rsidP="00423B70">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FEC61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B0165ED"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FAFF037" w14:textId="77777777" w:rsidR="006154A9" w:rsidRP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B9F53E2"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A61E024" w14:textId="63883C52" w:rsidR="006154A9" w:rsidRDefault="006B121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7E09327"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3D7A2359" w14:textId="394BDAF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Male-Dialysis (D) vs. Male-Transplant (Tx) vs. Female-D vs. Female-Tx: </w:t>
            </w:r>
            <w:r w:rsidRPr="006154A9">
              <w:rPr>
                <w:sz w:val="18"/>
                <w:szCs w:val="18"/>
              </w:rPr>
              <w:t>1944</w:t>
            </w:r>
            <w:r>
              <w:rPr>
                <w:sz w:val="18"/>
                <w:szCs w:val="18"/>
              </w:rPr>
              <w:t xml:space="preserve"> vs.</w:t>
            </w:r>
            <w:r w:rsidRPr="006154A9">
              <w:rPr>
                <w:sz w:val="18"/>
                <w:szCs w:val="18"/>
              </w:rPr>
              <w:t xml:space="preserve"> 945</w:t>
            </w:r>
            <w:r>
              <w:rPr>
                <w:sz w:val="18"/>
                <w:szCs w:val="18"/>
              </w:rPr>
              <w:t xml:space="preserve"> vs. </w:t>
            </w:r>
            <w:r w:rsidRPr="006154A9">
              <w:rPr>
                <w:sz w:val="18"/>
                <w:szCs w:val="18"/>
              </w:rPr>
              <w:t>157</w:t>
            </w:r>
            <w:r>
              <w:rPr>
                <w:sz w:val="18"/>
                <w:szCs w:val="18"/>
              </w:rPr>
              <w:t xml:space="preserve"> vs. 3</w:t>
            </w:r>
            <w:r w:rsidRPr="006154A9">
              <w:rPr>
                <w:sz w:val="18"/>
                <w:szCs w:val="18"/>
              </w:rPr>
              <w:t>5</w:t>
            </w:r>
            <w:r>
              <w:rPr>
                <w:sz w:val="18"/>
                <w:szCs w:val="18"/>
              </w:rPr>
              <w:t>, p</w:t>
            </w:r>
            <w:r w:rsidRPr="006154A9">
              <w:rPr>
                <w:sz w:val="18"/>
                <w:szCs w:val="18"/>
              </w:rPr>
              <w:t xml:space="preserve"> &lt;</w:t>
            </w:r>
            <w:r>
              <w:rPr>
                <w:sz w:val="18"/>
                <w:szCs w:val="18"/>
              </w:rPr>
              <w:t xml:space="preserve"> </w:t>
            </w:r>
            <w:r w:rsidRPr="006154A9">
              <w:rPr>
                <w:sz w:val="18"/>
                <w:szCs w:val="18"/>
              </w:rPr>
              <w:t>0.02</w:t>
            </w:r>
          </w:p>
        </w:tc>
        <w:tc>
          <w:tcPr>
            <w:tcW w:w="194" w:type="pct"/>
            <w:tcBorders>
              <w:top w:val="single" w:sz="4" w:space="0" w:color="auto"/>
              <w:left w:val="single" w:sz="4" w:space="0" w:color="auto"/>
              <w:bottom w:val="single" w:sz="4" w:space="0" w:color="auto"/>
              <w:right w:val="single" w:sz="4" w:space="0" w:color="auto"/>
            </w:tcBorders>
          </w:tcPr>
          <w:p w14:paraId="11AAE18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39BBE5B"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8E2849E"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506A040"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7A3EA4F1" w14:textId="77777777" w:rsidR="006154A9" w:rsidRDefault="006154A9" w:rsidP="00423B70">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05D64CED"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46176F" w14:textId="147A00CF" w:rsidR="006B1219" w:rsidRDefault="006B1219" w:rsidP="006B1219">
            <w:pPr>
              <w:rPr>
                <w:sz w:val="18"/>
                <w:szCs w:val="18"/>
              </w:rPr>
            </w:pPr>
            <w:r>
              <w:rPr>
                <w:sz w:val="18"/>
                <w:szCs w:val="18"/>
              </w:rPr>
              <w:fldChar w:fldCharType="begin" w:fldLock="1"/>
            </w:r>
            <w:r w:rsidR="003C4230">
              <w:rPr>
                <w:sz w:val="18"/>
                <w:szCs w:val="18"/>
              </w:rPr>
              <w:instrText>ADDIN CSL_CITATION {"citationItems":[{"id":"ITEM-1","itemData":{"DOI":"10.1111/j.1523-1755.2005.00345.x","abstract":"Background. Vascular calcification is common among end-stage renal disease (ESRD) patients and a central characteristic of the atherosclerotic cardiovascular disease observed in dialysis patients. Fetuin-A, a circulating calcium-regulatory glycoprotein that inhibits vascular calcification, is associated with inflammation and outcome in dialysis patients. In the present study, we evaluated the association between fetuin-A, clinical phenotype, and outcome, as well as the impact of fetuin gene (AHSG) polymorphisms on the protein product and outcome. Methods. In a cohort of 258 (161 males) ESRD patients starting renal replacement therapy [glomerular filtration rate (GFR) 6.8 ±0.2 mL/min] aged 52 ±1 years the following parameters were studied: presence of malnutrition (subjective global assessment), comorbidity [diabetes mellitus and clinical manifest cardiovascular disease (CVD)], carotid plaqu</w:instrText>
            </w:r>
            <w:r w:rsidR="003C4230">
              <w:rPr>
                <w:rFonts w:hint="eastAsia"/>
                <w:sz w:val="18"/>
                <w:szCs w:val="18"/>
              </w:rPr>
              <w:instrText>es (N = 101), hs-CRP, fetuin-A, S-albumin, interleukin (IL)-6, and single nucleotide polymorphisms (SNPs) in the AHSG gene (N = 215) at amino acid positions Thr248Met (C</w:instrText>
            </w:r>
            <w:r w:rsidR="003C4230">
              <w:rPr>
                <w:rFonts w:hint="eastAsia"/>
                <w:sz w:val="18"/>
                <w:szCs w:val="18"/>
              </w:rPr>
              <w:instrText>→</w:instrText>
            </w:r>
            <w:r w:rsidR="003C4230">
              <w:rPr>
                <w:rFonts w:hint="eastAsia"/>
                <w:sz w:val="18"/>
                <w:szCs w:val="18"/>
              </w:rPr>
              <w:instrText>T), Thr256Ser (C</w:instrText>
            </w:r>
            <w:r w:rsidR="003C4230">
              <w:rPr>
                <w:rFonts w:hint="eastAsia"/>
                <w:sz w:val="18"/>
                <w:szCs w:val="18"/>
              </w:rPr>
              <w:instrText>→</w:instrText>
            </w:r>
            <w:r w:rsidR="003C4230">
              <w:rPr>
                <w:rFonts w:hint="eastAsia"/>
                <w:sz w:val="18"/>
                <w:szCs w:val="18"/>
              </w:rPr>
              <w:instrText>G), Asp276Asn (G</w:instrText>
            </w:r>
            <w:r w:rsidR="003C4230">
              <w:rPr>
                <w:rFonts w:hint="eastAsia"/>
                <w:sz w:val="18"/>
                <w:szCs w:val="18"/>
              </w:rPr>
              <w:instrText>→</w:instrText>
            </w:r>
            <w:r w:rsidR="003C4230">
              <w:rPr>
                <w:rFonts w:hint="eastAsia"/>
                <w:sz w:val="18"/>
                <w:szCs w:val="18"/>
              </w:rPr>
              <w:instrText>A), and Arg317Cys (C</w:instrText>
            </w:r>
            <w:r w:rsidR="003C4230">
              <w:rPr>
                <w:rFonts w:hint="eastAsia"/>
                <w:sz w:val="18"/>
                <w:szCs w:val="18"/>
              </w:rPr>
              <w:instrText>→</w:instrText>
            </w:r>
            <w:r w:rsidR="003C4230">
              <w:rPr>
                <w:rFonts w:hint="eastAsia"/>
                <w:sz w:val="18"/>
                <w:szCs w:val="18"/>
              </w:rPr>
              <w:instrText>T). Results. Both all-cause (P</w:instrText>
            </w:r>
            <w:r w:rsidR="003C4230">
              <w:rPr>
                <w:sz w:val="18"/>
                <w:szCs w:val="18"/>
              </w:rPr>
              <w:instrText xml:space="preserve"> &lt; 0.001) and cardiovascular (P &lt; 0.001) mortality were associated with low fetuin-A levels independently of age, smoking diabetes, S-albumin, CVD, and inflammation (CRP ≥10 mg/L). Inflamed (0.199 vs. 0.247 g/L; P &lt; 0.01) and malnourished (0.207 vs. 0.262 g/L; P &lt; 0.05) patients had significantly lower median fetuin-A than noninflamed and well-nourished ESRD patients, respectively. In a logistic regression model (N =101), fetuin-A was significantly (P &lt; 0.05) associated with the presence of carotid plaques independently of age, CVD, diabetes, S-albumin, gender, and inflammation. Significant correlations were observed between fetuin-A and both S-albumin (Rho = 0.30; P &lt; 0.0001) and IL-6 (Rho = -0.21; P &lt; 0.01). Patients with the AHSG 256Ser allele had lower serum fetuin-A levels, and higher all-cause and cardiovascular mortality rate if they were inflamed. Conclusion. The present study shows that a low fetuin-A level is associated with malnutrition, inflammation, and atherosclerosis (carotid plaques), as well as with increased cardiovascular and all-cause mortality. Because the present study demonstrates an effect of variations in the AHSG gene on both circulating fetuin-A levels and outcome, this indicates that ESRD patients with the AHSG 256Ser allele are at risk of accelerated vascular calcification. © 2005 by the I…","author":[{"dropping-particle":"","family":"Stenvinkel","given":"Peter","non-dropping-particle":"","parse-names":false,"suffix":""},{"dropping-particle":"","family":"Wang","given":"Kai","non-dropping-particle":"","parse-names":false,"suffix":""},{"dropping-particle":"","family":"Qureshi","given":"Abdul Rashid","non-dropping-particle":"","parse-names":false,"suffix":""},{"dropping-particle":"","family":"Axelsson","given":"Jonas","non-dropping-particle":"","parse-names":false,"suffix":""},{"dropping-particle":"","family":"Pecoits-Filho","given":"Roberto","non-dropping-particle":"","parse-names":false,"suffix":""},{"dropping-particle":"","family":"Gao","given":"Peng","non-dropping-particle":"","parse-names":false,"suffix":""},{"dropping-particle":"","family":"Barany","given":"Peter","non-dropping-particle":"","parse-names":false,"suffix":""},{"dropping-particle":"","family":"Lindholm","given":"Bengt","non-dropping-particle":"","parse-names":false,"suffix":""},{"dropping-particle":"","family":"Jogestrand","given":"Tomas","non-dropping-particle":"","parse-names":false,"suffix":""},{"dropping-particle":"","family":"Heimbürger","given":"Olof","non-dropping-particle":"","parse-names":false,"suffix":""},{"dropping-particle":"","family":"Holmes","given":"Clifford","non-dropping-particle":"","parse-names":false,"suffix":""},{"dropping-particle":"","family":"Schalling","given":"Martin","non-dropping-particle":"","parse-names":false,"suffix":""},{"dropping-particle":"","family":"Nordfors","given":"Louise","non-dropping-particle":"","parse-names":false,"suffix":""}],"container-title":"Kidney International","id":"ITEM-1","issue":"6","issued":{"date-parts":[["2005"]]},"page":"2383-2392","publisher-place":"P. Stenvinkel, Department of Renal Medicine K56, Karolinska Institutet, Karolinska University Hospital at Huddinge, 141 86 Stockholm, Sweden","title":"Low fetuin-A levels are associated with cardiovascular death: Impact of variations in the gene encoding fetuin","type":"article-journal","volume":"67"},"uris":["http://www.mendeley.com/documents/?uuid=1bce78b9-9d4f-3aed-8250-bb0a40e5e880"]}],"mendeley":{"formattedCitation":"(73)","plainTextFormattedCitation":"(73)","previouslyFormattedCitation":"(73)"},"properties":{"noteIndex":0},"schema":"https://github.com/citation-style-language/schema/raw/master/csl-citation.json"}</w:instrText>
            </w:r>
            <w:r>
              <w:rPr>
                <w:sz w:val="18"/>
                <w:szCs w:val="18"/>
              </w:rPr>
              <w:fldChar w:fldCharType="separate"/>
            </w:r>
            <w:r w:rsidRPr="006172AA">
              <w:rPr>
                <w:b w:val="0"/>
                <w:noProof/>
                <w:sz w:val="18"/>
                <w:szCs w:val="18"/>
              </w:rPr>
              <w:t>(73)</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1FDDE95" w14:textId="7187C90C"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4350CB20" w14:textId="27F848D8"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t>10.1111/j.1523-</w:t>
            </w:r>
            <w:r w:rsidRPr="006172AA">
              <w:rPr>
                <w:sz w:val="18"/>
                <w:szCs w:val="18"/>
              </w:rPr>
              <w:lastRenderedPageBreak/>
              <w:t>1755.</w:t>
            </w:r>
            <w:proofErr w:type="gramStart"/>
            <w:r w:rsidRPr="006172AA">
              <w:rPr>
                <w:sz w:val="18"/>
                <w:szCs w:val="18"/>
              </w:rPr>
              <w:t>2005.00345.x</w:t>
            </w:r>
            <w:proofErr w:type="gramEnd"/>
          </w:p>
        </w:tc>
        <w:tc>
          <w:tcPr>
            <w:tcW w:w="226" w:type="pct"/>
            <w:tcBorders>
              <w:top w:val="single" w:sz="4" w:space="0" w:color="auto"/>
              <w:left w:val="single" w:sz="4" w:space="0" w:color="auto"/>
              <w:bottom w:val="single" w:sz="4" w:space="0" w:color="auto"/>
              <w:right w:val="single" w:sz="4" w:space="0" w:color="auto"/>
            </w:tcBorders>
          </w:tcPr>
          <w:p w14:paraId="0D8D7208" w14:textId="58C30184" w:rsidR="006B1219" w:rsidRPr="006154A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sidRPr="006172AA">
              <w:rPr>
                <w:sz w:val="18"/>
                <w:szCs w:val="18"/>
              </w:rPr>
              <w:lastRenderedPageBreak/>
              <w:t>15882283</w:t>
            </w:r>
          </w:p>
        </w:tc>
        <w:tc>
          <w:tcPr>
            <w:tcW w:w="322" w:type="pct"/>
            <w:tcBorders>
              <w:top w:val="single" w:sz="4" w:space="0" w:color="auto"/>
              <w:left w:val="single" w:sz="4" w:space="0" w:color="auto"/>
              <w:bottom w:val="single" w:sz="4" w:space="0" w:color="auto"/>
              <w:right w:val="single" w:sz="4" w:space="0" w:color="auto"/>
            </w:tcBorders>
          </w:tcPr>
          <w:p w14:paraId="065C4380" w14:textId="149EA34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weden</w:t>
            </w:r>
          </w:p>
        </w:tc>
        <w:tc>
          <w:tcPr>
            <w:tcW w:w="354" w:type="pct"/>
            <w:tcBorders>
              <w:top w:val="single" w:sz="4" w:space="0" w:color="auto"/>
              <w:left w:val="single" w:sz="4" w:space="0" w:color="auto"/>
              <w:bottom w:val="single" w:sz="4" w:space="0" w:color="auto"/>
              <w:right w:val="single" w:sz="4" w:space="0" w:color="auto"/>
            </w:tcBorders>
          </w:tcPr>
          <w:p w14:paraId="1C962785" w14:textId="44769223"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4776DEA0" w14:textId="2878910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6477AA4" w14:textId="2E74CC46"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R </w:t>
            </w:r>
            <w:r w:rsidRPr="006B1219">
              <w:rPr>
                <w:sz w:val="18"/>
                <w:szCs w:val="18"/>
              </w:rPr>
              <w:t>1</w:t>
            </w:r>
            <w:r>
              <w:rPr>
                <w:sz w:val="18"/>
                <w:szCs w:val="18"/>
              </w:rPr>
              <w:t>.</w:t>
            </w:r>
            <w:r w:rsidRPr="006B1219">
              <w:rPr>
                <w:sz w:val="18"/>
                <w:szCs w:val="18"/>
              </w:rPr>
              <w:t>30 (0.83-2.02)</w:t>
            </w:r>
            <w:r>
              <w:rPr>
                <w:sz w:val="18"/>
                <w:szCs w:val="18"/>
              </w:rPr>
              <w:t xml:space="preserve">, </w:t>
            </w:r>
            <w:r w:rsidRPr="006B1219">
              <w:rPr>
                <w:sz w:val="18"/>
                <w:szCs w:val="18"/>
              </w:rPr>
              <w:t>NS</w:t>
            </w:r>
          </w:p>
        </w:tc>
        <w:tc>
          <w:tcPr>
            <w:tcW w:w="194" w:type="pct"/>
            <w:tcBorders>
              <w:top w:val="single" w:sz="4" w:space="0" w:color="auto"/>
              <w:left w:val="single" w:sz="4" w:space="0" w:color="auto"/>
              <w:bottom w:val="single" w:sz="4" w:space="0" w:color="auto"/>
              <w:right w:val="single" w:sz="4" w:space="0" w:color="auto"/>
            </w:tcBorders>
          </w:tcPr>
          <w:p w14:paraId="6F38A93C"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BC163D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51F6765" w14:textId="1A62AEC0"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50CE947D" w14:textId="19D476F9"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w:t>
            </w:r>
          </w:p>
        </w:tc>
        <w:tc>
          <w:tcPr>
            <w:tcW w:w="229" w:type="pct"/>
            <w:tcBorders>
              <w:top w:val="single" w:sz="4" w:space="0" w:color="auto"/>
              <w:left w:val="single" w:sz="4" w:space="0" w:color="auto"/>
              <w:bottom w:val="single" w:sz="4" w:space="0" w:color="auto"/>
            </w:tcBorders>
          </w:tcPr>
          <w:p w14:paraId="2023508F" w14:textId="423F84B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w:t>
            </w:r>
          </w:p>
        </w:tc>
      </w:tr>
      <w:tr w:rsidR="006B1219" w:rsidRPr="0001000C" w14:paraId="23C3BF5D"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912C65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4F31A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2F87EF"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7EE09A" w14:textId="77777777" w:rsidR="006B1219" w:rsidRPr="006172AA"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17B30B7"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E089BD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B50871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B5C39DB" w14:textId="58317B7D"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RR 1.32 (0.77–2.25), NS</w:t>
            </w:r>
          </w:p>
        </w:tc>
        <w:tc>
          <w:tcPr>
            <w:tcW w:w="194" w:type="pct"/>
            <w:tcBorders>
              <w:top w:val="single" w:sz="4" w:space="0" w:color="auto"/>
              <w:left w:val="single" w:sz="4" w:space="0" w:color="auto"/>
              <w:bottom w:val="single" w:sz="4" w:space="0" w:color="auto"/>
              <w:right w:val="single" w:sz="4" w:space="0" w:color="auto"/>
            </w:tcBorders>
          </w:tcPr>
          <w:p w14:paraId="0C2443A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66432C63"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3A0AB4F2" w14:textId="56D6BFDC"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47CC7FBB"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B4CFE48"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31C19557" w14:textId="77777777" w:rsidTr="006172A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4536C55"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F6FCCE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1F13789B"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0693DF" w14:textId="77777777" w:rsidR="006B1219" w:rsidRPr="006172AA"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C63A961"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665C023"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888C6A5" w14:textId="5F02790F"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tuin-A</w:t>
            </w:r>
          </w:p>
        </w:tc>
        <w:tc>
          <w:tcPr>
            <w:tcW w:w="1837" w:type="pct"/>
            <w:tcBorders>
              <w:top w:val="single" w:sz="4" w:space="0" w:color="auto"/>
              <w:left w:val="single" w:sz="4" w:space="0" w:color="auto"/>
              <w:bottom w:val="single" w:sz="4" w:space="0" w:color="auto"/>
              <w:right w:val="single" w:sz="4" w:space="0" w:color="auto"/>
            </w:tcBorders>
          </w:tcPr>
          <w:p w14:paraId="3239902B" w14:textId="275A0C9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58 (1.64–4.07)</w:t>
            </w:r>
          </w:p>
        </w:tc>
        <w:tc>
          <w:tcPr>
            <w:tcW w:w="194" w:type="pct"/>
            <w:tcBorders>
              <w:top w:val="single" w:sz="4" w:space="0" w:color="auto"/>
              <w:left w:val="single" w:sz="4" w:space="0" w:color="auto"/>
              <w:bottom w:val="single" w:sz="4" w:space="0" w:color="auto"/>
              <w:right w:val="single" w:sz="4" w:space="0" w:color="auto"/>
            </w:tcBorders>
          </w:tcPr>
          <w:p w14:paraId="655C8E92"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AD665C9" w14:textId="0462BB61"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7E0B9553" w14:textId="5566B4B5"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ll-cause mortality</w:t>
            </w:r>
          </w:p>
        </w:tc>
        <w:tc>
          <w:tcPr>
            <w:tcW w:w="225" w:type="pct"/>
            <w:tcBorders>
              <w:top w:val="single" w:sz="4" w:space="0" w:color="auto"/>
              <w:left w:val="single" w:sz="4" w:space="0" w:color="auto"/>
              <w:bottom w:val="single" w:sz="4" w:space="0" w:color="auto"/>
              <w:right w:val="single" w:sz="4" w:space="0" w:color="auto"/>
            </w:tcBorders>
          </w:tcPr>
          <w:p w14:paraId="1D6C9208"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2B009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6B1219" w:rsidRPr="0001000C" w14:paraId="1E5E1EB0" w14:textId="77777777" w:rsidTr="006172A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03F6144" w14:textId="77777777" w:rsidR="006B1219" w:rsidRDefault="006B1219"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A833D6E"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7D862A1"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34C80C6" w14:textId="77777777" w:rsidR="006B1219" w:rsidRPr="006154A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8F4EDF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759115D"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EFBFC51"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40B9FF9" w14:textId="531E4D14"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63 (1.51–4.59)</w:t>
            </w:r>
          </w:p>
        </w:tc>
        <w:tc>
          <w:tcPr>
            <w:tcW w:w="194" w:type="pct"/>
            <w:tcBorders>
              <w:top w:val="single" w:sz="4" w:space="0" w:color="auto"/>
              <w:left w:val="single" w:sz="4" w:space="0" w:color="auto"/>
              <w:bottom w:val="single" w:sz="4" w:space="0" w:color="auto"/>
              <w:right w:val="single" w:sz="4" w:space="0" w:color="auto"/>
            </w:tcBorders>
          </w:tcPr>
          <w:p w14:paraId="4D04C030"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A4DDC23" w14:textId="5ABB2113"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802F75E" w14:textId="602F672F"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rdiovascular mortality</w:t>
            </w:r>
          </w:p>
        </w:tc>
        <w:tc>
          <w:tcPr>
            <w:tcW w:w="225" w:type="pct"/>
            <w:tcBorders>
              <w:top w:val="single" w:sz="4" w:space="0" w:color="auto"/>
              <w:left w:val="single" w:sz="4" w:space="0" w:color="auto"/>
              <w:bottom w:val="single" w:sz="4" w:space="0" w:color="auto"/>
              <w:right w:val="single" w:sz="4" w:space="0" w:color="auto"/>
            </w:tcBorders>
          </w:tcPr>
          <w:p w14:paraId="14D8A406"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619299C" w14:textId="77777777" w:rsidR="006B1219" w:rsidRDefault="006B1219"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6B1219" w:rsidRPr="0001000C" w14:paraId="4327F913"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6BA" w14:textId="3E7FFB11" w:rsidR="006B1219" w:rsidRDefault="003C4230" w:rsidP="006B1219">
            <w:pPr>
              <w:rPr>
                <w:sz w:val="18"/>
                <w:szCs w:val="18"/>
              </w:rPr>
            </w:pPr>
            <w:r>
              <w:rPr>
                <w:sz w:val="18"/>
                <w:szCs w:val="18"/>
              </w:rPr>
              <w:fldChar w:fldCharType="begin" w:fldLock="1"/>
            </w:r>
            <w:r w:rsidR="00DC0622">
              <w:rPr>
                <w:sz w:val="18"/>
                <w:szCs w:val="18"/>
              </w:rPr>
              <w:instrText>ADDIN CSL_CITATION {"citationItems":[{"id":"ITEM-1","itemData":{"DOI":"10.1016/j.amjcard.2012.07.044","abstract":"Cardiovascular disease is the leading cause of death in patients with chronic kidney disease (CKD). We examined the cross-sectional association between novel risk factors and coronary artery calcium (CAC) measured using electron beam computed tomography or multidetector computed tomography among 2,018 patients with CKD. Using the total Agatston scores, the participants were classified as having no (0), moderate (&gt;0-100), or high (&gt;100) CAC. After adjustment for age, gender, race, study sites, cigarette smoking, previous cardiovascular disease, hypertension, and diabetes, the use of lipid-lowering drugs, body mass index, waist circumference, and cystatin C, several novel risk factors were significantly associated with high CAC. For example, the odds ratios of high CAC associated with 1 SD greater level of risk factors were 1.20 (95% confidence interval 1.04 to 1.38) for serum calcium, 1.21 (95% confidence interval 1.04 to 1.41) for serum phosphate, 0.83 (95% confidence interval 0.71 to 0.97) for log (total parathyroid hormone), 1.21 (95% confidence interval 1.03 to 1.43) for log (homeostasis model assessment-insulin resistance), and 1.23 (95% confidence interval 1.04 to 1.45) for hemoglobin A1c. Additionally, the multivariate-adjusted odds ratio for 1 SD greater level of cystatin C was 1.31 (95% confidence interval 1.14 to 1.50). Serum high-sensitive C-reactive protein, interleukin-6, tumor necrosis factor-alpha, and homocysteine were not statistically significantly associated with high CAC. In conclusion, these data indicate that abnormal calcium and phosphate metabolism, insulin resistance, and declining kidney function are associated with the prevalence of high CAC, independent of the traditional risk factors in patients with CKD. Additional studies are warranted to examine the causal effect of these risk factors on CAC in patients with CKD.","author":[{"dropping-particle":"","family":"He","given":"Jiang","non-dropping-particle":"","parse-names":false,"suffix":""},{"dropping-particle":"","family":"Reilly","given":"Muredach","non-dropping-particle":"","parse-names":false,"suffix":""},{"dropping-particle":"","family":"Yang","given":"Wei","non-dropping-particle":"","parse-names":false,"suffix":""},{"dropping-particle":"","family":"Chen","given":"Jing","non-dropping-particle":"","parse-names":false,"suffix":""},{"dropping-particle":"","family":"Go","given":"Alan S","non-dropping-particle":"","parse-names":false,"suffix":""},{"dropping-particle":"","family":"Lash","given":"James P","non-dropping-particle":"","parse-names":false,"suffix":""},{"dropping-particle":"","family":"Rahman","given":"Mahboob","non-dropping-particle":"","parse-names":false,"suffix":""},{"dropping-particle":"","family":"DeFilippi","given":"Chris","non-dropping-particle":"","parse-names":false,"suffix":""},{"dropping-particle":"","family":"Gadegbeku","given":"Crystal","non-dropping-particle":"","parse-names":false,"suffix":""},{"dropping-particle":"","family":"Kanthety","given":"Radhika","non-dropping-particle":"","parse-names":false,"suffix":""},{"dropping-particle":"","family":"Tao","given":"Kaixiang","non-dropping-particle":"","parse-names":false,"suffix":""},{"dropping-particle":"","family":"Hamm","given":"L Lee","non-dropping-particle":"","parse-names":false,"suffix":""},{"dropping-particle":"","family":"Ojo","given":"Akinlolu","non-dropping-particle":"","parse-names":false,"suffix":""},{"dropping-particle":"","family":"Townsend","given":"Ray","non-dropping-particle":"","parse-names":false,"suffix":""},{"dropping-particle":"","family":"Budoff","given":"Matthew","non-dropping-particle":"","parse-names":false,"suffix":""}],"container-title":"The American journal of cardiology","id":"ITEM-1","issue":"12","issued":{"date-parts":[["2012"]]},"page":"1735-1741","title":"Risk factors for coronary artery calcium among patients with chronic kidney disease (from the Chronic Renal Insufficiency Cohort Study).","type":"article-journal","volume":"110"},"uris":["http://www.mendeley.com/documents/?uuid=e655be10-4c24-3e78-8730-b3a934d91c26"]}],"mendeley":{"formattedCitation":"(74)","plainTextFormattedCitation":"(74)","previouslyFormattedCitation":"(74)"},"properties":{"noteIndex":0},"schema":"https://github.com/citation-style-language/schema/raw/master/csl-citation.json"}</w:instrText>
            </w:r>
            <w:r>
              <w:rPr>
                <w:sz w:val="18"/>
                <w:szCs w:val="18"/>
              </w:rPr>
              <w:fldChar w:fldCharType="separate"/>
            </w:r>
            <w:r w:rsidRPr="003C4230">
              <w:rPr>
                <w:b w:val="0"/>
                <w:noProof/>
                <w:sz w:val="18"/>
                <w:szCs w:val="18"/>
              </w:rPr>
              <w:t>(74)</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574CF6" w14:textId="280B1AB9"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06304679" w14:textId="7A67D0A8"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10.1016/j.amjcard.2012.07.044</w:t>
            </w:r>
          </w:p>
        </w:tc>
        <w:tc>
          <w:tcPr>
            <w:tcW w:w="226" w:type="pct"/>
            <w:tcBorders>
              <w:top w:val="single" w:sz="4" w:space="0" w:color="auto"/>
              <w:left w:val="single" w:sz="4" w:space="0" w:color="auto"/>
              <w:bottom w:val="single" w:sz="4" w:space="0" w:color="auto"/>
              <w:right w:val="single" w:sz="4" w:space="0" w:color="auto"/>
            </w:tcBorders>
          </w:tcPr>
          <w:p w14:paraId="050C3FEA" w14:textId="05E6DC4D" w:rsidR="006B1219" w:rsidRPr="006154A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sidRPr="003C4230">
              <w:rPr>
                <w:sz w:val="18"/>
                <w:szCs w:val="18"/>
              </w:rPr>
              <w:t>22980963</w:t>
            </w:r>
          </w:p>
        </w:tc>
        <w:tc>
          <w:tcPr>
            <w:tcW w:w="322" w:type="pct"/>
            <w:tcBorders>
              <w:top w:val="single" w:sz="4" w:space="0" w:color="auto"/>
              <w:left w:val="single" w:sz="4" w:space="0" w:color="auto"/>
              <w:bottom w:val="single" w:sz="4" w:space="0" w:color="auto"/>
              <w:right w:val="single" w:sz="4" w:space="0" w:color="auto"/>
            </w:tcBorders>
          </w:tcPr>
          <w:p w14:paraId="41FCB113" w14:textId="5594F7F5"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US (CRIC study)</w:t>
            </w:r>
          </w:p>
        </w:tc>
        <w:tc>
          <w:tcPr>
            <w:tcW w:w="354" w:type="pct"/>
            <w:tcBorders>
              <w:top w:val="single" w:sz="4" w:space="0" w:color="auto"/>
              <w:left w:val="single" w:sz="4" w:space="0" w:color="auto"/>
              <w:bottom w:val="single" w:sz="4" w:space="0" w:color="auto"/>
              <w:right w:val="single" w:sz="4" w:space="0" w:color="auto"/>
            </w:tcBorders>
          </w:tcPr>
          <w:p w14:paraId="1622012B" w14:textId="1D2292A4"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31938B3D" w14:textId="0A107353" w:rsidR="006B1219" w:rsidRDefault="003C4230"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04517AFB" w14:textId="2E77E0EE"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0 vs. 0-100 vs. &gt;100: </w:t>
            </w:r>
            <w:r w:rsidRPr="006B1219">
              <w:rPr>
                <w:sz w:val="18"/>
                <w:szCs w:val="18"/>
              </w:rPr>
              <w:t xml:space="preserve">41.9% </w:t>
            </w:r>
            <w:r>
              <w:rPr>
                <w:sz w:val="18"/>
                <w:szCs w:val="18"/>
              </w:rPr>
              <w:t xml:space="preserve">vs. </w:t>
            </w:r>
            <w:r w:rsidRPr="006B1219">
              <w:rPr>
                <w:sz w:val="18"/>
                <w:szCs w:val="18"/>
              </w:rPr>
              <w:t xml:space="preserve">53.3% </w:t>
            </w:r>
            <w:r>
              <w:rPr>
                <w:sz w:val="18"/>
                <w:szCs w:val="18"/>
              </w:rPr>
              <w:t>vs. 6</w:t>
            </w:r>
            <w:r w:rsidRPr="006B1219">
              <w:rPr>
                <w:sz w:val="18"/>
                <w:szCs w:val="18"/>
              </w:rPr>
              <w:t>3.6%</w:t>
            </w:r>
            <w:r>
              <w:rPr>
                <w:sz w:val="18"/>
                <w:szCs w:val="18"/>
              </w:rPr>
              <w:t xml:space="preserve">, p &lt; </w:t>
            </w:r>
            <w:r w:rsidRPr="006B1219">
              <w:rPr>
                <w:sz w:val="18"/>
                <w:szCs w:val="18"/>
              </w:rPr>
              <w:t>0.0001</w:t>
            </w:r>
          </w:p>
        </w:tc>
        <w:tc>
          <w:tcPr>
            <w:tcW w:w="194" w:type="pct"/>
            <w:tcBorders>
              <w:top w:val="single" w:sz="4" w:space="0" w:color="auto"/>
              <w:left w:val="single" w:sz="4" w:space="0" w:color="auto"/>
              <w:bottom w:val="single" w:sz="4" w:space="0" w:color="auto"/>
              <w:right w:val="single" w:sz="4" w:space="0" w:color="auto"/>
            </w:tcBorders>
          </w:tcPr>
          <w:p w14:paraId="44E79E2A"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AB86D4" w14:textId="36CB2734"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Total </w:t>
            </w:r>
            <w:proofErr w:type="spellStart"/>
            <w:r>
              <w:rPr>
                <w:sz w:val="18"/>
                <w:szCs w:val="18"/>
              </w:rPr>
              <w:t>Agaston</w:t>
            </w:r>
            <w:proofErr w:type="spellEnd"/>
            <w:r>
              <w:rPr>
                <w:sz w:val="18"/>
                <w:szCs w:val="18"/>
              </w:rPr>
              <w:t xml:space="preserve"> score</w:t>
            </w:r>
          </w:p>
        </w:tc>
        <w:tc>
          <w:tcPr>
            <w:tcW w:w="258" w:type="pct"/>
            <w:tcBorders>
              <w:top w:val="single" w:sz="4" w:space="0" w:color="auto"/>
              <w:left w:val="single" w:sz="4" w:space="0" w:color="auto"/>
              <w:bottom w:val="single" w:sz="4" w:space="0" w:color="auto"/>
              <w:right w:val="single" w:sz="4" w:space="0" w:color="auto"/>
            </w:tcBorders>
          </w:tcPr>
          <w:p w14:paraId="43603720" w14:textId="77777777" w:rsidR="006B1219" w:rsidRDefault="006B1219"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D2FA4BC" w14:textId="58DCCCD0" w:rsidR="006B1219"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4</w:t>
            </w:r>
          </w:p>
        </w:tc>
        <w:tc>
          <w:tcPr>
            <w:tcW w:w="229" w:type="pct"/>
            <w:tcBorders>
              <w:top w:val="single" w:sz="4" w:space="0" w:color="auto"/>
              <w:left w:val="single" w:sz="4" w:space="0" w:color="auto"/>
              <w:bottom w:val="single" w:sz="4" w:space="0" w:color="auto"/>
            </w:tcBorders>
          </w:tcPr>
          <w:p w14:paraId="07CF9F89" w14:textId="7CF75513" w:rsidR="006B1219" w:rsidRDefault="00231C74"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8</w:t>
            </w:r>
          </w:p>
        </w:tc>
      </w:tr>
      <w:tr w:rsidR="00A52C5A" w:rsidRPr="0001000C" w14:paraId="7F199477"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5E287F4" w14:textId="39ADF0B3" w:rsidR="00A52C5A" w:rsidRDefault="00DC0622" w:rsidP="006B1219">
            <w:pPr>
              <w:rPr>
                <w:sz w:val="18"/>
                <w:szCs w:val="18"/>
              </w:rPr>
            </w:pPr>
            <w:r>
              <w:rPr>
                <w:sz w:val="18"/>
                <w:szCs w:val="18"/>
              </w:rPr>
              <w:fldChar w:fldCharType="begin" w:fldLock="1"/>
            </w:r>
            <w:r>
              <w:rPr>
                <w:sz w:val="18"/>
                <w:szCs w:val="18"/>
              </w:rPr>
              <w:instrText>ADDIN CSL_CITATION {"citationItems":[{"id":"ITEM-1","itemData":{"DOI":"10.1016/j.transproceed.2011.11.031","abstract":"Objectives: Kidney transplantation (KT) is associated with increased incidence of hypertension, hyperlipidemia, metabolic syndrome, and posttransplant diabetes mellitus that promote the development of coronary artery calcification (CAC). The aim of the current study was to elucidate the extent of CAC and its risk factors among KT patients.; Methods: A cross-sectional study was performed to evaluate the severity of CAC in our KT patients. Multidetector computed tomography was performed to assess the coronary artery calcium score (CACS). Patients were further stratified according to the CACS as: group 1: 0-10, group 2: 11-100, group 3: 101-300, group 4: 301-1000, and group 5: &gt;1000. Clinical as well as demographic data were compared among groups. Linear regression analysis was performed to determine factors that were associated with CAC.; Results: A total of 99 patients were enrolled in the study. The mean age was 53.5 ± 11.8 years and duration of follow-up post-KT was 11.2 ± 5.9 years. The distribution of CACS in groups 1 through 5 was: 41.4%, 20.2%, 11.1%, 15.2%, and 12.1%, respectively. A significantly higher CACS was found in males, patients with pretransplant diabetes mellitus, older current age, older age at KT, hypertension, higher body weight, higher fasting plasma sugar level and lower high-density lipoprotein (HDL) cholesterol. Twenty-nine (29.3%) patients fulfilled criteria for metabolic syndrome (MS). The CACS was significantly higher in patients with MS than in those without MS. An incremental CACS was found to be correlated with increasing number of MS components (P = .003). Multivariate linear regression revealed that female gender, current age, hypertension, and HDL cholesterol were associated with CAC.; Conclusion: KT was associated with high CACS in a significant proportion of patients with long-term follow-up. Several risk factors were identified. Some of them were potentially treatable and should be taken into consideration in the management of KT recipients.; Copyright © 2012 Elsevier Inc. All rights reserved.","author":[{"dropping-particle":"","family":"Shu","given":"K-H","non-dropping-particle":"","parse-names":false,"suffix":""},{"dropping-particle":"","family":"Tsai","given":"I-C","non-dropping-particle":"","parse-names":false,"suffix":""},{"dropping-particle":"","family":"Ho","given":"H-C","non-dropping-particle":"","parse-names":false,"suffix":""},{"dropping-particle":"","family":"Wu","given":"M-J","non-dropping-particle":"","parse-names":false,"suffix":""},{"dropping-particle":"","family":"Chen","given":"C-H","non-dropping-particle":"","parse-names":false,"suffix":""},{"dropping-particle":"","family":"Cheng","given":"C-H","non-dropping-particle":"","parse-names":false,"suffix":""},{"dropping-particle":"","family":"Yu","given":"T-M","non-dropping-particle":"","parse-names":false,"suffix":""},{"dropping-particle":"","family":"Chuang","given":"Y-W","non-dropping-particle":"","parse-names":false,"suffix":""},{"dropping-particle":"","family":"Huang","given":"S-T","non-dropping-particle":"","parse-names":false,"suffix":""}],"container-title":"Transplantation Proceedings","id":"ITEM-1","issue":"3","issued":{"date-parts":[["2012"]]},"page":"687-690","publisher":"Elsevier Science Inc","publisher-place":"Division of Nephrology, Department of Internal Medicine, Taichung Veterans General Hospital, Taichung, Taiwan. khshu@vghtc.gov.tw","title":"Coronary artery calcification in kidney transplant recipients with long-term follow-up.","type":"article-journal","volume":"44"},"uris":["http://www.mendeley.com/documents/?uuid=b3b5c873-ae10-3353-b659-16ce96b48b7d"]}],"mendeley":{"formattedCitation":"(75)","plainTextFormattedCitation":"(75)","previouslyFormattedCitation":"(75)"},"properties":{"noteIndex":0},"schema":"https://github.com/citation-style-language/schema/raw/master/csl-citation.json"}</w:instrText>
            </w:r>
            <w:r>
              <w:rPr>
                <w:sz w:val="18"/>
                <w:szCs w:val="18"/>
              </w:rPr>
              <w:fldChar w:fldCharType="separate"/>
            </w:r>
            <w:r w:rsidRPr="00DC0622">
              <w:rPr>
                <w:b w:val="0"/>
                <w:noProof/>
                <w:sz w:val="18"/>
                <w:szCs w:val="18"/>
              </w:rPr>
              <w:t>(75)</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E867CBF" w14:textId="79D1A81C"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186C94D0" w14:textId="1BBF3793"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t>10.1016/j.transpr</w:t>
            </w:r>
            <w:r w:rsidRPr="00DC0622">
              <w:rPr>
                <w:sz w:val="18"/>
                <w:szCs w:val="18"/>
              </w:rPr>
              <w:lastRenderedPageBreak/>
              <w:t>oceed.2011.11.031</w:t>
            </w:r>
          </w:p>
        </w:tc>
        <w:tc>
          <w:tcPr>
            <w:tcW w:w="226" w:type="pct"/>
            <w:tcBorders>
              <w:top w:val="single" w:sz="4" w:space="0" w:color="auto"/>
              <w:left w:val="single" w:sz="4" w:space="0" w:color="auto"/>
              <w:bottom w:val="single" w:sz="4" w:space="0" w:color="auto"/>
              <w:right w:val="single" w:sz="4" w:space="0" w:color="auto"/>
            </w:tcBorders>
          </w:tcPr>
          <w:p w14:paraId="1895B8D8" w14:textId="36062BDE" w:rsidR="00A52C5A" w:rsidRPr="003C4230"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0622">
              <w:rPr>
                <w:sz w:val="18"/>
                <w:szCs w:val="18"/>
              </w:rPr>
              <w:lastRenderedPageBreak/>
              <w:t>22483469</w:t>
            </w:r>
          </w:p>
        </w:tc>
        <w:tc>
          <w:tcPr>
            <w:tcW w:w="322" w:type="pct"/>
            <w:tcBorders>
              <w:top w:val="single" w:sz="4" w:space="0" w:color="auto"/>
              <w:left w:val="single" w:sz="4" w:space="0" w:color="auto"/>
              <w:bottom w:val="single" w:sz="4" w:space="0" w:color="auto"/>
              <w:right w:val="single" w:sz="4" w:space="0" w:color="auto"/>
            </w:tcBorders>
          </w:tcPr>
          <w:p w14:paraId="42E102AC" w14:textId="17A50E3E"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Taiwan</w:t>
            </w:r>
          </w:p>
        </w:tc>
        <w:tc>
          <w:tcPr>
            <w:tcW w:w="354" w:type="pct"/>
            <w:tcBorders>
              <w:top w:val="single" w:sz="4" w:space="0" w:color="auto"/>
              <w:left w:val="single" w:sz="4" w:space="0" w:color="auto"/>
              <w:bottom w:val="single" w:sz="4" w:space="0" w:color="auto"/>
              <w:right w:val="single" w:sz="4" w:space="0" w:color="auto"/>
            </w:tcBorders>
          </w:tcPr>
          <w:p w14:paraId="4D304FE8" w14:textId="29B6FDC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517665CD" w14:textId="6BFC611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462C403D" w14:textId="0CEEDA68"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β</w:t>
            </w:r>
            <w:r w:rsidRPr="006D4556">
              <w:rPr>
                <w:sz w:val="18"/>
                <w:szCs w:val="18"/>
              </w:rPr>
              <w:t xml:space="preserve"> = </w:t>
            </w:r>
            <w:r>
              <w:rPr>
                <w:sz w:val="18"/>
                <w:szCs w:val="18"/>
              </w:rPr>
              <w:t>-</w:t>
            </w:r>
            <w:r w:rsidRPr="00DC0622">
              <w:rPr>
                <w:sz w:val="18"/>
                <w:szCs w:val="18"/>
              </w:rPr>
              <w:t>1.61</w:t>
            </w:r>
            <w:r>
              <w:rPr>
                <w:rFonts w:eastAsia="Yu Mincho"/>
                <w:sz w:val="18"/>
                <w:szCs w:val="18"/>
                <w:lang w:eastAsia="ja-JP"/>
              </w:rPr>
              <w:t>, p =</w:t>
            </w:r>
            <w:r w:rsidRPr="00DC0622">
              <w:rPr>
                <w:sz w:val="18"/>
                <w:szCs w:val="18"/>
              </w:rPr>
              <w:t xml:space="preserve"> </w:t>
            </w:r>
            <w:r>
              <w:rPr>
                <w:sz w:val="18"/>
                <w:szCs w:val="18"/>
              </w:rPr>
              <w:t>0</w:t>
            </w:r>
            <w:r w:rsidRPr="00DC0622">
              <w:rPr>
                <w:sz w:val="18"/>
                <w:szCs w:val="18"/>
              </w:rPr>
              <w:t>.0021</w:t>
            </w:r>
          </w:p>
        </w:tc>
        <w:tc>
          <w:tcPr>
            <w:tcW w:w="194" w:type="pct"/>
            <w:tcBorders>
              <w:top w:val="single" w:sz="4" w:space="0" w:color="auto"/>
              <w:left w:val="single" w:sz="4" w:space="0" w:color="auto"/>
              <w:bottom w:val="single" w:sz="4" w:space="0" w:color="auto"/>
              <w:right w:val="single" w:sz="4" w:space="0" w:color="auto"/>
            </w:tcBorders>
          </w:tcPr>
          <w:p w14:paraId="2AA94B0A" w14:textId="5445F740"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3BB0812B" w14:textId="4EBD6E8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CS</w:t>
            </w:r>
          </w:p>
        </w:tc>
        <w:tc>
          <w:tcPr>
            <w:tcW w:w="258" w:type="pct"/>
            <w:tcBorders>
              <w:top w:val="single" w:sz="4" w:space="0" w:color="auto"/>
              <w:left w:val="single" w:sz="4" w:space="0" w:color="auto"/>
              <w:bottom w:val="single" w:sz="4" w:space="0" w:color="auto"/>
              <w:right w:val="single" w:sz="4" w:space="0" w:color="auto"/>
            </w:tcBorders>
          </w:tcPr>
          <w:p w14:paraId="7D5833D9"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BC9F4E2" w14:textId="174F6BC6"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T</w:t>
            </w:r>
          </w:p>
        </w:tc>
        <w:tc>
          <w:tcPr>
            <w:tcW w:w="229" w:type="pct"/>
            <w:tcBorders>
              <w:top w:val="single" w:sz="4" w:space="0" w:color="auto"/>
              <w:left w:val="single" w:sz="4" w:space="0" w:color="auto"/>
              <w:bottom w:val="single" w:sz="4" w:space="0" w:color="auto"/>
            </w:tcBorders>
          </w:tcPr>
          <w:p w14:paraId="4DC44F0D" w14:textId="0903214D" w:rsidR="00A52C5A" w:rsidRDefault="00DC062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99</w:t>
            </w:r>
          </w:p>
        </w:tc>
      </w:tr>
      <w:tr w:rsidR="00A52C5A" w:rsidRPr="0001000C" w14:paraId="694096E9" w14:textId="77777777" w:rsidTr="00A52C5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4E62F7B" w14:textId="3DD9BA46" w:rsidR="00A52C5A" w:rsidRDefault="00DC0622" w:rsidP="006B1219">
            <w:pPr>
              <w:rPr>
                <w:sz w:val="18"/>
                <w:szCs w:val="18"/>
              </w:rPr>
            </w:pPr>
            <w:r>
              <w:rPr>
                <w:sz w:val="18"/>
                <w:szCs w:val="18"/>
              </w:rPr>
              <w:fldChar w:fldCharType="begin" w:fldLock="1"/>
            </w:r>
            <w:r w:rsidR="00B5164F">
              <w:rPr>
                <w:sz w:val="18"/>
                <w:szCs w:val="18"/>
              </w:rPr>
              <w:instrText>ADDIN CSL_CITATION {"citationItems":[{"id":"ITEM-1","itemData":{"DOI":"10.1038/ki.2008.458","abstract":"Vascular calcification is a recognized risk factor for cardiovascular mortality in patients with end-stage renal disease. The aim of this study was to identify risk factors for vascular access calcification and to determine if patients with this disorder are at increased risk of death. Vascular access calcification was found in 49 of 212 hemodialysis patients as measured by plain X-ray (arteriovenous fistula or synthetic graft) in two dimensions. Male gender, diabetes mellitus, and length of time on dialysis were independent predictors for access calcification determined by logistic regression multivariate analysis. Serum parameters were not independently related to access calcification. Kaplan-Meier analysis showed an increased mortality risk, and Cox regression analysis confirmed that vascular access calcification was an independent mortality predictor. Our study suggests that detection of vascular access calcification is a cost-effective method to identify patients at increased mortality risk.","author":[{"dropping-particle":"","family":"Schlieper","given":"Georg","non-dropping-particle":"","parse-names":false,"suffix":""},{"dropping-particle":"","family":"Krüger","given":"Thilo","non-dropping-particle":"","parse-names":false,"suffix":""},{"dropping-particle":"","family":"Djuric","given":"Zivka","non-dropping-particle":"","parse-names":false,"suffix":""},{"dropping-particle":"","family":"Damjanovic","given":"Tatjana","non-dropping-particle":"","parse-names":false,"suffix":""},{"dropping-particle":"","family":"Markovic","given":"Natasa","non-dropping-particle":"","parse-names":false,"suffix":""},{"dropping-particle":"","family":"Schurgers","given":"Leon J","non-dropping-particle":"","parse-names":false,"suffix":""},{"dropping-particle":"","family":"Brandenburg","given":"Vincent M","non-dropping-particle":"","parse-names":false,"suffix":""},{"dropping-particle":"","family":"Westenfeld","given":"Ralf","non-dropping-particle":"","parse-names":false,"suffix":""},{"dropping-particle":"","family":"Dimkovic","given":"Sinisa","non-dropping-particle":"","parse-names":false,"suffix":""},{"dropping-particle":"","family":"Ketteler","given":"Markus","non-dropping-particle":"","parse-names":false,"suffix":""},{"dropping-particle":"","family":"Grootendorst","given":"Diana C","non-dropping-particle":"","parse-names":false,"suffix":""},{"dropping-particle":"","family":"Dekker","given":"Friedo W","non-dropping-particle":"","parse-names":false,"suffix":""},{"dropping-particle":"","family":"Floege","given":"Jürgen","non-dropping-particle":"","parse-names":false,"suffix":""},{"dropping-particle":"","family":"Dimkovic","given":"Nada","non-dropping-particle":"","parse-names":false,"suffix":""}],"container-title":"Kidney International","id":"ITEM-1","issue":"12","issued":{"date-parts":[["2008"]]},"page":"1582-1587","publisher":"Elsevier B.V.","publisher-place":"Department of Nephrology and Clinical Immunology, RWTH University Hospital Aachen, Aachen, Germany. gschlieper@ukaachen.de","title":"Vascular access calcification predicts mortality in hemodialysis patients","type":"article-journal","volume":"74"},"uris":["http://www.mendeley.com/documents/?uuid=93f42a7c-1f00-3495-9a67-cd2a23775ca4"]}],"mendeley":{"formattedCitation":"(76)","plainTextFormattedCitation":"(76)","previouslyFormattedCitation":"(76)"},"properties":{"noteIndex":0},"schema":"https://github.com/citation-style-language/schema/raw/master/csl-citation.json"}</w:instrText>
            </w:r>
            <w:r>
              <w:rPr>
                <w:sz w:val="18"/>
                <w:szCs w:val="18"/>
              </w:rPr>
              <w:fldChar w:fldCharType="separate"/>
            </w:r>
            <w:r w:rsidRPr="00DC0622">
              <w:rPr>
                <w:b w:val="0"/>
                <w:noProof/>
                <w:sz w:val="18"/>
                <w:szCs w:val="18"/>
              </w:rPr>
              <w:t>(76)</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DB854DB" w14:textId="1FE0353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139C20DD" w14:textId="4F30E0CE" w:rsidR="00A52C5A" w:rsidRPr="003C4230"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0.1038/ki.2008.458</w:t>
            </w:r>
          </w:p>
        </w:tc>
        <w:tc>
          <w:tcPr>
            <w:tcW w:w="226" w:type="pct"/>
            <w:tcBorders>
              <w:top w:val="single" w:sz="4" w:space="0" w:color="auto"/>
              <w:left w:val="single" w:sz="4" w:space="0" w:color="auto"/>
              <w:bottom w:val="single" w:sz="4" w:space="0" w:color="auto"/>
              <w:right w:val="single" w:sz="4" w:space="0" w:color="auto"/>
            </w:tcBorders>
          </w:tcPr>
          <w:p w14:paraId="67A586D0" w14:textId="17A6686D" w:rsidR="000C436C"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18800030</w:t>
            </w:r>
          </w:p>
          <w:p w14:paraId="5A5A938B" w14:textId="77777777" w:rsidR="00A52C5A" w:rsidRPr="000C436C" w:rsidRDefault="00A52C5A" w:rsidP="000C436C">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431D32C" w14:textId="1F652901"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erbia</w:t>
            </w:r>
          </w:p>
        </w:tc>
        <w:tc>
          <w:tcPr>
            <w:tcW w:w="354" w:type="pct"/>
            <w:tcBorders>
              <w:top w:val="single" w:sz="4" w:space="0" w:color="auto"/>
              <w:left w:val="single" w:sz="4" w:space="0" w:color="auto"/>
              <w:bottom w:val="single" w:sz="4" w:space="0" w:color="auto"/>
              <w:right w:val="single" w:sz="4" w:space="0" w:color="auto"/>
            </w:tcBorders>
          </w:tcPr>
          <w:p w14:paraId="167F1142" w14:textId="0944F57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23C5D563" w14:textId="2541D39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7980A95" w14:textId="3498E8C2"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sidRPr="000C436C">
              <w:rPr>
                <w:sz w:val="18"/>
                <w:szCs w:val="18"/>
              </w:rPr>
              <w:t xml:space="preserve">OR 5.08 </w:t>
            </w:r>
            <w:r>
              <w:rPr>
                <w:sz w:val="18"/>
                <w:szCs w:val="18"/>
              </w:rPr>
              <w:t>(</w:t>
            </w:r>
            <w:r w:rsidRPr="000C436C">
              <w:rPr>
                <w:sz w:val="18"/>
                <w:szCs w:val="18"/>
              </w:rPr>
              <w:t>2.18–11.86</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1EDAEB3F" w14:textId="358A4C5F"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4F7F7FC4" w14:textId="21B69867"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Vascular access calcification</w:t>
            </w:r>
          </w:p>
        </w:tc>
        <w:tc>
          <w:tcPr>
            <w:tcW w:w="258" w:type="pct"/>
            <w:tcBorders>
              <w:top w:val="single" w:sz="4" w:space="0" w:color="auto"/>
              <w:left w:val="single" w:sz="4" w:space="0" w:color="auto"/>
              <w:bottom w:val="single" w:sz="4" w:space="0" w:color="auto"/>
              <w:right w:val="single" w:sz="4" w:space="0" w:color="auto"/>
            </w:tcBorders>
          </w:tcPr>
          <w:p w14:paraId="69555EA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B1D7F25" w14:textId="3EC1D0DD"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05A36AB0" w14:textId="0BF2CE1C" w:rsidR="00A52C5A" w:rsidRDefault="000C436C"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12</w:t>
            </w:r>
          </w:p>
        </w:tc>
      </w:tr>
      <w:tr w:rsidR="00A52C5A" w:rsidRPr="0001000C" w14:paraId="13E53F70" w14:textId="77777777" w:rsidTr="00A52C5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EC0CC94" w14:textId="5938014C" w:rsidR="00A52C5A" w:rsidRDefault="00B5164F" w:rsidP="006B1219">
            <w:pPr>
              <w:rPr>
                <w:sz w:val="18"/>
                <w:szCs w:val="18"/>
              </w:rPr>
            </w:pPr>
            <w:r>
              <w:rPr>
                <w:sz w:val="18"/>
                <w:szCs w:val="18"/>
              </w:rPr>
              <w:fldChar w:fldCharType="begin" w:fldLock="1"/>
            </w:r>
            <w:r w:rsidR="00F22CD5">
              <w:rPr>
                <w:sz w:val="18"/>
                <w:szCs w:val="18"/>
              </w:rPr>
              <w:instrText>ADDIN CSL_CITATION {"citationItems":[{"id":"ITEM-1","itemData":{"DOI":"10.1093/ndt/gfp301","abstract":"Background. Expression of bone proteins resulting from\ntransdifferentiation of vascular smooth muscle cells into osteoblasts\nsuggests that vascular calcifications are a bioactive process.\nOsteoprotegerin (OPG) could play a key role in bone-vascular\ncalcification imbalance and could be a marker of vascular calcification\nextent and progression. The purpose of this study was to evaluate\nrelationships between vascular risk biomarkers (including classic risk\nfactors and OPG) and coronary artery calcification (CAC) extent in\nchronic kidney disease (CKD) patients and to establish within the\nmarkers the appropriate cut-off value to predict CAC.\nMethods. A total of 133 non-dialyzed CKD patients at various stages of\nkidney disease {[}75 males/58 females, median age: 69.9 (27.4-94.6)]\nwere enrolled, excluding extrarenal replacement therapy patients. All\nunderwent chest multi-detector computed tomography for CAC scoring.\nBlood samples were collected for measurement of vascular risk markers\n(kidney disease, inflammation, nutrition, calcium phosphate and OPG). A\npotential relationship between CAC and these biological markers was\ninvestigated, and a receiver-operating characteristic (ROC) curve was\ndesigned thereafter to identify a cut-off value of involved markers that\nbest predicted the presence of CAC.\nResults. After adjustment for age, diabetes, smoking and gender, among\nbiological markers, only low-estimated glomerular filtration rate using\nModification of Diet in Renal Disease {[}OR = 3.63 (1.10-12.02)], high\nFEPO4 {[}OR = 3.99 (1.17-13.6)] and high OPG levels {[}OR = 8.54\n(2.14-34.11)] were associated with the presence of CAC. A protective\neffect of 1.25(OH)(2) vitamin D {[}OR = 0.20 (0.05-0.79)] and LDL\ncholesterol {[}OR = 0.27 (0.08-0.94)] on CAC was also observed. ROC\ncurve analysis showed that the OPG best cut-off value predicting CAC was\n757.7 pg/mL.\nConclusion. These results suggest that a CAC increase is strongly\nassociated with a plasma OPG increase in CKD patients. The values of OPG\n&gt;757.7 pg/mL allow us to predict the presence of CAC in these patients.","author":[{"dropping-particle":"","family":"M.","given":"Morena","non-dropping-particle":"","parse-names":false,"suffix":""},{"dropping-particle":"","family":"A.-M.","given":"Dupuy","non-dropping-particle":"","parse-names":false,"suffix":""},{"dropping-particle":"","family":"I.","given":"Jaussent","non-dropping-particle":"","parse-names":false,"suffix":""},{"dropping-particle":"","family":"H.","given":"Vernhet","non-dropping-particle":"","parse-names":false,"suffix":""},{"dropping-particle":"","family":"G.","given":"Gahide","non-dropping-particle":"","parse-names":false,"suffix":""},{"dropping-particle":"","family":"K.","given":"Klouche","non-dropping-particle":"","parse-names":false,"suffix":""},{"dropping-particle":"","family":"A.-S.","given":"Bargnoux","non-dropping-particle":"","parse-names":false,"suffix":""},{"dropping-particle":"","family":"C.","given":"Delcourt","non-dropping-particle":"","parse-names":false,"suffix":""},{"dropping-particle":"","family":"B.","given":"Canaud","non-dropping-particle":"","parse-names":false,"suffix":""},{"dropping-particle":"","family":"J.-P.","given":"Cristol","non-dropping-particle":"","parse-names":false,"suffix":""},{"dropping-particle":"","family":"Morena","given":"Marion","non-dropping-particle":"","parse-names":false,"suffix":""},{"dropping-particle":"","family":"Dupuy","given":"Anne-Marie","non-dropping-particle":"","parse-names":false,"suffix":""},{"dropping-particle":"","family":"Jaussent","given":"Isabelle","non-dropping-particle":"","parse-names":false,"suffix":""},{"dropping-particle":"","family":"Vernhet","given":"Helene","non-dropping-particle":"","parse-names":false,"suffix":""},{"dropping-particle":"","family":"Gahide","given":"Gerald","non-dropping-particle":"","parse-names":false,"suffix":""},{"dropping-particle":"","family":"Klouche","given":"Kada","non-dropping-particle":"","parse-names":false,"suffix":""},{"dropping-particle":"","family":"Bargnoux","given":"Anne-Sophie","non-dropping-particle":"","parse-names":false,"suffix":""},{"dropping-particle":"","family":"Delcourt","given":"Cecile","non-dropping-particle":"","parse-names":false,"suffix":""},{"dropping-particle":"","family":"Canaud","given":"Bernard","non-dropping-particle":"","parse-names":false,"suffix":""},{"dropping-particle":"","family":"Cristol","given":"Jean-Paul","non-dropping-particle":"","parse-names":false,"suffix":""}],"container-title":"Nephrology Dialysis Transplantation","id":"ITEM-1","issue":"11","issued":{"date-parts":[["2009"]]},"page":"3389-3397","publisher-place":"J.-P. Cristol, Laboratoire de Biochimie, CHRU Montpellier, Univ. Montpellier 1, Montpellier, F-34000, France","title":"A cut-off value of plasma osteoprotegerin level may predict the presence of coronary artery calcifications in chronic kidney disease patients","type":"article-journal","volume":"24"},"uris":["http://www.mendeley.com/documents/?uuid=cc53e3ea-d48f-3ed9-955a-ddf9132d7334"]}],"mendeley":{"formattedCitation":"(77)","plainTextFormattedCitation":"(77)","previouslyFormattedCitation":"(77)"},"properties":{"noteIndex":0},"schema":"https://github.com/citation-style-language/schema/raw/master/csl-citation.json"}</w:instrText>
            </w:r>
            <w:r>
              <w:rPr>
                <w:sz w:val="18"/>
                <w:szCs w:val="18"/>
              </w:rPr>
              <w:fldChar w:fldCharType="separate"/>
            </w:r>
            <w:r w:rsidRPr="00B5164F">
              <w:rPr>
                <w:b w:val="0"/>
                <w:noProof/>
                <w:sz w:val="18"/>
                <w:szCs w:val="18"/>
              </w:rPr>
              <w:t>(77)</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575446D" w14:textId="753E51DE"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9</w:t>
            </w:r>
          </w:p>
        </w:tc>
        <w:tc>
          <w:tcPr>
            <w:tcW w:w="161" w:type="pct"/>
            <w:tcBorders>
              <w:top w:val="single" w:sz="4" w:space="0" w:color="auto"/>
              <w:left w:val="single" w:sz="4" w:space="0" w:color="auto"/>
              <w:bottom w:val="single" w:sz="4" w:space="0" w:color="auto"/>
              <w:right w:val="single" w:sz="4" w:space="0" w:color="auto"/>
            </w:tcBorders>
          </w:tcPr>
          <w:p w14:paraId="1ECECA57" w14:textId="5508C9CF"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1093/</w:t>
            </w:r>
            <w:proofErr w:type="spellStart"/>
            <w:r w:rsidRPr="00DC57A2">
              <w:rPr>
                <w:sz w:val="18"/>
                <w:szCs w:val="18"/>
              </w:rPr>
              <w:t>ndt</w:t>
            </w:r>
            <w:proofErr w:type="spellEnd"/>
            <w:r w:rsidRPr="00DC57A2">
              <w:rPr>
                <w:sz w:val="18"/>
                <w:szCs w:val="18"/>
              </w:rPr>
              <w:t>/gfp301</w:t>
            </w:r>
          </w:p>
        </w:tc>
        <w:tc>
          <w:tcPr>
            <w:tcW w:w="226" w:type="pct"/>
            <w:tcBorders>
              <w:top w:val="single" w:sz="4" w:space="0" w:color="auto"/>
              <w:left w:val="single" w:sz="4" w:space="0" w:color="auto"/>
              <w:bottom w:val="single" w:sz="4" w:space="0" w:color="auto"/>
              <w:right w:val="single" w:sz="4" w:space="0" w:color="auto"/>
            </w:tcBorders>
          </w:tcPr>
          <w:p w14:paraId="7E351CAE" w14:textId="4C51D56C" w:rsidR="00A52C5A"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9574342</w:t>
            </w:r>
          </w:p>
        </w:tc>
        <w:tc>
          <w:tcPr>
            <w:tcW w:w="322" w:type="pct"/>
            <w:tcBorders>
              <w:top w:val="single" w:sz="4" w:space="0" w:color="auto"/>
              <w:left w:val="single" w:sz="4" w:space="0" w:color="auto"/>
              <w:bottom w:val="single" w:sz="4" w:space="0" w:color="auto"/>
              <w:right w:val="single" w:sz="4" w:space="0" w:color="auto"/>
            </w:tcBorders>
          </w:tcPr>
          <w:p w14:paraId="569A3E70" w14:textId="6D7B80BB"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765A3902" w14:textId="77BF48E4" w:rsidR="00A52C5A"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7E49F842" w14:textId="19066A19"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76C609F6" w14:textId="04C91ABF"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sidRPr="00B5164F">
              <w:rPr>
                <w:sz w:val="18"/>
                <w:szCs w:val="18"/>
              </w:rPr>
              <w:t>OR 4.95 (2.36–10.37)</w:t>
            </w:r>
          </w:p>
        </w:tc>
        <w:tc>
          <w:tcPr>
            <w:tcW w:w="194" w:type="pct"/>
            <w:tcBorders>
              <w:top w:val="single" w:sz="4" w:space="0" w:color="auto"/>
              <w:left w:val="single" w:sz="4" w:space="0" w:color="auto"/>
              <w:bottom w:val="single" w:sz="4" w:space="0" w:color="auto"/>
              <w:right w:val="single" w:sz="4" w:space="0" w:color="auto"/>
            </w:tcBorders>
          </w:tcPr>
          <w:p w14:paraId="26792AAA" w14:textId="33B53BD2" w:rsidR="00A52C5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w:t>
            </w:r>
          </w:p>
        </w:tc>
        <w:tc>
          <w:tcPr>
            <w:tcW w:w="419" w:type="pct"/>
            <w:tcBorders>
              <w:top w:val="single" w:sz="4" w:space="0" w:color="auto"/>
              <w:left w:val="single" w:sz="4" w:space="0" w:color="auto"/>
              <w:bottom w:val="single" w:sz="4" w:space="0" w:color="auto"/>
              <w:right w:val="single" w:sz="4" w:space="0" w:color="auto"/>
            </w:tcBorders>
          </w:tcPr>
          <w:p w14:paraId="11667ED2" w14:textId="2C5EF23B"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B5164F">
              <w:rPr>
                <w:sz w:val="18"/>
                <w:szCs w:val="18"/>
              </w:rPr>
              <w:t>≥</w:t>
            </w:r>
            <w:r>
              <w:rPr>
                <w:sz w:val="18"/>
                <w:szCs w:val="18"/>
              </w:rPr>
              <w:t xml:space="preserve"> 100</w:t>
            </w:r>
          </w:p>
        </w:tc>
        <w:tc>
          <w:tcPr>
            <w:tcW w:w="258" w:type="pct"/>
            <w:tcBorders>
              <w:top w:val="single" w:sz="4" w:space="0" w:color="auto"/>
              <w:left w:val="single" w:sz="4" w:space="0" w:color="auto"/>
              <w:bottom w:val="single" w:sz="4" w:space="0" w:color="auto"/>
              <w:right w:val="single" w:sz="4" w:space="0" w:color="auto"/>
            </w:tcBorders>
          </w:tcPr>
          <w:p w14:paraId="241C0792" w14:textId="77777777" w:rsidR="00A52C5A" w:rsidRDefault="00A52C5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625B383D" w14:textId="45624150"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5</w:t>
            </w:r>
          </w:p>
        </w:tc>
        <w:tc>
          <w:tcPr>
            <w:tcW w:w="229" w:type="pct"/>
            <w:tcBorders>
              <w:top w:val="single" w:sz="4" w:space="0" w:color="auto"/>
              <w:left w:val="single" w:sz="4" w:space="0" w:color="auto"/>
              <w:bottom w:val="single" w:sz="4" w:space="0" w:color="auto"/>
            </w:tcBorders>
          </w:tcPr>
          <w:p w14:paraId="608971F2" w14:textId="53D5C75E" w:rsidR="00A52C5A" w:rsidRDefault="00B5164F"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33</w:t>
            </w:r>
          </w:p>
        </w:tc>
      </w:tr>
      <w:tr w:rsidR="00A52C5A" w:rsidRPr="0001000C" w14:paraId="4E3A3C93" w14:textId="77777777" w:rsidTr="00DC57A2">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C1DA270" w14:textId="77777777" w:rsidR="00A52C5A" w:rsidRDefault="00A52C5A"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7EDA48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2CE13BC"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D7BF5B" w14:textId="77777777" w:rsidR="00A52C5A" w:rsidRPr="003C4230"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0DD4D869"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397EF02A"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5D041B0" w14:textId="16FBA148" w:rsidR="00A52C5A" w:rsidRDefault="00B5164F" w:rsidP="006B1219">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steoprotegerin</w:t>
            </w:r>
          </w:p>
        </w:tc>
        <w:tc>
          <w:tcPr>
            <w:tcW w:w="1837" w:type="pct"/>
            <w:tcBorders>
              <w:top w:val="single" w:sz="4" w:space="0" w:color="auto"/>
              <w:left w:val="single" w:sz="4" w:space="0" w:color="auto"/>
              <w:bottom w:val="single" w:sz="4" w:space="0" w:color="auto"/>
              <w:right w:val="single" w:sz="4" w:space="0" w:color="auto"/>
            </w:tcBorders>
          </w:tcPr>
          <w:p w14:paraId="3174F340" w14:textId="517B8174" w:rsidR="00A52C5A"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sidRPr="00DC57A2">
              <w:rPr>
                <w:sz w:val="18"/>
                <w:szCs w:val="18"/>
              </w:rPr>
              <w:t xml:space="preserve">769.26–1063.62 </w:t>
            </w:r>
            <w:proofErr w:type="spellStart"/>
            <w:r>
              <w:rPr>
                <w:sz w:val="18"/>
                <w:szCs w:val="18"/>
              </w:rPr>
              <w:t>pg</w:t>
            </w:r>
            <w:proofErr w:type="spellEnd"/>
            <w:r>
              <w:rPr>
                <w:sz w:val="18"/>
                <w:szCs w:val="18"/>
              </w:rPr>
              <w:t xml:space="preserve">/mL: OR </w:t>
            </w:r>
            <w:r w:rsidR="00B5164F" w:rsidRPr="00B5164F">
              <w:rPr>
                <w:sz w:val="18"/>
                <w:szCs w:val="18"/>
              </w:rPr>
              <w:t>7.57 (2.06–27.85)</w:t>
            </w:r>
          </w:p>
        </w:tc>
        <w:tc>
          <w:tcPr>
            <w:tcW w:w="194" w:type="pct"/>
            <w:tcBorders>
              <w:top w:val="single" w:sz="4" w:space="0" w:color="auto"/>
              <w:left w:val="single" w:sz="4" w:space="0" w:color="auto"/>
              <w:bottom w:val="single" w:sz="4" w:space="0" w:color="auto"/>
              <w:right w:val="single" w:sz="4" w:space="0" w:color="auto"/>
            </w:tcBorders>
          </w:tcPr>
          <w:p w14:paraId="6EA4B0D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F204893"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548CF29D"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444841"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94A992" w14:textId="77777777" w:rsidR="00A52C5A" w:rsidRDefault="00A52C5A"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C57A2" w:rsidRPr="0001000C" w14:paraId="5B9A9F02" w14:textId="77777777" w:rsidTr="00DC57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108292AC"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C418814"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90E5EEC"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75C8716" w14:textId="77777777" w:rsidR="00DC57A2" w:rsidRPr="003C4230"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3B71A80"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2809397"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9AAE1B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1BA13B57" w14:textId="1F01E0FB" w:rsidR="00DC57A2" w:rsidRPr="00B5164F" w:rsidRDefault="00DC57A2" w:rsidP="00B5164F">
            <w:pPr>
              <w:cnfStyle w:val="000000100000" w:firstRow="0" w:lastRow="0" w:firstColumn="0" w:lastColumn="0" w:oddVBand="0" w:evenVBand="0" w:oddHBand="1" w:evenHBand="0" w:firstRowFirstColumn="0" w:firstRowLastColumn="0" w:lastRowFirstColumn="0" w:lastRowLastColumn="0"/>
              <w:rPr>
                <w:sz w:val="18"/>
                <w:szCs w:val="18"/>
              </w:rPr>
            </w:pPr>
            <w:r w:rsidRPr="00DC57A2">
              <w:rPr>
                <w:sz w:val="18"/>
                <w:szCs w:val="18"/>
              </w:rPr>
              <w:t>≥1063.62</w:t>
            </w:r>
            <w:r>
              <w:rPr>
                <w:sz w:val="18"/>
                <w:szCs w:val="18"/>
              </w:rPr>
              <w:t xml:space="preserve"> </w:t>
            </w:r>
            <w:proofErr w:type="spellStart"/>
            <w:r>
              <w:rPr>
                <w:sz w:val="18"/>
                <w:szCs w:val="18"/>
              </w:rPr>
              <w:t>pg</w:t>
            </w:r>
            <w:proofErr w:type="spellEnd"/>
            <w:r>
              <w:rPr>
                <w:sz w:val="18"/>
                <w:szCs w:val="18"/>
              </w:rPr>
              <w:t xml:space="preserve">/mL: OR </w:t>
            </w:r>
            <w:r w:rsidRPr="00B5164F">
              <w:rPr>
                <w:sz w:val="18"/>
                <w:szCs w:val="18"/>
              </w:rPr>
              <w:t>8.54 (2.14–34.11)</w:t>
            </w:r>
          </w:p>
        </w:tc>
        <w:tc>
          <w:tcPr>
            <w:tcW w:w="194" w:type="pct"/>
            <w:tcBorders>
              <w:top w:val="single" w:sz="4" w:space="0" w:color="auto"/>
              <w:left w:val="single" w:sz="4" w:space="0" w:color="auto"/>
              <w:bottom w:val="single" w:sz="4" w:space="0" w:color="auto"/>
              <w:right w:val="single" w:sz="4" w:space="0" w:color="auto"/>
            </w:tcBorders>
          </w:tcPr>
          <w:p w14:paraId="136E2BA2"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048CB41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4E52F05"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7499ECC"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E5DB2A1" w14:textId="77777777" w:rsidR="00DC57A2" w:rsidRDefault="00DC57A2" w:rsidP="006B1219">
            <w:pPr>
              <w:cnfStyle w:val="000000100000" w:firstRow="0" w:lastRow="0" w:firstColumn="0" w:lastColumn="0" w:oddVBand="0" w:evenVBand="0" w:oddHBand="1" w:evenHBand="0" w:firstRowFirstColumn="0" w:firstRowLastColumn="0" w:lastRowFirstColumn="0" w:lastRowLastColumn="0"/>
              <w:rPr>
                <w:sz w:val="18"/>
                <w:szCs w:val="18"/>
              </w:rPr>
            </w:pPr>
          </w:p>
        </w:tc>
      </w:tr>
      <w:tr w:rsidR="00DC57A2" w:rsidRPr="0001000C" w14:paraId="3B31A160" w14:textId="77777777" w:rsidTr="00D3066A">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6548CA" w14:textId="77777777" w:rsidR="00DC57A2" w:rsidRDefault="00DC57A2"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9A652F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CA7314"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DAD7E76" w14:textId="77777777" w:rsidR="00DC57A2" w:rsidRPr="003C4230"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13D9578D"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400782B"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710EC91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5F45250F" w14:textId="0FF42D78" w:rsidR="00DC57A2" w:rsidRPr="00DC57A2" w:rsidRDefault="00DC57A2"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ROC -&gt; cutoff 757.7 </w:t>
            </w:r>
            <w:proofErr w:type="spellStart"/>
            <w:r>
              <w:rPr>
                <w:sz w:val="18"/>
                <w:szCs w:val="18"/>
              </w:rPr>
              <w:t>pg</w:t>
            </w:r>
            <w:proofErr w:type="spellEnd"/>
            <w:r>
              <w:rPr>
                <w:sz w:val="18"/>
                <w:szCs w:val="18"/>
              </w:rPr>
              <w:t>/mL</w:t>
            </w:r>
          </w:p>
        </w:tc>
        <w:tc>
          <w:tcPr>
            <w:tcW w:w="194" w:type="pct"/>
            <w:tcBorders>
              <w:top w:val="single" w:sz="4" w:space="0" w:color="auto"/>
              <w:left w:val="single" w:sz="4" w:space="0" w:color="auto"/>
              <w:bottom w:val="single" w:sz="4" w:space="0" w:color="auto"/>
              <w:right w:val="single" w:sz="4" w:space="0" w:color="auto"/>
            </w:tcBorders>
          </w:tcPr>
          <w:p w14:paraId="7AABA928"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6855546"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4252E14"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1659255"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0AB6AEC" w14:textId="77777777" w:rsidR="00DC57A2" w:rsidRDefault="00DC57A2"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D3066A" w:rsidRPr="0001000C" w14:paraId="4F16C0D1" w14:textId="77777777" w:rsidTr="00D306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14CAB" w14:textId="6304C940" w:rsidR="00D3066A" w:rsidRDefault="00F22CD5" w:rsidP="006B1219">
            <w:pPr>
              <w:rPr>
                <w:sz w:val="18"/>
                <w:szCs w:val="18"/>
              </w:rPr>
            </w:pPr>
            <w:r>
              <w:rPr>
                <w:sz w:val="18"/>
                <w:szCs w:val="18"/>
              </w:rPr>
              <w:fldChar w:fldCharType="begin" w:fldLock="1"/>
            </w:r>
            <w:r w:rsidR="00E53328">
              <w:rPr>
                <w:sz w:val="18"/>
                <w:szCs w:val="18"/>
              </w:rPr>
              <w:instrText>ADDIN CSL_CITATION {"citationItems":[{"id":"ITEM-1","itemData":{"DOI":"10.1111/j.1523-1755.2005.00233.x","abstract":"The Treat-to-Goal Study found that sevelamer slowed the progression of coronary calcification in patients on hemodialysis compared to calcium-based phosphate binders. To understand the implications of this effect for cardiovascular events, risk equations are needed.","author":[{"dropping-particle":"","family":"K.F.","given":"Huybrechts","non-dropping-particle":"","parse-names":false,"suffix":""},{"dropping-particle":"","family":"J.J.","given":"Caro","non-dropping-particle":"","parse-names":false,"suffix":""},{"dropping-particle":"","family":"G.M.","given":"London","non-dropping-particle":"","parse-names":false,"suffix":""},{"dropping-particle":"","family":"Huybrechts","given":"Krista F","non-dropping-particle":"","parse-names":false,"suffix":""},{"dropping-particle":"","family":"Caro","given":"J Jaime","non-dropping-particle":"","parse-names":false,"suffix":""},{"dropping-particle":"","family":"London","given":"Gérard M","non-dropping-particle":"","parse-names":false,"suffix":""}],"container-title":"Kidney International","id":"ITEM-1","issue":"4","issued":{"date-parts":[["2005"]]},"page":"1532-1538","publisher-place":"K.F. Huybrechts, Caro Research Institute, 336 Baker Avenue, Concord, MA 01742, United States","title":"Modeling the implications of changes in vascular calcification in patients on hemodialysis","type":"article-journal","volume":"67"},"uris":["http://www.mendeley.com/documents/?uuid=c5a3d364-253c-3fcb-bd17-01e1b6bc2ddd"]}],"mendeley":{"formattedCitation":"(78)","plainTextFormattedCitation":"(78)","previouslyFormattedCitation":"(78)"},"properties":{"noteIndex":0},"schema":"https://github.com/citation-style-language/schema/raw/master/csl-citation.json"}</w:instrText>
            </w:r>
            <w:r>
              <w:rPr>
                <w:sz w:val="18"/>
                <w:szCs w:val="18"/>
              </w:rPr>
              <w:fldChar w:fldCharType="separate"/>
            </w:r>
            <w:r w:rsidRPr="00F22CD5">
              <w:rPr>
                <w:b w:val="0"/>
                <w:noProof/>
                <w:sz w:val="18"/>
                <w:szCs w:val="18"/>
              </w:rPr>
              <w:t>(78)</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4DB7192E" w14:textId="2994EC73"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5</w:t>
            </w:r>
          </w:p>
        </w:tc>
        <w:tc>
          <w:tcPr>
            <w:tcW w:w="161" w:type="pct"/>
            <w:tcBorders>
              <w:top w:val="single" w:sz="4" w:space="0" w:color="auto"/>
              <w:left w:val="single" w:sz="4" w:space="0" w:color="auto"/>
              <w:bottom w:val="single" w:sz="4" w:space="0" w:color="auto"/>
              <w:right w:val="single" w:sz="4" w:space="0" w:color="auto"/>
            </w:tcBorders>
          </w:tcPr>
          <w:p w14:paraId="044DEA7B" w14:textId="7329E3EA"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0.1111/j.1523-1755.</w:t>
            </w:r>
            <w:proofErr w:type="gramStart"/>
            <w:r w:rsidRPr="00F22CD5">
              <w:rPr>
                <w:sz w:val="18"/>
                <w:szCs w:val="18"/>
              </w:rPr>
              <w:t>2005.00</w:t>
            </w:r>
            <w:r w:rsidRPr="00F22CD5">
              <w:rPr>
                <w:sz w:val="18"/>
                <w:szCs w:val="18"/>
              </w:rPr>
              <w:lastRenderedPageBreak/>
              <w:t>233.x</w:t>
            </w:r>
            <w:proofErr w:type="gramEnd"/>
          </w:p>
        </w:tc>
        <w:tc>
          <w:tcPr>
            <w:tcW w:w="226" w:type="pct"/>
            <w:tcBorders>
              <w:top w:val="single" w:sz="4" w:space="0" w:color="auto"/>
              <w:left w:val="single" w:sz="4" w:space="0" w:color="auto"/>
              <w:bottom w:val="single" w:sz="4" w:space="0" w:color="auto"/>
              <w:right w:val="single" w:sz="4" w:space="0" w:color="auto"/>
            </w:tcBorders>
          </w:tcPr>
          <w:p w14:paraId="3C293252" w14:textId="2482243B" w:rsidR="00D3066A" w:rsidRPr="003C4230"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lastRenderedPageBreak/>
              <w:t>15780108</w:t>
            </w:r>
          </w:p>
        </w:tc>
        <w:tc>
          <w:tcPr>
            <w:tcW w:w="322" w:type="pct"/>
            <w:tcBorders>
              <w:top w:val="single" w:sz="4" w:space="0" w:color="auto"/>
              <w:left w:val="single" w:sz="4" w:space="0" w:color="auto"/>
              <w:bottom w:val="single" w:sz="4" w:space="0" w:color="auto"/>
              <w:right w:val="single" w:sz="4" w:space="0" w:color="auto"/>
            </w:tcBorders>
          </w:tcPr>
          <w:p w14:paraId="137C5220" w14:textId="19BA7A34"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rance</w:t>
            </w:r>
          </w:p>
        </w:tc>
        <w:tc>
          <w:tcPr>
            <w:tcW w:w="354" w:type="pct"/>
            <w:tcBorders>
              <w:top w:val="single" w:sz="4" w:space="0" w:color="auto"/>
              <w:left w:val="single" w:sz="4" w:space="0" w:color="auto"/>
              <w:bottom w:val="single" w:sz="4" w:space="0" w:color="auto"/>
              <w:right w:val="single" w:sz="4" w:space="0" w:color="auto"/>
            </w:tcBorders>
          </w:tcPr>
          <w:p w14:paraId="23676367" w14:textId="6C8B85B5"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505D2EB9" w14:textId="7FC0CE67" w:rsidR="00D3066A" w:rsidRDefault="00ED014A"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 1, female = -1</w:t>
            </w:r>
          </w:p>
        </w:tc>
        <w:tc>
          <w:tcPr>
            <w:tcW w:w="1837" w:type="pct"/>
            <w:tcBorders>
              <w:top w:val="single" w:sz="4" w:space="0" w:color="auto"/>
              <w:left w:val="single" w:sz="4" w:space="0" w:color="auto"/>
              <w:bottom w:val="single" w:sz="4" w:space="0" w:color="auto"/>
              <w:right w:val="single" w:sz="4" w:space="0" w:color="auto"/>
            </w:tcBorders>
          </w:tcPr>
          <w:p w14:paraId="21D653EA" w14:textId="194EA560" w:rsidR="00D3066A" w:rsidRDefault="00F22CD5" w:rsidP="00B5164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lang w:val="el-GR"/>
              </w:rPr>
              <w:t xml:space="preserve">β = </w:t>
            </w:r>
            <w:r w:rsidR="00ED014A" w:rsidRPr="00ED014A">
              <w:rPr>
                <w:sz w:val="18"/>
                <w:szCs w:val="18"/>
              </w:rPr>
              <w:t>−0.48</w:t>
            </w:r>
            <w:r>
              <w:rPr>
                <w:sz w:val="18"/>
                <w:szCs w:val="18"/>
              </w:rPr>
              <w:t>, HR</w:t>
            </w:r>
            <w:r w:rsidR="00ED014A" w:rsidRPr="00ED014A">
              <w:rPr>
                <w:sz w:val="18"/>
                <w:szCs w:val="18"/>
              </w:rPr>
              <w:t xml:space="preserve"> 0.62</w:t>
            </w:r>
            <w:r>
              <w:rPr>
                <w:sz w:val="18"/>
                <w:szCs w:val="18"/>
              </w:rPr>
              <w:t>, p =</w:t>
            </w:r>
            <w:r w:rsidR="00ED014A" w:rsidRPr="00ED014A">
              <w:rPr>
                <w:sz w:val="18"/>
                <w:szCs w:val="18"/>
              </w:rPr>
              <w:t xml:space="preserve"> 0.0043</w:t>
            </w:r>
          </w:p>
        </w:tc>
        <w:tc>
          <w:tcPr>
            <w:tcW w:w="194" w:type="pct"/>
            <w:tcBorders>
              <w:top w:val="single" w:sz="4" w:space="0" w:color="auto"/>
              <w:left w:val="single" w:sz="4" w:space="0" w:color="auto"/>
              <w:bottom w:val="single" w:sz="4" w:space="0" w:color="auto"/>
              <w:right w:val="single" w:sz="4" w:space="0" w:color="auto"/>
            </w:tcBorders>
          </w:tcPr>
          <w:p w14:paraId="365DF048"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CD7BD71" w14:textId="77777777" w:rsidR="00D3066A" w:rsidRDefault="00D3066A" w:rsidP="006B1219">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B8B763D" w14:textId="0DE01443" w:rsidR="00D3066A" w:rsidRDefault="00BB4171"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Fi</w:t>
            </w:r>
            <w:r w:rsidRPr="00BB4171">
              <w:rPr>
                <w:sz w:val="18"/>
                <w:szCs w:val="18"/>
              </w:rPr>
              <w:t>rst fatal or nonfatal</w:t>
            </w:r>
            <w:r>
              <w:rPr>
                <w:sz w:val="18"/>
                <w:szCs w:val="18"/>
              </w:rPr>
              <w:t xml:space="preserve"> c</w:t>
            </w:r>
            <w:r w:rsidR="00F22CD5">
              <w:rPr>
                <w:sz w:val="18"/>
                <w:szCs w:val="18"/>
              </w:rPr>
              <w:t>ardiovascular event</w:t>
            </w:r>
          </w:p>
        </w:tc>
        <w:tc>
          <w:tcPr>
            <w:tcW w:w="225" w:type="pct"/>
            <w:tcBorders>
              <w:top w:val="single" w:sz="4" w:space="0" w:color="auto"/>
              <w:left w:val="single" w:sz="4" w:space="0" w:color="auto"/>
              <w:bottom w:val="single" w:sz="4" w:space="0" w:color="auto"/>
              <w:right w:val="single" w:sz="4" w:space="0" w:color="auto"/>
            </w:tcBorders>
          </w:tcPr>
          <w:p w14:paraId="0043C201" w14:textId="2FDE120C"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42764A8C" w14:textId="05131C8D" w:rsidR="00D3066A" w:rsidRDefault="00F22CD5" w:rsidP="006B1219">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79</w:t>
            </w:r>
          </w:p>
        </w:tc>
      </w:tr>
      <w:tr w:rsidR="00F22CD5" w:rsidRPr="0001000C" w14:paraId="7AB372F5" w14:textId="77777777" w:rsidTr="00F22CD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DA24096" w14:textId="77777777" w:rsidR="00F22CD5" w:rsidRDefault="00F22CD5" w:rsidP="006B1219">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5494A663"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65C01362"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4B47444" w14:textId="77777777" w:rsidR="00F22CD5" w:rsidRPr="003C4230"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9DD0A20"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5FDA5B05"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56E2B026" w14:textId="42007549"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r w:rsidRPr="00F22CD5">
              <w:rPr>
                <w:sz w:val="18"/>
                <w:szCs w:val="18"/>
              </w:rPr>
              <w:t>Log (calciﬁcation score)</w:t>
            </w:r>
          </w:p>
        </w:tc>
        <w:tc>
          <w:tcPr>
            <w:tcW w:w="1837" w:type="pct"/>
            <w:tcBorders>
              <w:top w:val="single" w:sz="4" w:space="0" w:color="auto"/>
              <w:left w:val="single" w:sz="4" w:space="0" w:color="auto"/>
              <w:bottom w:val="single" w:sz="4" w:space="0" w:color="auto"/>
              <w:right w:val="single" w:sz="4" w:space="0" w:color="auto"/>
            </w:tcBorders>
          </w:tcPr>
          <w:p w14:paraId="518C79C5" w14:textId="5F522849" w:rsidR="00F22CD5" w:rsidRPr="00F22CD5" w:rsidRDefault="00F22CD5" w:rsidP="00B5164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lang w:val="el-GR"/>
              </w:rPr>
              <w:t>β =</w:t>
            </w:r>
            <w:r>
              <w:rPr>
                <w:sz w:val="18"/>
                <w:szCs w:val="18"/>
              </w:rPr>
              <w:t xml:space="preserve"> </w:t>
            </w:r>
            <w:r w:rsidRPr="00F22CD5">
              <w:rPr>
                <w:sz w:val="18"/>
                <w:szCs w:val="18"/>
              </w:rPr>
              <w:t>0.90</w:t>
            </w:r>
            <w:r>
              <w:rPr>
                <w:sz w:val="18"/>
                <w:szCs w:val="18"/>
              </w:rPr>
              <w:t xml:space="preserve">, HR </w:t>
            </w:r>
            <w:r w:rsidRPr="00F22CD5">
              <w:rPr>
                <w:sz w:val="18"/>
                <w:szCs w:val="18"/>
              </w:rPr>
              <w:t>2.46</w:t>
            </w:r>
            <w:r>
              <w:rPr>
                <w:sz w:val="18"/>
                <w:szCs w:val="18"/>
              </w:rPr>
              <w:t xml:space="preserve">, p </w:t>
            </w:r>
            <w:r w:rsidRPr="00F22CD5">
              <w:rPr>
                <w:sz w:val="18"/>
                <w:szCs w:val="18"/>
              </w:rPr>
              <w:t>&lt;0.0001</w:t>
            </w:r>
          </w:p>
        </w:tc>
        <w:tc>
          <w:tcPr>
            <w:tcW w:w="194" w:type="pct"/>
            <w:tcBorders>
              <w:top w:val="single" w:sz="4" w:space="0" w:color="auto"/>
              <w:left w:val="single" w:sz="4" w:space="0" w:color="auto"/>
              <w:bottom w:val="single" w:sz="4" w:space="0" w:color="auto"/>
              <w:right w:val="single" w:sz="4" w:space="0" w:color="auto"/>
            </w:tcBorders>
          </w:tcPr>
          <w:p w14:paraId="15285DD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8A51B28"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10FB8C2"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532F9B2E"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4611019" w14:textId="77777777" w:rsidR="00F22CD5" w:rsidRDefault="00F22CD5" w:rsidP="006B1219">
            <w:pPr>
              <w:cnfStyle w:val="000000000000" w:firstRow="0" w:lastRow="0" w:firstColumn="0" w:lastColumn="0" w:oddVBand="0" w:evenVBand="0" w:oddHBand="0" w:evenHBand="0" w:firstRowFirstColumn="0" w:firstRowLastColumn="0" w:lastRowFirstColumn="0" w:lastRowLastColumn="0"/>
              <w:rPr>
                <w:sz w:val="18"/>
                <w:szCs w:val="18"/>
              </w:rPr>
            </w:pPr>
          </w:p>
        </w:tc>
      </w:tr>
      <w:tr w:rsidR="00BB4171" w:rsidRPr="0001000C" w14:paraId="558A126C"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A1CF443" w14:textId="77777777" w:rsidR="00BB4171" w:rsidRDefault="00BB4171" w:rsidP="00BB4171">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3D3A361"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92F8F71"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09E954E" w14:textId="77777777" w:rsidR="00BB4171" w:rsidRPr="003C4230"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5ED28E1A"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4EA26133"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677BA18"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7A2AF904" w14:textId="31465872" w:rsidR="00BB4171" w:rsidRPr="00F22CD5"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r w:rsidRPr="00F22CD5">
              <w:rPr>
                <w:sz w:val="18"/>
                <w:szCs w:val="18"/>
              </w:rPr>
              <w:t>18% of variance explained.</w:t>
            </w:r>
          </w:p>
        </w:tc>
        <w:tc>
          <w:tcPr>
            <w:tcW w:w="194" w:type="pct"/>
            <w:tcBorders>
              <w:top w:val="single" w:sz="4" w:space="0" w:color="auto"/>
              <w:left w:val="single" w:sz="4" w:space="0" w:color="auto"/>
              <w:bottom w:val="single" w:sz="4" w:space="0" w:color="auto"/>
              <w:right w:val="single" w:sz="4" w:space="0" w:color="auto"/>
            </w:tcBorders>
          </w:tcPr>
          <w:p w14:paraId="5DA00789"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F4E00FD"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4E88CB2B"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E7019E"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6935F1CC" w14:textId="77777777" w:rsidR="00BB4171" w:rsidRDefault="00BB4171" w:rsidP="00BB4171">
            <w:pPr>
              <w:cnfStyle w:val="000000100000" w:firstRow="0" w:lastRow="0" w:firstColumn="0" w:lastColumn="0" w:oddVBand="0" w:evenVBand="0" w:oddHBand="1" w:evenHBand="0" w:firstRowFirstColumn="0" w:firstRowLastColumn="0" w:lastRowFirstColumn="0" w:lastRowLastColumn="0"/>
              <w:rPr>
                <w:sz w:val="18"/>
                <w:szCs w:val="18"/>
              </w:rPr>
            </w:pPr>
          </w:p>
        </w:tc>
      </w:tr>
      <w:tr w:rsidR="00E53328" w:rsidRPr="0001000C" w14:paraId="5F23F2A3" w14:textId="77777777" w:rsidTr="000B7BEC">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F205772" w14:textId="4AC49EBF" w:rsidR="00E53328" w:rsidRDefault="00E53328" w:rsidP="00E53328">
            <w:pPr>
              <w:rPr>
                <w:sz w:val="18"/>
                <w:szCs w:val="18"/>
              </w:rPr>
            </w:pPr>
            <w:r>
              <w:rPr>
                <w:sz w:val="18"/>
                <w:szCs w:val="18"/>
              </w:rPr>
              <w:fldChar w:fldCharType="begin" w:fldLock="1"/>
            </w:r>
            <w:r w:rsidR="00771035">
              <w:rPr>
                <w:sz w:val="18"/>
                <w:szCs w:val="18"/>
              </w:rPr>
              <w:instrText>ADDIN CSL_CITATION {"citationItems":[{"id":"ITEM-1","itemData":{"DOI":"10.5301/jva.5000591","abstract":"Purpose: To identify predictors of arteriovenous fistula (AVF) patency in Asian patients with autogenous radio-cephalic arteriovenous fistula (RCAVF).; Methods: Retrospective review of 436 RCAVFs created between 2009 and 2013. Predictors of patency were identified with univariate and multivariate analysis. Kaplan-Meier survival analysis and log-rank test were used to calculate patency rates.; Results: Overall secondary patency rate was 72% at 12 months, 69% at 24 months, 58% at 36 months, 57% at 48 months, 56% at 60 months and 54% at 72 months. Univariate analysis showed that factors which predict for patency include male gender (p = 0.003), good diabetic control (p = 0.025), aspirin use (p = 0.031), pre-dialysis status (p = 0.037), radial artery diameter (p = 0.029) and non-calcified radial arteries (p = 0.002). Age (p = 0.866), cephalic vein diameter (p = 0.630) and surgeon grade (p = 0.472) did not predict for primary AVF failure. Multivariate analysis revealed the male gender to be an independent predictor for patency (odds ratio 1.99, p = 0.01). Subset analysis showed a significantly larger average radial artery diameter of 2.3 mm amongst males, as compared to 1.9 mm amongst females (p = 0.001) and no statistical difference in the average cephalic vein diameter.; Conclusions: Within our Asian study population, 12-month patency rate of RCAVF is 72%, 69% at 24 months, 58% at 36 months, 57% at 48 months, 56% at 60 months and 54% at 72 months. Male gender is an independent predictor for RCAVF patency. In females or patients with calcified radial arteries, a more proximal AVF should be considered.;","author":[{"dropping-particle":"","family":"Joseph Lo","given":"Zhiwen","non-dropping-particle":"","parse-names":false,"suffix":""},{"dropping-particle":"","family":"Tay","given":"Wee Ming","non-dropping-particle":"","parse-names":false,"suffix":""},{"dropping-particle":"","family":"Lee","given":"Qinyi","non-dropping-particle":"","parse-names":false,"suffix":""},{"dropping-particle":"","family":"Chua","given":"Jia Long","non-dropping-particle":"","parse-names":false,"suffix":""},{"dropping-particle":"","family":"Tan","given":"Glenn Wei Leong","non-dropping-particle":"","parse-names":false,"suffix":""},{"dropping-particle":"","family":"Chandrasekar","given":"Sadhana","non-dropping-particle":"","parse-names":false,"suffix":""},{"dropping-particle":"","family":"Narayanan","given":"Sriram","non-dropping-particle":"","parse-names":false,"suffix":""}],"container-title":"The Journal Of Vascular Access","id":"ITEM-1","issue":"5","issued":{"date-parts":[["2016"]]},"page":"411-416","publisher":"Sage Publications","publisher-place":"Vascular Surgery Service, Department of General Surgery, Tan Tock Seng Hospital, Singapore - Singapore.","title":"Predictors of radio-cephalic arteriovenous fistulae patency in an Asian population.","type":"article-journal","volume":"17"},"uris":["http://www.mendeley.com/documents/?uuid=013f4c4a-3e71-3753-97aa-849f8d5b1378"]}],"mendeley":{"formattedCitation":"(79)","plainTextFormattedCitation":"(79)","previouslyFormattedCitation":"(79)"},"properties":{"noteIndex":0},"schema":"https://github.com/citation-style-language/schema/raw/master/csl-citation.json"}</w:instrText>
            </w:r>
            <w:r>
              <w:rPr>
                <w:sz w:val="18"/>
                <w:szCs w:val="18"/>
              </w:rPr>
              <w:fldChar w:fldCharType="separate"/>
            </w:r>
            <w:r w:rsidRPr="00E53328">
              <w:rPr>
                <w:b w:val="0"/>
                <w:noProof/>
                <w:sz w:val="18"/>
                <w:szCs w:val="18"/>
              </w:rPr>
              <w:t>(79)</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56C792CB" w14:textId="2A81F649"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6</w:t>
            </w:r>
          </w:p>
        </w:tc>
        <w:tc>
          <w:tcPr>
            <w:tcW w:w="161" w:type="pct"/>
            <w:tcBorders>
              <w:top w:val="single" w:sz="4" w:space="0" w:color="auto"/>
              <w:left w:val="single" w:sz="4" w:space="0" w:color="auto"/>
              <w:bottom w:val="single" w:sz="4" w:space="0" w:color="auto"/>
              <w:right w:val="single" w:sz="4" w:space="0" w:color="auto"/>
            </w:tcBorders>
          </w:tcPr>
          <w:p w14:paraId="4157628B" w14:textId="3E37D93A"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10.5301/jva.5000591</w:t>
            </w:r>
          </w:p>
        </w:tc>
        <w:tc>
          <w:tcPr>
            <w:tcW w:w="226" w:type="pct"/>
            <w:tcBorders>
              <w:top w:val="single" w:sz="4" w:space="0" w:color="auto"/>
              <w:left w:val="single" w:sz="4" w:space="0" w:color="auto"/>
              <w:bottom w:val="single" w:sz="4" w:space="0" w:color="auto"/>
              <w:right w:val="single" w:sz="4" w:space="0" w:color="auto"/>
            </w:tcBorders>
          </w:tcPr>
          <w:p w14:paraId="506C3E72" w14:textId="46D042C2" w:rsidR="00E53328" w:rsidRPr="003C4230"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sidRPr="00E53328">
              <w:rPr>
                <w:sz w:val="18"/>
                <w:szCs w:val="18"/>
              </w:rPr>
              <w:t>27516144</w:t>
            </w:r>
          </w:p>
        </w:tc>
        <w:tc>
          <w:tcPr>
            <w:tcW w:w="322" w:type="pct"/>
            <w:tcBorders>
              <w:top w:val="single" w:sz="4" w:space="0" w:color="auto"/>
              <w:left w:val="single" w:sz="4" w:space="0" w:color="auto"/>
              <w:bottom w:val="single" w:sz="4" w:space="0" w:color="auto"/>
              <w:right w:val="single" w:sz="4" w:space="0" w:color="auto"/>
            </w:tcBorders>
          </w:tcPr>
          <w:p w14:paraId="63A46DFC" w14:textId="1DA51935"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Singapore</w:t>
            </w:r>
          </w:p>
        </w:tc>
        <w:tc>
          <w:tcPr>
            <w:tcW w:w="354" w:type="pct"/>
            <w:tcBorders>
              <w:top w:val="single" w:sz="4" w:space="0" w:color="auto"/>
              <w:left w:val="single" w:sz="4" w:space="0" w:color="auto"/>
              <w:bottom w:val="single" w:sz="4" w:space="0" w:color="auto"/>
              <w:right w:val="single" w:sz="4" w:space="0" w:color="auto"/>
            </w:tcBorders>
          </w:tcPr>
          <w:p w14:paraId="361C3CD5" w14:textId="51092BD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Complications</w:t>
            </w:r>
          </w:p>
        </w:tc>
        <w:tc>
          <w:tcPr>
            <w:tcW w:w="355" w:type="pct"/>
            <w:tcBorders>
              <w:top w:val="single" w:sz="4" w:space="0" w:color="auto"/>
              <w:left w:val="single" w:sz="4" w:space="0" w:color="auto"/>
              <w:bottom w:val="single" w:sz="4" w:space="0" w:color="auto"/>
              <w:right w:val="single" w:sz="4" w:space="0" w:color="auto"/>
            </w:tcBorders>
          </w:tcPr>
          <w:p w14:paraId="74567A83" w14:textId="39F49ECC"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34A6EA34" w14:textId="03970424" w:rsidR="00E53328" w:rsidRPr="00F22CD5"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OR 1.99, SD = 0.22</w:t>
            </w:r>
          </w:p>
        </w:tc>
        <w:tc>
          <w:tcPr>
            <w:tcW w:w="194" w:type="pct"/>
            <w:tcBorders>
              <w:top w:val="single" w:sz="4" w:space="0" w:color="auto"/>
              <w:left w:val="single" w:sz="4" w:space="0" w:color="auto"/>
              <w:bottom w:val="single" w:sz="4" w:space="0" w:color="auto"/>
              <w:right w:val="single" w:sz="4" w:space="0" w:color="auto"/>
            </w:tcBorders>
          </w:tcPr>
          <w:p w14:paraId="0273950D" w14:textId="77777777"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729C421" w14:textId="51D5735E"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855E682" w14:textId="04A2F06A"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rteriovenous fistula secondary patency</w:t>
            </w:r>
          </w:p>
        </w:tc>
        <w:tc>
          <w:tcPr>
            <w:tcW w:w="225" w:type="pct"/>
            <w:tcBorders>
              <w:top w:val="single" w:sz="4" w:space="0" w:color="auto"/>
              <w:left w:val="single" w:sz="4" w:space="0" w:color="auto"/>
              <w:bottom w:val="single" w:sz="4" w:space="0" w:color="auto"/>
              <w:right w:val="single" w:sz="4" w:space="0" w:color="auto"/>
            </w:tcBorders>
          </w:tcPr>
          <w:p w14:paraId="6278BC67" w14:textId="54272052"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4CE09794" w14:textId="2B3A197F" w:rsidR="00E53328" w:rsidRDefault="00E53328" w:rsidP="00E53328">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36</w:t>
            </w:r>
          </w:p>
        </w:tc>
      </w:tr>
      <w:tr w:rsidR="00E53328" w:rsidRPr="0001000C" w14:paraId="6E0AFC1D" w14:textId="77777777" w:rsidTr="000B7BE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5154671" w14:textId="77777777" w:rsidR="00E53328" w:rsidRDefault="00E53328" w:rsidP="00E53328">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4C3C4ABF"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400C583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4A196EB" w14:textId="77777777" w:rsidR="00E53328" w:rsidRPr="003C4230"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362773C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291CBA0"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4E3D784A" w14:textId="5420D802"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lcified radial artery</w:t>
            </w:r>
          </w:p>
        </w:tc>
        <w:tc>
          <w:tcPr>
            <w:tcW w:w="1837" w:type="pct"/>
            <w:tcBorders>
              <w:top w:val="single" w:sz="4" w:space="0" w:color="auto"/>
              <w:left w:val="single" w:sz="4" w:space="0" w:color="auto"/>
              <w:bottom w:val="single" w:sz="4" w:space="0" w:color="auto"/>
              <w:right w:val="single" w:sz="4" w:space="0" w:color="auto"/>
            </w:tcBorders>
          </w:tcPr>
          <w:p w14:paraId="273C8D72" w14:textId="5991253F" w:rsidR="00E53328" w:rsidRPr="00F22CD5"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Secondary patency vs. primary failure: 12% vs. 25%, p = 0.002</w:t>
            </w:r>
          </w:p>
        </w:tc>
        <w:tc>
          <w:tcPr>
            <w:tcW w:w="194" w:type="pct"/>
            <w:tcBorders>
              <w:top w:val="single" w:sz="4" w:space="0" w:color="auto"/>
              <w:left w:val="single" w:sz="4" w:space="0" w:color="auto"/>
              <w:bottom w:val="single" w:sz="4" w:space="0" w:color="auto"/>
              <w:right w:val="single" w:sz="4" w:space="0" w:color="auto"/>
            </w:tcBorders>
          </w:tcPr>
          <w:p w14:paraId="590B0ABB"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17A78A3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116F2BFE"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0F75CFA"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CB6DB61" w14:textId="77777777" w:rsidR="00E53328" w:rsidRDefault="00E53328" w:rsidP="00E53328">
            <w:pPr>
              <w:cnfStyle w:val="000000100000" w:firstRow="0" w:lastRow="0" w:firstColumn="0" w:lastColumn="0" w:oddVBand="0" w:evenVBand="0" w:oddHBand="1" w:evenHBand="0" w:firstRowFirstColumn="0" w:firstRowLastColumn="0" w:lastRowFirstColumn="0" w:lastRowLastColumn="0"/>
              <w:rPr>
                <w:sz w:val="18"/>
                <w:szCs w:val="18"/>
              </w:rPr>
            </w:pPr>
          </w:p>
        </w:tc>
      </w:tr>
      <w:tr w:rsidR="005B5B2F" w:rsidRPr="0001000C" w14:paraId="43F9349C" w14:textId="77777777" w:rsidTr="00736E06">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27BCAA2C" w14:textId="546613F2" w:rsidR="005B5B2F" w:rsidRDefault="00771035" w:rsidP="005B5B2F">
            <w:pPr>
              <w:rPr>
                <w:sz w:val="18"/>
                <w:szCs w:val="18"/>
              </w:rPr>
            </w:pPr>
            <w:r>
              <w:rPr>
                <w:sz w:val="18"/>
                <w:szCs w:val="18"/>
              </w:rPr>
              <w:fldChar w:fldCharType="begin" w:fldLock="1"/>
            </w:r>
            <w:r>
              <w:rPr>
                <w:sz w:val="18"/>
                <w:szCs w:val="18"/>
              </w:rPr>
              <w:instrText>ADDIN CSL_CITATION {"citationItems":[{"id":"ITEM-1","itemData":{"DOI":"10.1093/ndt/gfl118","abstract":"Background. Coronary artery calcification (CAC) is an extensive and\ncommon complication in patients with end-stage renal disease (ESRD). The\naim of this study was to assess prospectively the change in CAC over a\n2-year period and to identify the factors that may be associated with\nCAC progression in ESRD patients.\nMethods. The final analysis was performed on 40 of 43 stable\nhaemodialysis patients who initially entered into the study. The study\npopulation underwent multirow spiral computed tomography to derive CAC\nscores at baseline and after a minimum of 12 months (24 months in 30\npatients, 18 months in four, and 12 months in the remaining six\npatients). To provide a stable estimate that was unbiased with respect\nto the baseline CAC, square root-transformed CAC scores were used for\nthe analyses of the changes in CAC.\nResults. The median CAC score was 191 (range, 0-2403) mm(3) at baseline\nand increased to 253 (range, 0-2745) mm(3) at follow-up (P &lt; 0.001) and\nthe median annualized change in square root-transformed CAC score was\n1.48 (range, -0.95-8.64) mm(3)/year. The annualized change of the square\nroot-transformed CAC score positively correlated with the\ntime-integrated levels of C-reactive protein (R = 0.521, P = 0.001),\nphosphorus (R = 0.433, P = 0.005) and calcium x phosphorus product (R =\n0.394, P = 0.012), but did not correlate with the levels of fetuin-A or\nlipid parameters. Even after adjusting for age, gender and baseline CAC\nscore, C-reactive protein levels were independently associated with CAC\nprogression.\nConclusion. These data suggest that chronic inflammation as well as\naltered mineral metabolism contributes to a rapid progression of CAC in\nESRD patients. Additional, larger scale studies are required to confirm\nour findings.","author":[{"dropping-particle":"","family":"Jung","given":"Hae Hyuk","non-dropping-particle":"","parse-names":false,"suffix":""},{"dropping-particle":"","family":"Kim","given":"Sang-Wook","non-dropping-particle":"","parse-names":false,"suffix":""},{"dropping-particle":"","family":"Han","given":"Heon","non-dropping-particle":"","parse-names":false,"suffix":""}],"container-title":"NEPHROLOGY DIALYSIS TRANSPLANTATION","id":"ITEM-1","issue":"7","issued":{"date-parts":[["2006"]]},"page":"1915-1920","title":"Inflammation, mineral metabolism and progressive coronary artery calcification in patients on haemodialysis","type":"article-journal","volume":"21"},"uris":["http://www.mendeley.com/documents/?uuid=8c1ab06d-73e8-33a7-90ce-8ef34d8c9d0e"]}],"mendeley":{"formattedCitation":"(80)","plainTextFormattedCitation":"(80)","previouslyFormattedCitation":"(80)"},"properties":{"noteIndex":0},"schema":"https://github.com/citation-style-language/schema/raw/master/csl-citation.json"}</w:instrText>
            </w:r>
            <w:r>
              <w:rPr>
                <w:sz w:val="18"/>
                <w:szCs w:val="18"/>
              </w:rPr>
              <w:fldChar w:fldCharType="separate"/>
            </w:r>
            <w:r w:rsidRPr="00771035">
              <w:rPr>
                <w:b w:val="0"/>
                <w:noProof/>
                <w:sz w:val="18"/>
                <w:szCs w:val="18"/>
              </w:rPr>
              <w:t>(80)</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0BD91D33" w14:textId="62F5D2D4"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06</w:t>
            </w:r>
          </w:p>
        </w:tc>
        <w:tc>
          <w:tcPr>
            <w:tcW w:w="161" w:type="pct"/>
            <w:tcBorders>
              <w:top w:val="single" w:sz="4" w:space="0" w:color="auto"/>
              <w:left w:val="single" w:sz="4" w:space="0" w:color="auto"/>
              <w:bottom w:val="single" w:sz="4" w:space="0" w:color="auto"/>
              <w:right w:val="single" w:sz="4" w:space="0" w:color="auto"/>
            </w:tcBorders>
          </w:tcPr>
          <w:p w14:paraId="2341DE62" w14:textId="7894F7B3"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0.1093/</w:t>
            </w:r>
            <w:proofErr w:type="spellStart"/>
            <w:r w:rsidRPr="00771035">
              <w:rPr>
                <w:sz w:val="18"/>
                <w:szCs w:val="18"/>
              </w:rPr>
              <w:t>ndt</w:t>
            </w:r>
            <w:proofErr w:type="spellEnd"/>
            <w:r w:rsidRPr="00771035">
              <w:rPr>
                <w:sz w:val="18"/>
                <w:szCs w:val="18"/>
              </w:rPr>
              <w:t>/gfl118</w:t>
            </w:r>
          </w:p>
        </w:tc>
        <w:tc>
          <w:tcPr>
            <w:tcW w:w="226" w:type="pct"/>
            <w:tcBorders>
              <w:top w:val="single" w:sz="4" w:space="0" w:color="auto"/>
              <w:left w:val="single" w:sz="4" w:space="0" w:color="auto"/>
              <w:bottom w:val="single" w:sz="4" w:space="0" w:color="auto"/>
              <w:right w:val="single" w:sz="4" w:space="0" w:color="auto"/>
            </w:tcBorders>
          </w:tcPr>
          <w:p w14:paraId="30FD1990" w14:textId="5D368F35" w:rsidR="005B5B2F"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sidRPr="00771035">
              <w:rPr>
                <w:sz w:val="18"/>
                <w:szCs w:val="18"/>
              </w:rPr>
              <w:t>16554319</w:t>
            </w:r>
          </w:p>
        </w:tc>
        <w:tc>
          <w:tcPr>
            <w:tcW w:w="322" w:type="pct"/>
            <w:tcBorders>
              <w:top w:val="single" w:sz="4" w:space="0" w:color="auto"/>
              <w:left w:val="single" w:sz="4" w:space="0" w:color="auto"/>
              <w:bottom w:val="single" w:sz="4" w:space="0" w:color="auto"/>
              <w:right w:val="single" w:sz="4" w:space="0" w:color="auto"/>
            </w:tcBorders>
          </w:tcPr>
          <w:p w14:paraId="78CA797C" w14:textId="718C20E4" w:rsidR="005B5B2F" w:rsidRDefault="003355BA"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0AA37187" w14:textId="251F2D94"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odifiers</w:t>
            </w:r>
          </w:p>
        </w:tc>
        <w:tc>
          <w:tcPr>
            <w:tcW w:w="355" w:type="pct"/>
            <w:tcBorders>
              <w:top w:val="single" w:sz="4" w:space="0" w:color="auto"/>
              <w:left w:val="single" w:sz="4" w:space="0" w:color="auto"/>
              <w:bottom w:val="single" w:sz="4" w:space="0" w:color="auto"/>
              <w:right w:val="single" w:sz="4" w:space="0" w:color="auto"/>
            </w:tcBorders>
          </w:tcPr>
          <w:p w14:paraId="3B46F5AD" w14:textId="188299B0"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2C4BB914" w14:textId="19F75A28"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B = </w:t>
            </w:r>
            <w:r w:rsidRPr="00736E06">
              <w:rPr>
                <w:sz w:val="18"/>
                <w:szCs w:val="18"/>
              </w:rPr>
              <w:t>1.365</w:t>
            </w:r>
            <w:r>
              <w:rPr>
                <w:sz w:val="18"/>
                <w:szCs w:val="18"/>
              </w:rPr>
              <w:t>, SE =</w:t>
            </w:r>
            <w:r w:rsidRPr="00736E06">
              <w:rPr>
                <w:sz w:val="18"/>
                <w:szCs w:val="18"/>
              </w:rPr>
              <w:t xml:space="preserve"> 0.639</w:t>
            </w:r>
            <w:r>
              <w:rPr>
                <w:sz w:val="18"/>
                <w:szCs w:val="18"/>
              </w:rPr>
              <w:t xml:space="preserve">, </w:t>
            </w:r>
            <w:r>
              <w:rPr>
                <w:sz w:val="18"/>
                <w:szCs w:val="18"/>
                <w:lang w:val="el-GR"/>
              </w:rPr>
              <w:t xml:space="preserve">β = </w:t>
            </w:r>
            <w:r w:rsidRPr="00736E06">
              <w:rPr>
                <w:sz w:val="18"/>
                <w:szCs w:val="18"/>
              </w:rPr>
              <w:t>0.317</w:t>
            </w:r>
            <w:r>
              <w:rPr>
                <w:sz w:val="18"/>
                <w:szCs w:val="18"/>
                <w:lang w:val="el-GR"/>
              </w:rPr>
              <w:t xml:space="preserve">, </w:t>
            </w:r>
            <w:r>
              <w:rPr>
                <w:sz w:val="18"/>
                <w:szCs w:val="18"/>
              </w:rPr>
              <w:t>p</w:t>
            </w:r>
            <w:r>
              <w:rPr>
                <w:sz w:val="18"/>
                <w:szCs w:val="18"/>
                <w:lang w:val="el-GR"/>
              </w:rPr>
              <w:t xml:space="preserve"> =</w:t>
            </w:r>
            <w:r w:rsidRPr="00736E06">
              <w:rPr>
                <w:sz w:val="18"/>
                <w:szCs w:val="18"/>
              </w:rPr>
              <w:t xml:space="preserve"> 0.040</w:t>
            </w:r>
          </w:p>
        </w:tc>
        <w:tc>
          <w:tcPr>
            <w:tcW w:w="194" w:type="pct"/>
            <w:tcBorders>
              <w:top w:val="single" w:sz="4" w:space="0" w:color="auto"/>
              <w:left w:val="single" w:sz="4" w:space="0" w:color="auto"/>
              <w:bottom w:val="single" w:sz="4" w:space="0" w:color="auto"/>
              <w:right w:val="single" w:sz="4" w:space="0" w:color="auto"/>
            </w:tcBorders>
          </w:tcPr>
          <w:p w14:paraId="7007F5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3C4BBB0D" w14:textId="77777777" w:rsidR="005B5B2F" w:rsidRPr="00736E06"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annualized change of square root-transformed CAC</w:t>
            </w:r>
          </w:p>
          <w:p w14:paraId="7C6E9D61" w14:textId="4053B305"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score</w:t>
            </w:r>
          </w:p>
        </w:tc>
        <w:tc>
          <w:tcPr>
            <w:tcW w:w="258" w:type="pct"/>
            <w:tcBorders>
              <w:top w:val="single" w:sz="4" w:space="0" w:color="auto"/>
              <w:left w:val="single" w:sz="4" w:space="0" w:color="auto"/>
              <w:bottom w:val="single" w:sz="4" w:space="0" w:color="auto"/>
              <w:right w:val="single" w:sz="4" w:space="0" w:color="auto"/>
            </w:tcBorders>
          </w:tcPr>
          <w:p w14:paraId="3A988AA6"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90BD840" w14:textId="04D65D76"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2673CFD7" w14:textId="6B230F91" w:rsidR="005B5B2F"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40</w:t>
            </w:r>
          </w:p>
        </w:tc>
      </w:tr>
      <w:tr w:rsidR="005B5B2F" w:rsidRPr="0001000C" w14:paraId="5EDA3F91" w14:textId="77777777" w:rsidTr="00736E0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6F2C6D84"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7256F8"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3B7F1EDE"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16CFFC06" w14:textId="77777777" w:rsidR="005B5B2F" w:rsidRPr="003C4230"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44042FB2"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6FA69E5F" w14:textId="382456A4"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66169320" w14:textId="6985C05D"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ge (in male but not in female)</w:t>
            </w:r>
          </w:p>
        </w:tc>
        <w:tc>
          <w:tcPr>
            <w:tcW w:w="1837" w:type="pct"/>
            <w:tcBorders>
              <w:top w:val="single" w:sz="4" w:space="0" w:color="auto"/>
              <w:left w:val="single" w:sz="4" w:space="0" w:color="auto"/>
              <w:bottom w:val="single" w:sz="4" w:space="0" w:color="auto"/>
              <w:right w:val="single" w:sz="4" w:space="0" w:color="auto"/>
            </w:tcBorders>
          </w:tcPr>
          <w:p w14:paraId="0B173321" w14:textId="1E9396C9" w:rsidR="005B5B2F" w:rsidRPr="00F22CD5"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r w:rsidRPr="00736E06">
              <w:rPr>
                <w:sz w:val="18"/>
                <w:szCs w:val="18"/>
              </w:rPr>
              <w:t xml:space="preserve">R </w:t>
            </w:r>
            <w:r>
              <w:rPr>
                <w:sz w:val="18"/>
                <w:szCs w:val="18"/>
              </w:rPr>
              <w:t xml:space="preserve">= </w:t>
            </w:r>
            <w:r w:rsidRPr="00736E06">
              <w:rPr>
                <w:sz w:val="18"/>
                <w:szCs w:val="18"/>
              </w:rPr>
              <w:t xml:space="preserve">0.500, </w:t>
            </w:r>
            <w:r>
              <w:rPr>
                <w:sz w:val="18"/>
                <w:szCs w:val="18"/>
              </w:rPr>
              <w:t>p</w:t>
            </w:r>
            <w:r w:rsidRPr="00736E06">
              <w:rPr>
                <w:sz w:val="18"/>
                <w:szCs w:val="18"/>
              </w:rPr>
              <w:t xml:space="preserve"> </w:t>
            </w:r>
            <w:r>
              <w:rPr>
                <w:sz w:val="18"/>
                <w:szCs w:val="18"/>
              </w:rPr>
              <w:t xml:space="preserve">= </w:t>
            </w:r>
            <w:r w:rsidRPr="00736E06">
              <w:rPr>
                <w:sz w:val="18"/>
                <w:szCs w:val="18"/>
              </w:rPr>
              <w:t>0.009</w:t>
            </w:r>
            <w:r>
              <w:rPr>
                <w:sz w:val="18"/>
                <w:szCs w:val="18"/>
              </w:rPr>
              <w:t xml:space="preserve"> </w:t>
            </w:r>
          </w:p>
        </w:tc>
        <w:tc>
          <w:tcPr>
            <w:tcW w:w="194" w:type="pct"/>
            <w:tcBorders>
              <w:top w:val="single" w:sz="4" w:space="0" w:color="auto"/>
              <w:left w:val="single" w:sz="4" w:space="0" w:color="auto"/>
              <w:bottom w:val="single" w:sz="4" w:space="0" w:color="auto"/>
              <w:right w:val="single" w:sz="4" w:space="0" w:color="auto"/>
            </w:tcBorders>
          </w:tcPr>
          <w:p w14:paraId="1411402C"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4D7A0E3" w14:textId="32595E9A"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0F441A8E"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2BB7741"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2CDABEE6" w14:textId="77777777" w:rsidR="005B5B2F" w:rsidRDefault="005B5B2F"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5B5B2F" w:rsidRPr="0001000C" w14:paraId="3EB297F3"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C1AB371" w14:textId="77777777" w:rsidR="005B5B2F" w:rsidRDefault="005B5B2F"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762E82C"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78718598"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361F1F77" w14:textId="77777777" w:rsidR="005B5B2F" w:rsidRPr="003C4230"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6306ECD3"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BB83744"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052CF2AA"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286617C3" w14:textId="367057E1" w:rsidR="005B5B2F" w:rsidRPr="00F22CD5"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r w:rsidRPr="00736E06">
              <w:rPr>
                <w:sz w:val="18"/>
                <w:szCs w:val="18"/>
              </w:rPr>
              <w:t>Patient age positively correlated with the</w:t>
            </w:r>
            <w:r>
              <w:rPr>
                <w:sz w:val="18"/>
                <w:szCs w:val="18"/>
              </w:rPr>
              <w:t xml:space="preserve"> </w:t>
            </w:r>
            <w:r w:rsidRPr="00736E06">
              <w:rPr>
                <w:sz w:val="18"/>
                <w:szCs w:val="18"/>
              </w:rPr>
              <w:t>annualized change of square root-transformed CAC</w:t>
            </w:r>
            <w:r>
              <w:rPr>
                <w:sz w:val="18"/>
                <w:szCs w:val="18"/>
              </w:rPr>
              <w:t xml:space="preserve"> </w:t>
            </w:r>
            <w:r w:rsidRPr="00736E06">
              <w:rPr>
                <w:sz w:val="18"/>
                <w:szCs w:val="18"/>
              </w:rPr>
              <w:t xml:space="preserve">score in male patients (R </w:t>
            </w:r>
            <w:r>
              <w:rPr>
                <w:sz w:val="18"/>
                <w:szCs w:val="18"/>
              </w:rPr>
              <w:t>=</w:t>
            </w:r>
            <w:r w:rsidRPr="00736E06">
              <w:rPr>
                <w:sz w:val="18"/>
                <w:szCs w:val="18"/>
              </w:rPr>
              <w:t xml:space="preserve">0.500, P </w:t>
            </w:r>
            <w:r>
              <w:rPr>
                <w:sz w:val="18"/>
                <w:szCs w:val="18"/>
              </w:rPr>
              <w:t>=</w:t>
            </w:r>
            <w:r w:rsidRPr="00736E06">
              <w:rPr>
                <w:sz w:val="18"/>
                <w:szCs w:val="18"/>
              </w:rPr>
              <w:t>0.009) but not</w:t>
            </w:r>
            <w:r>
              <w:rPr>
                <w:sz w:val="18"/>
                <w:szCs w:val="18"/>
              </w:rPr>
              <w:t xml:space="preserve"> </w:t>
            </w:r>
            <w:r w:rsidRPr="00736E06">
              <w:rPr>
                <w:sz w:val="18"/>
                <w:szCs w:val="18"/>
              </w:rPr>
              <w:t>in female patients.</w:t>
            </w:r>
          </w:p>
        </w:tc>
        <w:tc>
          <w:tcPr>
            <w:tcW w:w="194" w:type="pct"/>
            <w:tcBorders>
              <w:top w:val="single" w:sz="4" w:space="0" w:color="auto"/>
              <w:left w:val="single" w:sz="4" w:space="0" w:color="auto"/>
              <w:bottom w:val="single" w:sz="4" w:space="0" w:color="auto"/>
              <w:right w:val="single" w:sz="4" w:space="0" w:color="auto"/>
            </w:tcBorders>
          </w:tcPr>
          <w:p w14:paraId="6FAA499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72D4FC37"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6FDCC130"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2EC4E5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3E863BD8" w14:textId="77777777" w:rsidR="005B5B2F" w:rsidRDefault="005B5B2F" w:rsidP="005B5B2F">
            <w:pPr>
              <w:cnfStyle w:val="000000000000" w:firstRow="0" w:lastRow="0" w:firstColumn="0" w:lastColumn="0" w:oddVBand="0" w:evenVBand="0" w:oddHBand="0" w:evenHBand="0" w:firstRowFirstColumn="0" w:firstRowLastColumn="0" w:lastRowFirstColumn="0" w:lastRowLastColumn="0"/>
              <w:rPr>
                <w:sz w:val="18"/>
                <w:szCs w:val="18"/>
              </w:rPr>
            </w:pPr>
          </w:p>
        </w:tc>
      </w:tr>
      <w:tr w:rsidR="00771035" w:rsidRPr="0001000C" w14:paraId="24F55075"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716E4B1" w14:textId="574D7121" w:rsidR="00771035" w:rsidRDefault="00771035" w:rsidP="005B5B2F">
            <w:pPr>
              <w:rPr>
                <w:sz w:val="18"/>
                <w:szCs w:val="18"/>
              </w:rPr>
            </w:pPr>
            <w:r>
              <w:rPr>
                <w:sz w:val="18"/>
                <w:szCs w:val="18"/>
              </w:rPr>
              <w:fldChar w:fldCharType="begin" w:fldLock="1"/>
            </w:r>
            <w:r>
              <w:rPr>
                <w:sz w:val="18"/>
                <w:szCs w:val="18"/>
              </w:rPr>
              <w:instrText>ADDIN CSL_CITATION {"citationItems":[{"id":"ITEM-1","itemData":{"DOI":"10.1016/j.atherosclerosis.2007.03.047","abstract":"Increased aortic stiffness, as measured by pulse wave velocity (PWV) and\naugmentation index (Aix), and vascular calcification have been\nassociated with an unfavourable cardiovascular outcome in hemodialysis\npatients. However, the majority of data have been published in white\npatients and epidemiological data are discordant on the fate of patients\nof different races. In this cross sectional study we measured PWV and\nAix by applanation tonometry and coronary artery and thoracic aorta\ncalcium score (CAC and AoC) by electron beam tomography (EBT) in 81\nBlacks and 61 Whites on maintenance hemodialysis. Vascular stiffness\nmeasurements and EBT scans were performed within a week of each other.\nThere was no difference between races in age, systolic blood pressure or\ngender distribution. Blacks had a more frequent history of hypertension\n(100% versus 89%; P = 0.002), lower prevalence of dyslipidemia (30%\nversus 66%; P &lt; 0.001), higher PTH levels (geometric mean 607 pg/ml\nversus 245 pg/ml; P = 0.039), received calcium based phosphate binders\nless frequently (37% versus 60%, P = 0.007) and calcium antagonists\nmore frequently than Whites (54% versus 28%; P = 0.003). Nonetheless,\nthe unadjusted and risk adjusted PWV and Aix, as well as CAC and AoC\nwere not statistically different between races. In this dialysis cohort\nthere was no difference in markers of vasculopathy between black and\nwhite patients despite differences in baseline clinical characteristics.\nEpidemiological data from the general population indicate that Blacks\nhave lower calcium scores and stiffer vessels than Whites. Some studies\nin the renal populations suggest a better and others a similar survival\nof Blacks and Whites on hemodialysis. Our findings raise the important\nquestion of the prognostic significance of markers of vasculopathy in\npatients of different races and with different risk profiles. (C) 2007\nElsevier Ireland Ltd. All rights reserved.","author":[{"dropping-particle":"","family":"Bellasi","given":"A","non-dropping-particle":"","parse-names":false,"suffix":""},{"dropping-particle":"","family":"Veledar","given":"E","non-dropping-particle":"","parse-names":false,"suffix":""},{"dropping-particle":"","family":"Ferramosca","given":"E","non-dropping-particle":"","parse-names":false,"suffix":""},{"dropping-particle":"","family":"Ratti","given":"C","non-dropping-particle":"","parse-names":false,"suffix":""},{"dropping-particle":"","family":"Block","given":"G","non-dropping-particle":"","parse-names":false,"suffix":""},{"dropping-particle":"","family":"Raggi","given":"P","non-dropping-particle":"","parse-names":false,"suffix":""},{"dropping-particle":"","family":"A.","given":"Bellasi","non-dropping-particle":"","parse-names":false,"suffix":""},{"dropping-particle":"","family":"E.","given":"Veledar","non-dropping-particle":"","parse-names":false,"suffix":""},{"dropping-particle":"","family":"E.","given":"Ferramosca","non-dropping-particle":"","parse-names":false,"suffix":""},{"dropping-particle":"","family":"C.","given":"Ratti","non-dropping-particle":"","parse-names":false,"suffix":""},{"dropping-particle":"","family":"G.","given":"Block","non-dropping-particle":"","parse-names":false,"suffix":""},{"dropping-particle":"","family":"P.","given":"Raggi","non-dropping-particle":"","parse-names":false,"suffix":""}],"container-title":"Atherosclerosis","id":"ITEM-1","issue":"1","issued":{"date-parts":[["2008"]]},"page":"242-249","publisher-place":"P. Raggi, Division of Cardiology, Emory University School of Medicine, Atlanta, GA, United States","title":"Markers of vascular disease do not differ in black and white hemodialysis patients despite a different risk profile","type":"article-journal","volume":"197"},"uris":["http://www.mendeley.com/documents/?uuid=2c2616c2-61f2-3307-b9f4-b16f5e313d90"]}],"mendeley":{"formattedCitation":"(81)","plainTextFormattedCitation":"(81)","previouslyFormattedCitation":"(81)"},"properties":{"noteIndex":0},"schema":"https://github.com/citation-style-language/schema/raw/master/csl-citation.json"}</w:instrText>
            </w:r>
            <w:r>
              <w:rPr>
                <w:sz w:val="18"/>
                <w:szCs w:val="18"/>
              </w:rPr>
              <w:fldChar w:fldCharType="separate"/>
            </w:r>
            <w:r w:rsidRPr="00771035">
              <w:rPr>
                <w:b w:val="0"/>
                <w:noProof/>
                <w:sz w:val="18"/>
                <w:szCs w:val="18"/>
              </w:rPr>
              <w:t>(81)</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24503D5C" w14:textId="5EC6BB0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008</w:t>
            </w:r>
          </w:p>
        </w:tc>
        <w:tc>
          <w:tcPr>
            <w:tcW w:w="161" w:type="pct"/>
            <w:tcBorders>
              <w:top w:val="single" w:sz="4" w:space="0" w:color="auto"/>
              <w:left w:val="single" w:sz="4" w:space="0" w:color="auto"/>
              <w:bottom w:val="single" w:sz="4" w:space="0" w:color="auto"/>
              <w:right w:val="single" w:sz="4" w:space="0" w:color="auto"/>
            </w:tcBorders>
          </w:tcPr>
          <w:p w14:paraId="354EAAD8" w14:textId="3EB91B65"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t>10.1016/j.atheroscle</w:t>
            </w:r>
            <w:r w:rsidRPr="00771035">
              <w:rPr>
                <w:sz w:val="18"/>
                <w:szCs w:val="18"/>
              </w:rPr>
              <w:lastRenderedPageBreak/>
              <w:t>rosis.2007.03.047</w:t>
            </w:r>
          </w:p>
        </w:tc>
        <w:tc>
          <w:tcPr>
            <w:tcW w:w="226" w:type="pct"/>
            <w:tcBorders>
              <w:top w:val="single" w:sz="4" w:space="0" w:color="auto"/>
              <w:left w:val="single" w:sz="4" w:space="0" w:color="auto"/>
              <w:bottom w:val="single" w:sz="4" w:space="0" w:color="auto"/>
              <w:right w:val="single" w:sz="4" w:space="0" w:color="auto"/>
            </w:tcBorders>
          </w:tcPr>
          <w:p w14:paraId="25FCF1B1" w14:textId="294C6AB2"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sidRPr="00771035">
              <w:rPr>
                <w:sz w:val="18"/>
                <w:szCs w:val="18"/>
              </w:rPr>
              <w:lastRenderedPageBreak/>
              <w:t>17524408</w:t>
            </w:r>
          </w:p>
        </w:tc>
        <w:tc>
          <w:tcPr>
            <w:tcW w:w="322" w:type="pct"/>
            <w:tcBorders>
              <w:top w:val="single" w:sz="4" w:space="0" w:color="auto"/>
              <w:left w:val="single" w:sz="4" w:space="0" w:color="auto"/>
              <w:bottom w:val="single" w:sz="4" w:space="0" w:color="auto"/>
              <w:right w:val="single" w:sz="4" w:space="0" w:color="auto"/>
            </w:tcBorders>
          </w:tcPr>
          <w:p w14:paraId="73D0E93E" w14:textId="702B021C"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USA</w:t>
            </w:r>
          </w:p>
        </w:tc>
        <w:tc>
          <w:tcPr>
            <w:tcW w:w="354" w:type="pct"/>
            <w:tcBorders>
              <w:top w:val="single" w:sz="4" w:space="0" w:color="auto"/>
              <w:left w:val="single" w:sz="4" w:space="0" w:color="auto"/>
              <w:bottom w:val="single" w:sz="4" w:space="0" w:color="auto"/>
              <w:right w:val="single" w:sz="4" w:space="0" w:color="auto"/>
            </w:tcBorders>
          </w:tcPr>
          <w:p w14:paraId="3090D67A" w14:textId="18EB6E45"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causes</w:t>
            </w:r>
          </w:p>
        </w:tc>
        <w:tc>
          <w:tcPr>
            <w:tcW w:w="355" w:type="pct"/>
            <w:tcBorders>
              <w:top w:val="single" w:sz="4" w:space="0" w:color="auto"/>
              <w:left w:val="single" w:sz="4" w:space="0" w:color="auto"/>
              <w:bottom w:val="single" w:sz="4" w:space="0" w:color="auto"/>
              <w:right w:val="single" w:sz="4" w:space="0" w:color="auto"/>
            </w:tcBorders>
          </w:tcPr>
          <w:p w14:paraId="3F80CFFA" w14:textId="1A7BAF7E"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Male gender</w:t>
            </w:r>
          </w:p>
        </w:tc>
        <w:tc>
          <w:tcPr>
            <w:tcW w:w="1837" w:type="pct"/>
            <w:tcBorders>
              <w:top w:val="single" w:sz="4" w:space="0" w:color="auto"/>
              <w:left w:val="single" w:sz="4" w:space="0" w:color="auto"/>
              <w:bottom w:val="single" w:sz="4" w:space="0" w:color="auto"/>
              <w:right w:val="single" w:sz="4" w:space="0" w:color="auto"/>
            </w:tcBorders>
          </w:tcPr>
          <w:p w14:paraId="4BB77280" w14:textId="1DE84BD3" w:rsidR="00771035" w:rsidRPr="00736E06"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Estimate = </w:t>
            </w:r>
            <w:r w:rsidRPr="00771035">
              <w:rPr>
                <w:sz w:val="18"/>
                <w:szCs w:val="18"/>
              </w:rPr>
              <w:t>735.82</w:t>
            </w:r>
            <w:r>
              <w:rPr>
                <w:sz w:val="18"/>
                <w:szCs w:val="18"/>
              </w:rPr>
              <w:t xml:space="preserve">, p = </w:t>
            </w:r>
            <w:r w:rsidRPr="00771035">
              <w:rPr>
                <w:sz w:val="18"/>
                <w:szCs w:val="18"/>
              </w:rPr>
              <w:t>0.0366</w:t>
            </w:r>
          </w:p>
        </w:tc>
        <w:tc>
          <w:tcPr>
            <w:tcW w:w="194" w:type="pct"/>
            <w:tcBorders>
              <w:top w:val="single" w:sz="4" w:space="0" w:color="auto"/>
              <w:left w:val="single" w:sz="4" w:space="0" w:color="auto"/>
              <w:bottom w:val="single" w:sz="4" w:space="0" w:color="auto"/>
              <w:right w:val="single" w:sz="4" w:space="0" w:color="auto"/>
            </w:tcBorders>
          </w:tcPr>
          <w:p w14:paraId="57B079AE"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2838F89B" w14:textId="2E6414DF"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 xml:space="preserve">CACS </w:t>
            </w:r>
            <w:r w:rsidRPr="00771035">
              <w:rPr>
                <w:sz w:val="18"/>
                <w:szCs w:val="18"/>
              </w:rPr>
              <w:t>(R-square 0.37)</w:t>
            </w:r>
          </w:p>
        </w:tc>
        <w:tc>
          <w:tcPr>
            <w:tcW w:w="258" w:type="pct"/>
            <w:tcBorders>
              <w:top w:val="single" w:sz="4" w:space="0" w:color="auto"/>
              <w:left w:val="single" w:sz="4" w:space="0" w:color="auto"/>
              <w:bottom w:val="single" w:sz="4" w:space="0" w:color="auto"/>
              <w:right w:val="single" w:sz="4" w:space="0" w:color="auto"/>
            </w:tcBorders>
          </w:tcPr>
          <w:p w14:paraId="2CA61778"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7ADF232B" w14:textId="492ED2C6"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5D</w:t>
            </w:r>
          </w:p>
        </w:tc>
        <w:tc>
          <w:tcPr>
            <w:tcW w:w="229" w:type="pct"/>
            <w:tcBorders>
              <w:top w:val="single" w:sz="4" w:space="0" w:color="auto"/>
              <w:left w:val="single" w:sz="4" w:space="0" w:color="auto"/>
              <w:bottom w:val="single" w:sz="4" w:space="0" w:color="auto"/>
            </w:tcBorders>
          </w:tcPr>
          <w:p w14:paraId="5D551AE3" w14:textId="7F0FDF88"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142</w:t>
            </w:r>
          </w:p>
        </w:tc>
      </w:tr>
      <w:tr w:rsidR="00771035" w:rsidRPr="0001000C" w14:paraId="580E8238" w14:textId="77777777" w:rsidTr="00771035">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5F87AA06" w14:textId="324D393F" w:rsidR="00771035" w:rsidRDefault="007356EE" w:rsidP="005B5B2F">
            <w:pPr>
              <w:rPr>
                <w:sz w:val="18"/>
                <w:szCs w:val="18"/>
              </w:rPr>
            </w:pPr>
            <w:r>
              <w:rPr>
                <w:sz w:val="18"/>
                <w:szCs w:val="18"/>
              </w:rPr>
              <w:fldChar w:fldCharType="begin" w:fldLock="1"/>
            </w:r>
            <w:r>
              <w:rPr>
                <w:sz w:val="18"/>
                <w:szCs w:val="18"/>
              </w:rPr>
              <w:instrText>ADDIN CSL_CITATION {"citationItems":[{"id":"ITEM-1","itemData":{"DOI":"10.1016/j.atherosclerosis.2011.11.028","abstract":"Background/aims: The aim of this study was to determine the prevalence\nof vitamin D deficiency in hemodialysis (HD) patients and the\nrelationship between seasonal variations in vitamin D levels and\nvascular calcification.\nMethods: As a prospective observational study, we analyzed 289 HD\npatients. We have assessed serum 25-hydroxyvitamin D (25D) levels at the\nend of the summer (September) and winter (March) and analyzed the data\nto reveal the association of serum 25D level with vascular calcification\nscores (VCS) at the end of the summer, when vitamin D levels were found\nto peak. Plan X-ray images of lateral lumbar spine from all subjects\nwere studied for calculation of semiquantitative VCS as described by\nKauppila.\nResults: The prevalence of 25D deficiency was 86.2% at the end of the\nsummer and increased to 96.2% at the end of the winter. Female gender\nand diabetes were associated with vitamin D deficiency. According to\nunivariate analysis, 25D levels were inversely related to vascular\ncalcification. However, after correcting for confounding factors, this\nrelationship lost statistical significance. Multivariate analysis showed\nthat age, systolic blood pressure, and LDL-cholesterol levels were\ndirectly associated with a higher VCS.\nConclusion: Vitamin D deficiency was highly prevalent in HD patients\nwith marked seasonal variation. However, low 25D levels could not be\nidentified as an independent predictor of vascular calcification in\nthese patients. (C) 2011 Elsevier Ireland Ltd. All rights reserved.","author":[{"dropping-particle":"","family":"Chang","given":"Jae Hyun","non-dropping-particle":"","parse-names":false,"suffix":""},{"dropping-particle":"","family":"Ro","given":"Han","non-dropping-particle":"","parse-names":false,"suffix":""},{"dropping-particle":"","family":"Kim","given":"Sejoong","non-dropping-particle":"","parse-names":false,"suffix":""},{"dropping-particle":"","family":"Lee","given":"Hyun Hee","non-dropping-particle":"","parse-names":false,"suffix":""},{"dropping-particle":"","family":"Chung","given":"Wookyung","non-dropping-particle":"","parse-names":false,"suffix":""},{"dropping-particle":"","family":"Jung","given":"Ji Yong","non-dropping-particle":"","parse-names":false,"suffix":""}],"container-title":"ATHEROSCLEROSIS","id":"ITEM-1","issue":"2","issued":{"date-parts":[["2012"]]},"page":"563-568","title":"Study on the relationship between serum 25-hydroxyvitamin D levels and vascular calcification in hemodialysis patients with consideration of seasonal variation in vitamin D levels","type":"article-journal","volume":"220"},"uris":["http://www.mendeley.com/documents/?uuid=c8e53870-474d-310b-8c03-811d129b106b"]}],"mendeley":{"formattedCitation":"(82)","plainTextFormattedCitation":"(82)"},"properties":{"noteIndex":0},"schema":"https://github.com/citation-style-language/schema/raw/master/csl-citation.json"}</w:instrText>
            </w:r>
            <w:r>
              <w:rPr>
                <w:sz w:val="18"/>
                <w:szCs w:val="18"/>
              </w:rPr>
              <w:fldChar w:fldCharType="separate"/>
            </w:r>
            <w:r w:rsidRPr="007356EE">
              <w:rPr>
                <w:b w:val="0"/>
                <w:noProof/>
                <w:sz w:val="18"/>
                <w:szCs w:val="18"/>
              </w:rPr>
              <w:t>(82)</w:t>
            </w:r>
            <w:r>
              <w:rPr>
                <w:sz w:val="18"/>
                <w:szCs w:val="18"/>
              </w:rPr>
              <w:fldChar w:fldCharType="end"/>
            </w:r>
          </w:p>
        </w:tc>
        <w:tc>
          <w:tcPr>
            <w:tcW w:w="226" w:type="pct"/>
            <w:tcBorders>
              <w:top w:val="single" w:sz="4" w:space="0" w:color="auto"/>
              <w:left w:val="single" w:sz="4" w:space="0" w:color="auto"/>
              <w:bottom w:val="single" w:sz="4" w:space="0" w:color="auto"/>
              <w:right w:val="single" w:sz="4" w:space="0" w:color="auto"/>
            </w:tcBorders>
          </w:tcPr>
          <w:p w14:paraId="72928F81" w14:textId="63701CBD"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012</w:t>
            </w:r>
          </w:p>
        </w:tc>
        <w:tc>
          <w:tcPr>
            <w:tcW w:w="161" w:type="pct"/>
            <w:tcBorders>
              <w:top w:val="single" w:sz="4" w:space="0" w:color="auto"/>
              <w:left w:val="single" w:sz="4" w:space="0" w:color="auto"/>
              <w:bottom w:val="single" w:sz="4" w:space="0" w:color="auto"/>
              <w:right w:val="single" w:sz="4" w:space="0" w:color="auto"/>
            </w:tcBorders>
          </w:tcPr>
          <w:p w14:paraId="7B983435" w14:textId="5C16EE73"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10.1016/j.atherosclerosis.2011.11.028</w:t>
            </w:r>
          </w:p>
        </w:tc>
        <w:tc>
          <w:tcPr>
            <w:tcW w:w="226" w:type="pct"/>
            <w:tcBorders>
              <w:top w:val="single" w:sz="4" w:space="0" w:color="auto"/>
              <w:left w:val="single" w:sz="4" w:space="0" w:color="auto"/>
              <w:bottom w:val="single" w:sz="4" w:space="0" w:color="auto"/>
              <w:right w:val="single" w:sz="4" w:space="0" w:color="auto"/>
            </w:tcBorders>
          </w:tcPr>
          <w:p w14:paraId="1917C846" w14:textId="4656AE0E" w:rsidR="00771035" w:rsidRPr="003C4230" w:rsidRDefault="00675E56" w:rsidP="005B5B2F">
            <w:pPr>
              <w:cnfStyle w:val="000000000000" w:firstRow="0" w:lastRow="0" w:firstColumn="0" w:lastColumn="0" w:oddVBand="0" w:evenVBand="0" w:oddHBand="0" w:evenHBand="0" w:firstRowFirstColumn="0" w:firstRowLastColumn="0" w:lastRowFirstColumn="0" w:lastRowLastColumn="0"/>
              <w:rPr>
                <w:sz w:val="18"/>
                <w:szCs w:val="18"/>
              </w:rPr>
            </w:pPr>
            <w:r w:rsidRPr="00675E56">
              <w:rPr>
                <w:sz w:val="18"/>
                <w:szCs w:val="18"/>
              </w:rPr>
              <w:t>22169112</w:t>
            </w:r>
          </w:p>
        </w:tc>
        <w:tc>
          <w:tcPr>
            <w:tcW w:w="322" w:type="pct"/>
            <w:tcBorders>
              <w:top w:val="single" w:sz="4" w:space="0" w:color="auto"/>
              <w:left w:val="single" w:sz="4" w:space="0" w:color="auto"/>
              <w:bottom w:val="single" w:sz="4" w:space="0" w:color="auto"/>
              <w:right w:val="single" w:sz="4" w:space="0" w:color="auto"/>
            </w:tcBorders>
          </w:tcPr>
          <w:p w14:paraId="406AD203" w14:textId="773CA174"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Republic of Korea</w:t>
            </w:r>
          </w:p>
        </w:tc>
        <w:tc>
          <w:tcPr>
            <w:tcW w:w="354" w:type="pct"/>
            <w:tcBorders>
              <w:top w:val="single" w:sz="4" w:space="0" w:color="auto"/>
              <w:left w:val="single" w:sz="4" w:space="0" w:color="auto"/>
              <w:bottom w:val="single" w:sz="4" w:space="0" w:color="auto"/>
              <w:right w:val="single" w:sz="4" w:space="0" w:color="auto"/>
            </w:tcBorders>
          </w:tcPr>
          <w:p w14:paraId="5D0799DA" w14:textId="67E49EAA"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07A61518" w14:textId="1E534099"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Female gender</w:t>
            </w:r>
          </w:p>
        </w:tc>
        <w:tc>
          <w:tcPr>
            <w:tcW w:w="1837" w:type="pct"/>
            <w:tcBorders>
              <w:top w:val="single" w:sz="4" w:space="0" w:color="auto"/>
              <w:left w:val="single" w:sz="4" w:space="0" w:color="auto"/>
              <w:bottom w:val="single" w:sz="4" w:space="0" w:color="auto"/>
              <w:right w:val="single" w:sz="4" w:space="0" w:color="auto"/>
            </w:tcBorders>
          </w:tcPr>
          <w:p w14:paraId="0983E57B" w14:textId="562BB925" w:rsidR="00771035" w:rsidRPr="00736E06"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OR </w:t>
            </w:r>
            <w:r w:rsidRPr="007356EE">
              <w:rPr>
                <w:sz w:val="18"/>
                <w:szCs w:val="18"/>
              </w:rPr>
              <w:t xml:space="preserve">3.892 </w:t>
            </w:r>
            <w:r>
              <w:rPr>
                <w:sz w:val="18"/>
                <w:szCs w:val="18"/>
              </w:rPr>
              <w:t>(</w:t>
            </w:r>
            <w:r w:rsidRPr="007356EE">
              <w:rPr>
                <w:sz w:val="18"/>
                <w:szCs w:val="18"/>
              </w:rPr>
              <w:t>1.678–9.025</w:t>
            </w:r>
            <w:r>
              <w:rPr>
                <w:sz w:val="18"/>
                <w:szCs w:val="18"/>
              </w:rPr>
              <w:t>)</w:t>
            </w:r>
          </w:p>
        </w:tc>
        <w:tc>
          <w:tcPr>
            <w:tcW w:w="194" w:type="pct"/>
            <w:tcBorders>
              <w:top w:val="single" w:sz="4" w:space="0" w:color="auto"/>
              <w:left w:val="single" w:sz="4" w:space="0" w:color="auto"/>
              <w:bottom w:val="single" w:sz="4" w:space="0" w:color="auto"/>
              <w:right w:val="single" w:sz="4" w:space="0" w:color="auto"/>
            </w:tcBorders>
          </w:tcPr>
          <w:p w14:paraId="24075629" w14:textId="6D1A0B49" w:rsidR="00771035" w:rsidRDefault="00A57111"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w:t>
            </w:r>
          </w:p>
        </w:tc>
        <w:tc>
          <w:tcPr>
            <w:tcW w:w="419" w:type="pct"/>
            <w:tcBorders>
              <w:top w:val="single" w:sz="4" w:space="0" w:color="auto"/>
              <w:left w:val="single" w:sz="4" w:space="0" w:color="auto"/>
              <w:bottom w:val="single" w:sz="4" w:space="0" w:color="auto"/>
              <w:right w:val="single" w:sz="4" w:space="0" w:color="auto"/>
            </w:tcBorders>
          </w:tcPr>
          <w:p w14:paraId="48811865" w14:textId="764ED428" w:rsidR="00771035" w:rsidRDefault="007356EE"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 xml:space="preserve">Vitamin D </w:t>
            </w:r>
            <w:r w:rsidR="00BF5FF7">
              <w:rPr>
                <w:sz w:val="18"/>
                <w:szCs w:val="18"/>
              </w:rPr>
              <w:t>(</w:t>
            </w:r>
            <w:r w:rsidR="00BF5FF7" w:rsidRPr="007356EE">
              <w:rPr>
                <w:sz w:val="18"/>
                <w:szCs w:val="18"/>
              </w:rPr>
              <w:t>25D</w:t>
            </w:r>
            <w:r w:rsidR="00BF5FF7">
              <w:rPr>
                <w:sz w:val="18"/>
                <w:szCs w:val="18"/>
              </w:rPr>
              <w:t xml:space="preserve">) </w:t>
            </w:r>
            <w:r>
              <w:rPr>
                <w:sz w:val="18"/>
                <w:szCs w:val="18"/>
              </w:rPr>
              <w:t>deficiency</w:t>
            </w:r>
          </w:p>
        </w:tc>
        <w:tc>
          <w:tcPr>
            <w:tcW w:w="258" w:type="pct"/>
            <w:tcBorders>
              <w:top w:val="single" w:sz="4" w:space="0" w:color="auto"/>
              <w:left w:val="single" w:sz="4" w:space="0" w:color="auto"/>
              <w:bottom w:val="single" w:sz="4" w:space="0" w:color="auto"/>
              <w:right w:val="single" w:sz="4" w:space="0" w:color="auto"/>
            </w:tcBorders>
          </w:tcPr>
          <w:p w14:paraId="1B91A8B2"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3E016B83" w14:textId="5E8FA6B8"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5D (HD)</w:t>
            </w:r>
          </w:p>
        </w:tc>
        <w:tc>
          <w:tcPr>
            <w:tcW w:w="229" w:type="pct"/>
            <w:tcBorders>
              <w:top w:val="single" w:sz="4" w:space="0" w:color="auto"/>
              <w:left w:val="single" w:sz="4" w:space="0" w:color="auto"/>
              <w:bottom w:val="single" w:sz="4" w:space="0" w:color="auto"/>
            </w:tcBorders>
          </w:tcPr>
          <w:p w14:paraId="578658EE" w14:textId="5AC9210E" w:rsidR="00771035" w:rsidRDefault="00BF5FF7" w:rsidP="005B5B2F">
            <w:pPr>
              <w:cnfStyle w:val="000000000000" w:firstRow="0" w:lastRow="0" w:firstColumn="0" w:lastColumn="0" w:oddVBand="0" w:evenVBand="0" w:oddHBand="0" w:evenHBand="0" w:firstRowFirstColumn="0" w:firstRowLastColumn="0" w:lastRowFirstColumn="0" w:lastRowLastColumn="0"/>
              <w:rPr>
                <w:sz w:val="18"/>
                <w:szCs w:val="18"/>
              </w:rPr>
            </w:pPr>
            <w:r>
              <w:rPr>
                <w:sz w:val="18"/>
                <w:szCs w:val="18"/>
              </w:rPr>
              <w:t>289</w:t>
            </w:r>
          </w:p>
        </w:tc>
      </w:tr>
      <w:tr w:rsidR="00771035" w:rsidRPr="0001000C" w14:paraId="1BFDE586" w14:textId="77777777" w:rsidTr="0077103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7CAC4AF0"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78C3D664"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C04A840"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9B764B6" w14:textId="77777777" w:rsidR="00771035" w:rsidRPr="003C4230"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7B9F5C3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2BA118AC" w14:textId="02BC1A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Associates</w:t>
            </w:r>
          </w:p>
        </w:tc>
        <w:tc>
          <w:tcPr>
            <w:tcW w:w="355" w:type="pct"/>
            <w:tcBorders>
              <w:top w:val="single" w:sz="4" w:space="0" w:color="auto"/>
              <w:left w:val="single" w:sz="4" w:space="0" w:color="auto"/>
              <w:bottom w:val="single" w:sz="4" w:space="0" w:color="auto"/>
              <w:right w:val="single" w:sz="4" w:space="0" w:color="auto"/>
            </w:tcBorders>
          </w:tcPr>
          <w:p w14:paraId="5E3C59F8" w14:textId="18B45C2D"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25D level</w:t>
            </w:r>
          </w:p>
        </w:tc>
        <w:tc>
          <w:tcPr>
            <w:tcW w:w="1837" w:type="pct"/>
            <w:tcBorders>
              <w:top w:val="single" w:sz="4" w:space="0" w:color="auto"/>
              <w:left w:val="single" w:sz="4" w:space="0" w:color="auto"/>
              <w:bottom w:val="single" w:sz="4" w:space="0" w:color="auto"/>
              <w:right w:val="single" w:sz="4" w:space="0" w:color="auto"/>
            </w:tcBorders>
          </w:tcPr>
          <w:p w14:paraId="4C5476FB" w14:textId="37B8BC2B" w:rsidR="00771035" w:rsidRPr="00736E06"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sidRPr="00BF5FF7">
              <w:rPr>
                <w:sz w:val="18"/>
                <w:szCs w:val="18"/>
              </w:rPr>
              <w:t>r = −0.170, P = 0.004</w:t>
            </w:r>
          </w:p>
        </w:tc>
        <w:tc>
          <w:tcPr>
            <w:tcW w:w="194" w:type="pct"/>
            <w:tcBorders>
              <w:top w:val="single" w:sz="4" w:space="0" w:color="auto"/>
              <w:left w:val="single" w:sz="4" w:space="0" w:color="auto"/>
              <w:bottom w:val="single" w:sz="4" w:space="0" w:color="auto"/>
              <w:right w:val="single" w:sz="4" w:space="0" w:color="auto"/>
            </w:tcBorders>
          </w:tcPr>
          <w:p w14:paraId="5F6546A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4B53B1AF" w14:textId="796E494C" w:rsidR="00771035" w:rsidRDefault="00BF5FF7" w:rsidP="005B5B2F">
            <w:pPr>
              <w:cnfStyle w:val="000000100000" w:firstRow="0" w:lastRow="0" w:firstColumn="0" w:lastColumn="0" w:oddVBand="0" w:evenVBand="0" w:oddHBand="1" w:evenHBand="0" w:firstRowFirstColumn="0" w:firstRowLastColumn="0" w:lastRowFirstColumn="0" w:lastRowLastColumn="0"/>
              <w:rPr>
                <w:sz w:val="18"/>
                <w:szCs w:val="18"/>
              </w:rPr>
            </w:pPr>
            <w:r>
              <w:rPr>
                <w:sz w:val="18"/>
                <w:szCs w:val="18"/>
              </w:rPr>
              <w:t>Vascular calcification score (</w:t>
            </w:r>
            <w:r w:rsidRPr="00BF5FF7">
              <w:rPr>
                <w:sz w:val="18"/>
                <w:szCs w:val="18"/>
              </w:rPr>
              <w:t>Kauppila index</w:t>
            </w:r>
            <w:r>
              <w:rPr>
                <w:sz w:val="18"/>
                <w:szCs w:val="18"/>
              </w:rPr>
              <w:t>)</w:t>
            </w:r>
          </w:p>
        </w:tc>
        <w:tc>
          <w:tcPr>
            <w:tcW w:w="258" w:type="pct"/>
            <w:tcBorders>
              <w:top w:val="single" w:sz="4" w:space="0" w:color="auto"/>
              <w:left w:val="single" w:sz="4" w:space="0" w:color="auto"/>
              <w:bottom w:val="single" w:sz="4" w:space="0" w:color="auto"/>
              <w:right w:val="single" w:sz="4" w:space="0" w:color="auto"/>
            </w:tcBorders>
          </w:tcPr>
          <w:p w14:paraId="64D45193"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404A6DC9"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02629BC1" w14:textId="77777777" w:rsidR="00771035" w:rsidRDefault="00771035" w:rsidP="005B5B2F">
            <w:pPr>
              <w:cnfStyle w:val="000000100000" w:firstRow="0" w:lastRow="0" w:firstColumn="0" w:lastColumn="0" w:oddVBand="0" w:evenVBand="0" w:oddHBand="1" w:evenHBand="0" w:firstRowFirstColumn="0" w:firstRowLastColumn="0" w:lastRowFirstColumn="0" w:lastRowLastColumn="0"/>
              <w:rPr>
                <w:sz w:val="18"/>
                <w:szCs w:val="18"/>
              </w:rPr>
            </w:pPr>
          </w:p>
        </w:tc>
      </w:tr>
      <w:tr w:rsidR="00771035" w:rsidRPr="0001000C" w14:paraId="21A97698" w14:textId="77777777" w:rsidTr="005D6970">
        <w:tc>
          <w:tcPr>
            <w:cnfStyle w:val="001000000000" w:firstRow="0" w:lastRow="0" w:firstColumn="1" w:lastColumn="0" w:oddVBand="0" w:evenVBand="0" w:oddHBand="0" w:evenHBand="0" w:firstRowFirstColumn="0" w:firstRowLastColumn="0" w:lastRowFirstColumn="0" w:lastRowLastColumn="0"/>
            <w:tcW w:w="193" w:type="pct"/>
            <w:tcBorders>
              <w:top w:val="single" w:sz="4" w:space="0" w:color="auto"/>
              <w:bottom w:val="single" w:sz="4" w:space="0" w:color="auto"/>
              <w:right w:val="single" w:sz="4" w:space="0" w:color="auto"/>
            </w:tcBorders>
          </w:tcPr>
          <w:p w14:paraId="341E69F3" w14:textId="77777777" w:rsidR="00771035" w:rsidRDefault="00771035" w:rsidP="005B5B2F">
            <w:pPr>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0DD3598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61" w:type="pct"/>
            <w:tcBorders>
              <w:top w:val="single" w:sz="4" w:space="0" w:color="auto"/>
              <w:left w:val="single" w:sz="4" w:space="0" w:color="auto"/>
              <w:bottom w:val="single" w:sz="4" w:space="0" w:color="auto"/>
              <w:right w:val="single" w:sz="4" w:space="0" w:color="auto"/>
            </w:tcBorders>
          </w:tcPr>
          <w:p w14:paraId="001E9079"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6" w:type="pct"/>
            <w:tcBorders>
              <w:top w:val="single" w:sz="4" w:space="0" w:color="auto"/>
              <w:left w:val="single" w:sz="4" w:space="0" w:color="auto"/>
              <w:bottom w:val="single" w:sz="4" w:space="0" w:color="auto"/>
              <w:right w:val="single" w:sz="4" w:space="0" w:color="auto"/>
            </w:tcBorders>
          </w:tcPr>
          <w:p w14:paraId="2F99322C" w14:textId="77777777" w:rsidR="00771035" w:rsidRPr="003C4230"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22" w:type="pct"/>
            <w:tcBorders>
              <w:top w:val="single" w:sz="4" w:space="0" w:color="auto"/>
              <w:left w:val="single" w:sz="4" w:space="0" w:color="auto"/>
              <w:bottom w:val="single" w:sz="4" w:space="0" w:color="auto"/>
              <w:right w:val="single" w:sz="4" w:space="0" w:color="auto"/>
            </w:tcBorders>
          </w:tcPr>
          <w:p w14:paraId="23268F0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4" w:type="pct"/>
            <w:tcBorders>
              <w:top w:val="single" w:sz="4" w:space="0" w:color="auto"/>
              <w:left w:val="single" w:sz="4" w:space="0" w:color="auto"/>
              <w:bottom w:val="single" w:sz="4" w:space="0" w:color="auto"/>
              <w:right w:val="single" w:sz="4" w:space="0" w:color="auto"/>
            </w:tcBorders>
          </w:tcPr>
          <w:p w14:paraId="194943D4"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355" w:type="pct"/>
            <w:tcBorders>
              <w:top w:val="single" w:sz="4" w:space="0" w:color="auto"/>
              <w:left w:val="single" w:sz="4" w:space="0" w:color="auto"/>
              <w:bottom w:val="single" w:sz="4" w:space="0" w:color="auto"/>
              <w:right w:val="single" w:sz="4" w:space="0" w:color="auto"/>
            </w:tcBorders>
          </w:tcPr>
          <w:p w14:paraId="2ABBD869"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1837" w:type="pct"/>
            <w:tcBorders>
              <w:top w:val="single" w:sz="4" w:space="0" w:color="auto"/>
              <w:left w:val="single" w:sz="4" w:space="0" w:color="auto"/>
              <w:bottom w:val="single" w:sz="4" w:space="0" w:color="auto"/>
              <w:right w:val="single" w:sz="4" w:space="0" w:color="auto"/>
            </w:tcBorders>
          </w:tcPr>
          <w:p w14:paraId="0369F70F" w14:textId="2BB4552B" w:rsidR="00771035" w:rsidRPr="00736E06" w:rsidRDefault="007356EE" w:rsidP="007356EE">
            <w:pPr>
              <w:cnfStyle w:val="000000000000" w:firstRow="0" w:lastRow="0" w:firstColumn="0" w:lastColumn="0" w:oddVBand="0" w:evenVBand="0" w:oddHBand="0" w:evenHBand="0" w:firstRowFirstColumn="0" w:firstRowLastColumn="0" w:lastRowFirstColumn="0" w:lastRowLastColumn="0"/>
              <w:rPr>
                <w:sz w:val="18"/>
                <w:szCs w:val="18"/>
              </w:rPr>
            </w:pPr>
            <w:r w:rsidRPr="007356EE">
              <w:rPr>
                <w:sz w:val="18"/>
                <w:szCs w:val="18"/>
              </w:rPr>
              <w:t>25D serum levels and VCS (r = −0.170,</w:t>
            </w:r>
            <w:r>
              <w:rPr>
                <w:sz w:val="18"/>
                <w:szCs w:val="18"/>
              </w:rPr>
              <w:t xml:space="preserve"> </w:t>
            </w:r>
            <w:r w:rsidRPr="007356EE">
              <w:rPr>
                <w:sz w:val="18"/>
                <w:szCs w:val="18"/>
              </w:rPr>
              <w:t>P = 0.004) at the end of the summer, but not at the end of the</w:t>
            </w:r>
            <w:r>
              <w:rPr>
                <w:sz w:val="18"/>
                <w:szCs w:val="18"/>
              </w:rPr>
              <w:t xml:space="preserve"> </w:t>
            </w:r>
            <w:r w:rsidRPr="007356EE">
              <w:rPr>
                <w:sz w:val="18"/>
                <w:szCs w:val="18"/>
              </w:rPr>
              <w:t>winter (r = −0.114, P = 0.054; Fig. 2).</w:t>
            </w:r>
            <w:r>
              <w:rPr>
                <w:sz w:val="18"/>
                <w:szCs w:val="18"/>
              </w:rPr>
              <w:t xml:space="preserve"> </w:t>
            </w:r>
            <w:r w:rsidRPr="007356EE">
              <w:rPr>
                <w:sz w:val="18"/>
                <w:szCs w:val="18"/>
              </w:rPr>
              <w:t>Therefore, we analyzed the</w:t>
            </w:r>
            <w:r>
              <w:rPr>
                <w:sz w:val="18"/>
                <w:szCs w:val="18"/>
              </w:rPr>
              <w:t xml:space="preserve"> </w:t>
            </w:r>
            <w:r w:rsidRPr="007356EE">
              <w:rPr>
                <w:sz w:val="18"/>
                <w:szCs w:val="18"/>
              </w:rPr>
              <w:t>data to reveal the association of serum 25D level with vascular</w:t>
            </w:r>
            <w:r>
              <w:rPr>
                <w:sz w:val="18"/>
                <w:szCs w:val="18"/>
              </w:rPr>
              <w:t xml:space="preserve"> </w:t>
            </w:r>
            <w:r w:rsidRPr="007356EE">
              <w:rPr>
                <w:sz w:val="18"/>
                <w:szCs w:val="18"/>
              </w:rPr>
              <w:t>calciﬁcation at the end of the summer, when vitamin D levels were</w:t>
            </w:r>
            <w:r>
              <w:rPr>
                <w:sz w:val="18"/>
                <w:szCs w:val="18"/>
              </w:rPr>
              <w:t xml:space="preserve"> </w:t>
            </w:r>
            <w:r w:rsidRPr="007356EE">
              <w:rPr>
                <w:sz w:val="18"/>
                <w:szCs w:val="18"/>
              </w:rPr>
              <w:t>found to peak.</w:t>
            </w:r>
          </w:p>
        </w:tc>
        <w:tc>
          <w:tcPr>
            <w:tcW w:w="194" w:type="pct"/>
            <w:tcBorders>
              <w:top w:val="single" w:sz="4" w:space="0" w:color="auto"/>
              <w:left w:val="single" w:sz="4" w:space="0" w:color="auto"/>
              <w:bottom w:val="single" w:sz="4" w:space="0" w:color="auto"/>
              <w:right w:val="single" w:sz="4" w:space="0" w:color="auto"/>
            </w:tcBorders>
          </w:tcPr>
          <w:p w14:paraId="1337B5CC"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419" w:type="pct"/>
            <w:tcBorders>
              <w:top w:val="single" w:sz="4" w:space="0" w:color="auto"/>
              <w:left w:val="single" w:sz="4" w:space="0" w:color="auto"/>
              <w:bottom w:val="single" w:sz="4" w:space="0" w:color="auto"/>
              <w:right w:val="single" w:sz="4" w:space="0" w:color="auto"/>
            </w:tcBorders>
          </w:tcPr>
          <w:p w14:paraId="5B460130" w14:textId="215991E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58" w:type="pct"/>
            <w:tcBorders>
              <w:top w:val="single" w:sz="4" w:space="0" w:color="auto"/>
              <w:left w:val="single" w:sz="4" w:space="0" w:color="auto"/>
              <w:bottom w:val="single" w:sz="4" w:space="0" w:color="auto"/>
              <w:right w:val="single" w:sz="4" w:space="0" w:color="auto"/>
            </w:tcBorders>
          </w:tcPr>
          <w:p w14:paraId="27A8837A"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5" w:type="pct"/>
            <w:tcBorders>
              <w:top w:val="single" w:sz="4" w:space="0" w:color="auto"/>
              <w:left w:val="single" w:sz="4" w:space="0" w:color="auto"/>
              <w:bottom w:val="single" w:sz="4" w:space="0" w:color="auto"/>
              <w:right w:val="single" w:sz="4" w:space="0" w:color="auto"/>
            </w:tcBorders>
          </w:tcPr>
          <w:p w14:paraId="06C8AE86"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c>
          <w:tcPr>
            <w:tcW w:w="229" w:type="pct"/>
            <w:tcBorders>
              <w:top w:val="single" w:sz="4" w:space="0" w:color="auto"/>
              <w:left w:val="single" w:sz="4" w:space="0" w:color="auto"/>
              <w:bottom w:val="single" w:sz="4" w:space="0" w:color="auto"/>
            </w:tcBorders>
          </w:tcPr>
          <w:p w14:paraId="5BDBFDEE" w14:textId="77777777" w:rsidR="00771035" w:rsidRDefault="00771035" w:rsidP="005B5B2F">
            <w:pPr>
              <w:cnfStyle w:val="000000000000" w:firstRow="0" w:lastRow="0" w:firstColumn="0" w:lastColumn="0" w:oddVBand="0" w:evenVBand="0" w:oddHBand="0" w:evenHBand="0" w:firstRowFirstColumn="0" w:firstRowLastColumn="0" w:lastRowFirstColumn="0" w:lastRowLastColumn="0"/>
              <w:rPr>
                <w:sz w:val="18"/>
                <w:szCs w:val="18"/>
              </w:rPr>
            </w:pPr>
          </w:p>
        </w:tc>
      </w:tr>
    </w:tbl>
    <w:p w14:paraId="02C3E4AC" w14:textId="20658B5D" w:rsidR="001E085D" w:rsidRPr="0001000C" w:rsidRDefault="001E085D">
      <w:pPr>
        <w:rPr>
          <w:sz w:val="18"/>
          <w:szCs w:val="18"/>
        </w:rPr>
      </w:pPr>
    </w:p>
    <w:p w14:paraId="72A01FB6" w14:textId="68CD1F1B" w:rsidR="002254BA" w:rsidRPr="0001000C" w:rsidRDefault="002254BA" w:rsidP="00B5734A">
      <w:pPr>
        <w:ind w:left="720" w:hanging="720"/>
        <w:rPr>
          <w:b/>
          <w:sz w:val="18"/>
          <w:szCs w:val="18"/>
        </w:rPr>
      </w:pPr>
      <w:r w:rsidRPr="0001000C">
        <w:rPr>
          <w:b/>
          <w:sz w:val="18"/>
          <w:szCs w:val="18"/>
        </w:rPr>
        <w:t>References</w:t>
      </w:r>
    </w:p>
    <w:p w14:paraId="4DAC3FD0" w14:textId="3A8F4E49" w:rsidR="007356EE" w:rsidRPr="007356EE" w:rsidRDefault="002254BA" w:rsidP="007356EE">
      <w:pPr>
        <w:widowControl w:val="0"/>
        <w:autoSpaceDE w:val="0"/>
        <w:autoSpaceDN w:val="0"/>
        <w:adjustRightInd w:val="0"/>
        <w:spacing w:line="240" w:lineRule="auto"/>
        <w:ind w:left="640" w:hanging="640"/>
        <w:rPr>
          <w:rFonts w:ascii="Calibri" w:hAnsi="Calibri" w:cs="Calibri"/>
          <w:noProof/>
          <w:sz w:val="18"/>
          <w:szCs w:val="24"/>
        </w:rPr>
      </w:pPr>
      <w:r w:rsidRPr="0001000C">
        <w:rPr>
          <w:sz w:val="18"/>
          <w:szCs w:val="18"/>
        </w:rPr>
        <w:fldChar w:fldCharType="begin" w:fldLock="1"/>
      </w:r>
      <w:r w:rsidRPr="0001000C">
        <w:rPr>
          <w:sz w:val="18"/>
          <w:szCs w:val="18"/>
        </w:rPr>
        <w:instrText xml:space="preserve">ADDIN Mendeley Bibliography CSL_BIBLIOGRAPHY </w:instrText>
      </w:r>
      <w:r w:rsidRPr="0001000C">
        <w:rPr>
          <w:sz w:val="18"/>
          <w:szCs w:val="18"/>
        </w:rPr>
        <w:fldChar w:fldCharType="separate"/>
      </w:r>
      <w:r w:rsidR="007356EE" w:rsidRPr="007356EE">
        <w:rPr>
          <w:rFonts w:ascii="Calibri" w:hAnsi="Calibri" w:cs="Calibri"/>
          <w:noProof/>
          <w:sz w:val="18"/>
          <w:szCs w:val="24"/>
        </w:rPr>
        <w:t xml:space="preserve">1. </w:t>
      </w:r>
      <w:r w:rsidR="007356EE" w:rsidRPr="007356EE">
        <w:rPr>
          <w:rFonts w:ascii="Calibri" w:hAnsi="Calibri" w:cs="Calibri"/>
          <w:noProof/>
          <w:sz w:val="18"/>
          <w:szCs w:val="24"/>
        </w:rPr>
        <w:tab/>
        <w:t xml:space="preserve">Nitta K, Ishizuka T, Horita S, Hayashi T, Ajiro A, Uchida K, et al. Soluble osteopontin and vascular calcification in hemodialysis patients. Nephron. 2001;89(4):455–8. </w:t>
      </w:r>
    </w:p>
    <w:p w14:paraId="6418F2B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 </w:t>
      </w:r>
      <w:r w:rsidRPr="007356EE">
        <w:rPr>
          <w:rFonts w:ascii="Calibri" w:hAnsi="Calibri" w:cs="Calibri"/>
          <w:noProof/>
          <w:sz w:val="18"/>
          <w:szCs w:val="24"/>
        </w:rPr>
        <w:tab/>
        <w:t xml:space="preserve">Craver L, Dusso A, Martinez-Alonso M, Sarro F, Valdivielso JM, Fernandez E. A low fractional excretion of Phosphate/Fgf23 ratio is associated with severe abdominal Aortic calcification in stage 3 and 4 kidney disease patients. BMC Nephrol. 2013;14. </w:t>
      </w:r>
    </w:p>
    <w:p w14:paraId="2C25373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 </w:t>
      </w:r>
      <w:r w:rsidRPr="007356EE">
        <w:rPr>
          <w:rFonts w:ascii="Calibri" w:hAnsi="Calibri" w:cs="Calibri"/>
          <w:noProof/>
          <w:sz w:val="18"/>
          <w:szCs w:val="24"/>
        </w:rPr>
        <w:tab/>
        <w:t xml:space="preserve">de Bie MK, Buiten MS, Rotmans JI, Hogenbirk M, Schalij MJ, Rabelink TJ, et al. Abdominal aortic calcification on a plain X-ray and the relation with significant coronary artery disease in asymptomatic chronic dialysis patients. BMC Nephrol. 2017;18(1):82. </w:t>
      </w:r>
    </w:p>
    <w:p w14:paraId="2AC525A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 </w:t>
      </w:r>
      <w:r w:rsidRPr="007356EE">
        <w:rPr>
          <w:rFonts w:ascii="Calibri" w:hAnsi="Calibri" w:cs="Calibri"/>
          <w:noProof/>
          <w:sz w:val="18"/>
          <w:szCs w:val="24"/>
        </w:rPr>
        <w:tab/>
        <w:t xml:space="preserve">Chue CD, Wall NA, Crabtree NJ, Zehnder D, Moody WE, Edwards NC, et al. Aortic calcification and femoral bone density are independently associated with left ventricular mass in patients with chronic kidney disease. PLoS One. 2012;7(6). </w:t>
      </w:r>
    </w:p>
    <w:p w14:paraId="6842799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 </w:t>
      </w:r>
      <w:r w:rsidRPr="007356EE">
        <w:rPr>
          <w:rFonts w:ascii="Calibri" w:hAnsi="Calibri" w:cs="Calibri"/>
          <w:noProof/>
          <w:sz w:val="18"/>
          <w:szCs w:val="24"/>
        </w:rPr>
        <w:tab/>
        <w:t xml:space="preserve">Kirkpantur A, Altun B, Hazirolan T, Akata D, Arici M, Kirazli S, et al. Association Among Serum Fetuin-A Level, Coronary Artery Calcification, and Bone Mineral Densitometry in Maintenance Hemodialysis Patients. Artif Organs. 2009;33(10):844–54. </w:t>
      </w:r>
    </w:p>
    <w:p w14:paraId="593F94B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 </w:t>
      </w:r>
      <w:r w:rsidRPr="007356EE">
        <w:rPr>
          <w:rFonts w:ascii="Calibri" w:hAnsi="Calibri" w:cs="Calibri"/>
          <w:noProof/>
          <w:sz w:val="18"/>
          <w:szCs w:val="24"/>
        </w:rPr>
        <w:tab/>
        <w:t xml:space="preserve">Lankinen R, Hakamäki M, Metsärinne K, Koivuviita N, Pärkkä JP, Saarenhovi M, et al. Association of maximal stress ergometry performance with troponin T and abdominal aortic calcification score in advanced chronic kidney disease. BMC Nephrol. 2021 Feb 4;22(1):50. </w:t>
      </w:r>
    </w:p>
    <w:p w14:paraId="7738D17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 </w:t>
      </w:r>
      <w:r w:rsidRPr="007356EE">
        <w:rPr>
          <w:rFonts w:ascii="Calibri" w:hAnsi="Calibri" w:cs="Calibri"/>
          <w:noProof/>
          <w:sz w:val="18"/>
          <w:szCs w:val="24"/>
        </w:rPr>
        <w:tab/>
        <w:t xml:space="preserve">Pateinakis P, Papagianni A, Douma S, Efstratiadis G, Memmos D. Associations of fetuin-A and osteoprotegerin with arterial stiffness and early atherosclerosis in chronic hemodialysis patients. BMC Nephrol. 2013;14. </w:t>
      </w:r>
    </w:p>
    <w:p w14:paraId="59C7FF9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 </w:t>
      </w:r>
      <w:r w:rsidRPr="007356EE">
        <w:rPr>
          <w:rFonts w:ascii="Calibri" w:hAnsi="Calibri" w:cs="Calibri"/>
          <w:noProof/>
          <w:sz w:val="18"/>
          <w:szCs w:val="24"/>
        </w:rPr>
        <w:tab/>
        <w:t xml:space="preserve">Lee C Te, Huang CC, Hsu CY, Chiou TTY, Ng HY, Wu CH, et al. Calcification of the aortic arch predicts cardiovascular and all-cause mortality in chronic hemodialysis patients. CardioRenal Med. 2014;4(1):34–42. </w:t>
      </w:r>
    </w:p>
    <w:p w14:paraId="68A63E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9. </w:t>
      </w:r>
      <w:r w:rsidRPr="007356EE">
        <w:rPr>
          <w:rFonts w:ascii="Calibri" w:hAnsi="Calibri" w:cs="Calibri"/>
          <w:noProof/>
          <w:sz w:val="18"/>
          <w:szCs w:val="24"/>
        </w:rPr>
        <w:tab/>
        <w:t xml:space="preserve">Kahn J, Ram LM, Eberhard K, Groselj-Strele A, Obermayer-Pietsch B, Mueller H. Calcification score evaluation in patients listed for renal transplantation. Clin Transplant. 2017;31(3). </w:t>
      </w:r>
    </w:p>
    <w:p w14:paraId="4CB195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0. </w:t>
      </w:r>
      <w:r w:rsidRPr="007356EE">
        <w:rPr>
          <w:rFonts w:ascii="Calibri" w:hAnsi="Calibri" w:cs="Calibri"/>
          <w:noProof/>
          <w:sz w:val="18"/>
          <w:szCs w:val="24"/>
        </w:rPr>
        <w:tab/>
        <w:t xml:space="preserve">Golembiewska E, Qureshi AR, Dai L, Lindholm B, Heimbürger O, Söderberg M, et al. Copeptin is independently associated with vascular calcification in chronic kidney disease stage 5. BMC Nephrol. 2020 Feb 7;21(1):43. </w:t>
      </w:r>
    </w:p>
    <w:p w14:paraId="53B49A7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1. </w:t>
      </w:r>
      <w:r w:rsidRPr="007356EE">
        <w:rPr>
          <w:rFonts w:ascii="Calibri" w:hAnsi="Calibri" w:cs="Calibri"/>
          <w:noProof/>
          <w:sz w:val="18"/>
          <w:szCs w:val="24"/>
        </w:rPr>
        <w:tab/>
        <w:t xml:space="preserve">Scialla JJ, Leonard MB, Townsend RR, Appel L, Wolf M, Budoff MJ, et al. Correlates of osteoprotegerin and association with aortic pulse wave velocity in patients with chronic kidney disease. Clin J Am Soc Nephrol. 2011;6(11):2612–9. </w:t>
      </w:r>
    </w:p>
    <w:p w14:paraId="5296AD2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2. </w:t>
      </w:r>
      <w:r w:rsidRPr="007356EE">
        <w:rPr>
          <w:rFonts w:ascii="Calibri" w:hAnsi="Calibri" w:cs="Calibri"/>
          <w:noProof/>
          <w:sz w:val="18"/>
          <w:szCs w:val="24"/>
        </w:rPr>
        <w:tab/>
        <w:t xml:space="preserve">Wang F, Wu S, Ruan Y, Wang L. Correlation of serum 25-hydroxyvitamin D level with vascular calcification in hemodialysis patients. Int J Clin Exp Med. 2015;8(9):15745–51. </w:t>
      </w:r>
    </w:p>
    <w:p w14:paraId="797CCC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3. </w:t>
      </w:r>
      <w:r w:rsidRPr="007356EE">
        <w:rPr>
          <w:rFonts w:ascii="Calibri" w:hAnsi="Calibri" w:cs="Calibri"/>
          <w:noProof/>
          <w:sz w:val="18"/>
          <w:szCs w:val="24"/>
        </w:rPr>
        <w:tab/>
        <w:t xml:space="preserve">Chen Z, Qureshi AR, Brismar TB, Ripsweden J, Haarhaus M, Barany P, et al. Differences in association of lower bone mineral density with higher coronary calcification in female and male end-stage renal disease patients. BMC Nephrol. 2019;20. </w:t>
      </w:r>
    </w:p>
    <w:p w14:paraId="43B9E66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4. </w:t>
      </w:r>
      <w:r w:rsidRPr="007356EE">
        <w:rPr>
          <w:rFonts w:ascii="Calibri" w:hAnsi="Calibri" w:cs="Calibri"/>
          <w:noProof/>
          <w:sz w:val="18"/>
          <w:szCs w:val="24"/>
        </w:rPr>
        <w:tab/>
        <w:t xml:space="preserve">Chen Z, Qureshi AR, Parini P, Hurt-Camejo E, Ripsweden J, Brismar TB, et al. Does statins promote vascular calcification in chronic kidney disease? Eur J Clin Invest. 2017;47(2):137–48. </w:t>
      </w:r>
    </w:p>
    <w:p w14:paraId="4DC8E1B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5. </w:t>
      </w:r>
      <w:r w:rsidRPr="007356EE">
        <w:rPr>
          <w:rFonts w:ascii="Calibri" w:hAnsi="Calibri" w:cs="Calibri"/>
          <w:noProof/>
          <w:sz w:val="18"/>
          <w:szCs w:val="24"/>
        </w:rPr>
        <w:tab/>
        <w:t xml:space="preserve">Guedes Marques M, Botelho C, Maia P, Ibeas J, Ponce P. Doppler ultrasound and calcification score: Improving vascular access surveillance. Ren Fail. 2015;37(9):1425–9. </w:t>
      </w:r>
    </w:p>
    <w:p w14:paraId="2E893E8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6. </w:t>
      </w:r>
      <w:r w:rsidRPr="007356EE">
        <w:rPr>
          <w:rFonts w:ascii="Calibri" w:hAnsi="Calibri" w:cs="Calibri"/>
          <w:noProof/>
          <w:sz w:val="18"/>
          <w:szCs w:val="24"/>
        </w:rPr>
        <w:tab/>
        <w:t xml:space="preserve">Gelev S, Spasovski G, Trajkovski Z, Damjanovski G, Amitov V, Selim G, et al. Factors associated with various arterial calcifications in haemodialysis patients. Prilozi. 2008;29(2):185–99. </w:t>
      </w:r>
    </w:p>
    <w:p w14:paraId="6231326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7. </w:t>
      </w:r>
      <w:r w:rsidRPr="007356EE">
        <w:rPr>
          <w:rFonts w:ascii="Calibri" w:hAnsi="Calibri" w:cs="Calibri"/>
          <w:noProof/>
          <w:sz w:val="18"/>
          <w:szCs w:val="24"/>
        </w:rPr>
        <w:tab/>
        <w:t xml:space="preserve">Kanbay M, Nicoleta M, Selcoki Y, Ikizek M, Aydin M, Eryonucu B, et al. Fibroblast growth factor 23 and fetuin A are independent predictors for the coronary artery disease extent in mild chronic kidney disease. Clin J Am Soc Nephrol. 2010;5(10):1780–6. </w:t>
      </w:r>
    </w:p>
    <w:p w14:paraId="1466DC4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8. </w:t>
      </w:r>
      <w:r w:rsidRPr="007356EE">
        <w:rPr>
          <w:rFonts w:ascii="Calibri" w:hAnsi="Calibri" w:cs="Calibri"/>
          <w:noProof/>
          <w:sz w:val="18"/>
          <w:szCs w:val="24"/>
        </w:rPr>
        <w:tab/>
        <w:t xml:space="preserve">Metry G, Stenvinkel P, Qureshi AR, Carrero JJ, Yilmaz MI, Bárány P, et al. Low serum fetuin-A concentration predicts poor outcome only in the presence of inflammation in prevalent haemodialysis patients. Eur J Clin Invest. 2008;38(11):804–11. </w:t>
      </w:r>
    </w:p>
    <w:p w14:paraId="491D613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19. </w:t>
      </w:r>
      <w:r w:rsidRPr="007356EE">
        <w:rPr>
          <w:rFonts w:ascii="Calibri" w:hAnsi="Calibri" w:cs="Calibri"/>
          <w:noProof/>
          <w:sz w:val="18"/>
          <w:szCs w:val="24"/>
        </w:rPr>
        <w:tab/>
        <w:t xml:space="preserve">Moldovan D, Rusu C, Kacso IM, Potra A, Patiu IM, Gherman-Caprioara M. Mineral and bone disorders, morbidity and mortality in end-stage renal failure patients on chronic dialysis. Clujul Med. 2016;89(1):94–103. </w:t>
      </w:r>
    </w:p>
    <w:p w14:paraId="07284C03"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20. </w:t>
      </w:r>
      <w:r w:rsidRPr="007356EE">
        <w:rPr>
          <w:rFonts w:ascii="Calibri" w:hAnsi="Calibri" w:cs="Calibri"/>
          <w:noProof/>
          <w:sz w:val="18"/>
          <w:szCs w:val="24"/>
        </w:rPr>
        <w:tab/>
        <w:t xml:space="preserve">Capusa C, Stancu S, Barsan L, Ilyes A, Dorobantu N, Petrescu L, et al. Are mineral metabolism abnormalities predictors of vascular calcifications in non-dialysis chronic kidney disease? Nephrol Dial Transplant. 2012;27:ii152. </w:t>
      </w:r>
    </w:p>
    <w:p w14:paraId="2FF8C3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1. </w:t>
      </w:r>
      <w:r w:rsidRPr="007356EE">
        <w:rPr>
          <w:rFonts w:ascii="Calibri" w:hAnsi="Calibri" w:cs="Calibri"/>
          <w:noProof/>
          <w:sz w:val="18"/>
          <w:szCs w:val="24"/>
        </w:rPr>
        <w:tab/>
        <w:t xml:space="preserve">Maharem DA, Gomaa SH, El Ghandor MK, Mohamed EI, Matrawy KA, Zaytoun SS, et al. Association of serum fetuin-A and fetuin-A gene polymorphism in relation to mineral and bone disorders in patients with chronic kidney disease. Egypt J Med Hum Genet. 2013;14(4):337–52. </w:t>
      </w:r>
    </w:p>
    <w:p w14:paraId="7569C50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2. </w:t>
      </w:r>
      <w:r w:rsidRPr="007356EE">
        <w:rPr>
          <w:rFonts w:ascii="Calibri" w:hAnsi="Calibri" w:cs="Calibri"/>
          <w:noProof/>
          <w:sz w:val="18"/>
          <w:szCs w:val="24"/>
        </w:rPr>
        <w:tab/>
        <w:t xml:space="preserve">Schlieper G, Frisch B, Djuric Z, Dimkovic N, Floege J. Sp711Comprehensive Comparison of Cardiovascular Imaging Tools and Biomarkers for Risk Prediction in Hd Patients: Imt Beets Them All. Nephrol Dial Transplant. 2015;30(suppl_3):iii613–4. </w:t>
      </w:r>
    </w:p>
    <w:p w14:paraId="75B980A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3. </w:t>
      </w:r>
      <w:r w:rsidRPr="007356EE">
        <w:rPr>
          <w:rFonts w:ascii="Calibri" w:hAnsi="Calibri" w:cs="Calibri"/>
          <w:noProof/>
          <w:sz w:val="18"/>
          <w:szCs w:val="24"/>
        </w:rPr>
        <w:tab/>
        <w:t xml:space="preserve">Schlieper G, Brandenburg V, Djuric Z, Damjanovic T, Markovic N, Schurgers L, et al. Risk factors for cardiovascular calcifications in non-diabetic Caucasian haemodialysis patients. Kidney Blood Press Res. 2009;32(3):161–8. </w:t>
      </w:r>
    </w:p>
    <w:p w14:paraId="6888728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4. </w:t>
      </w:r>
      <w:r w:rsidRPr="007356EE">
        <w:rPr>
          <w:rFonts w:ascii="Calibri" w:hAnsi="Calibri" w:cs="Calibri"/>
          <w:noProof/>
          <w:sz w:val="18"/>
          <w:szCs w:val="24"/>
        </w:rPr>
        <w:tab/>
        <w:t xml:space="preserve">Zhang DL, Wang LY, Sun F, Zhou YL, Duan XF, Liu S, et al. Is the dialysate calcium concentration of 1.75 mmol/L suitable for Chinese patients on maintenance hemodialysis? Calcif Tissue Int. 2014;94(3):301–10. </w:t>
      </w:r>
    </w:p>
    <w:p w14:paraId="559EC7B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5. </w:t>
      </w:r>
      <w:r w:rsidRPr="007356EE">
        <w:rPr>
          <w:rFonts w:ascii="Calibri" w:hAnsi="Calibri" w:cs="Calibri"/>
          <w:noProof/>
          <w:sz w:val="18"/>
          <w:szCs w:val="24"/>
        </w:rPr>
        <w:tab/>
        <w:t xml:space="preserve">Sigrist M, Bungay P, Taal MW, McIntyre CW. Vascular calcification and cardiovascular function in chronic kidney disease. Nephrol Dial Transplant. 2006;21(3):707–14. </w:t>
      </w:r>
    </w:p>
    <w:p w14:paraId="47607812"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6. </w:t>
      </w:r>
      <w:r w:rsidRPr="007356EE">
        <w:rPr>
          <w:rFonts w:ascii="Calibri" w:hAnsi="Calibri" w:cs="Calibri"/>
          <w:noProof/>
          <w:sz w:val="18"/>
          <w:szCs w:val="24"/>
        </w:rPr>
        <w:tab/>
        <w:t xml:space="preserve">Renaud H, Atik A, Herve M, Moriniere P, Hocine C, Belbrik S, et al. Evaluation of vascular calcinosis risk factors in patients on chronic hemodialysis: lack of influence of calcium carbonate. Nephron. 1988;48(1):28–32. </w:t>
      </w:r>
    </w:p>
    <w:p w14:paraId="5AEB140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7. </w:t>
      </w:r>
      <w:r w:rsidRPr="007356EE">
        <w:rPr>
          <w:rFonts w:ascii="Calibri" w:hAnsi="Calibri" w:cs="Calibri"/>
          <w:noProof/>
          <w:sz w:val="18"/>
          <w:szCs w:val="24"/>
        </w:rPr>
        <w:tab/>
        <w:t xml:space="preserve">Jean G, Charra B, Chazot C. Vitamin D Deficiency and Associated Factors in Hemodialysis Patients. J Ren Nutr. 2008;18(5):395–9. </w:t>
      </w:r>
    </w:p>
    <w:p w14:paraId="076CCB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8. </w:t>
      </w:r>
      <w:r w:rsidRPr="007356EE">
        <w:rPr>
          <w:rFonts w:ascii="Calibri" w:hAnsi="Calibri" w:cs="Calibri"/>
          <w:noProof/>
          <w:sz w:val="18"/>
          <w:szCs w:val="24"/>
        </w:rPr>
        <w:tab/>
        <w:t xml:space="preserve">Oprisiu R, Bunea D, Tarek S, Hedi B, Fournier A. Progression of vascular calcification and dyslipidemia in patients on chronic hemodialysis. Vol. 39, American Journal of Kidney Diseases. 2002. p. 209. </w:t>
      </w:r>
    </w:p>
    <w:p w14:paraId="73B88D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29. </w:t>
      </w:r>
      <w:r w:rsidRPr="007356EE">
        <w:rPr>
          <w:rFonts w:ascii="Calibri" w:hAnsi="Calibri" w:cs="Calibri"/>
          <w:noProof/>
          <w:sz w:val="18"/>
          <w:szCs w:val="24"/>
        </w:rPr>
        <w:tab/>
        <w:t xml:space="preserve">Harada PHN, Canziani ME, Lima LM, Kamimura M, Rochitte CE, Lemos MM, et al. Pericardial fat is associated with coronary artery calcification in non-dialysis dependent chronic kidney disease patients. PLoS One. 2014;9(12):e114358–e114358. </w:t>
      </w:r>
    </w:p>
    <w:p w14:paraId="0A276D4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0. </w:t>
      </w:r>
      <w:r w:rsidRPr="007356EE">
        <w:rPr>
          <w:rFonts w:ascii="Calibri" w:hAnsi="Calibri" w:cs="Calibri"/>
          <w:noProof/>
          <w:sz w:val="18"/>
          <w:szCs w:val="24"/>
        </w:rPr>
        <w:tab/>
        <w:t xml:space="preserve">Bohn E, Tangri N, Gali B, Henderson B, Sood MM, Komenda P, et al. Predicting risk of mortality in dialysis patients: a retrospective cohort study evaluating the prognostic value of a simple chest X-ray. BMC Nephrol. 2013;14(1):263. </w:t>
      </w:r>
    </w:p>
    <w:p w14:paraId="2598A29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1. </w:t>
      </w:r>
      <w:r w:rsidRPr="007356EE">
        <w:rPr>
          <w:rFonts w:ascii="Calibri" w:hAnsi="Calibri" w:cs="Calibri"/>
          <w:noProof/>
          <w:sz w:val="18"/>
          <w:szCs w:val="24"/>
        </w:rPr>
        <w:tab/>
        <w:t xml:space="preserve">Al-Rifai R, Arabi A, Masrouji R, Daouk M. Prevalence of peripheral vascular calcifications in patients on chronic hemodialysis at a tertiary care center in Beirut: A pilot study. J Med Liban. 2011;59(3):117–21. </w:t>
      </w:r>
    </w:p>
    <w:p w14:paraId="6BA2A4F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2. </w:t>
      </w:r>
      <w:r w:rsidRPr="007356EE">
        <w:rPr>
          <w:rFonts w:ascii="Calibri" w:hAnsi="Calibri" w:cs="Calibri"/>
          <w:noProof/>
          <w:sz w:val="18"/>
          <w:szCs w:val="24"/>
        </w:rPr>
        <w:tab/>
        <w:t xml:space="preserve">Hou J-S, Lin Y-L, Wang C-H, Lai Y-H, Kuo C-H, Subeq Y-M, et al. Serum osteoprotegerin is an independent marker of central arterial stiffness as assessed using carotid-femoral pulse wave velocity in hemodialysis patients: a cross sectional study. BMC Nephrol. 2019;20(1):N.PAG-N.PAG. </w:t>
      </w:r>
    </w:p>
    <w:p w14:paraId="599E97D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3. </w:t>
      </w:r>
      <w:r w:rsidRPr="007356EE">
        <w:rPr>
          <w:rFonts w:ascii="Calibri" w:hAnsi="Calibri" w:cs="Calibri"/>
          <w:noProof/>
          <w:sz w:val="18"/>
          <w:szCs w:val="24"/>
        </w:rPr>
        <w:tab/>
        <w:t xml:space="preserve">F.L.C. G, R.M. E, L.M. DR, F.G. G, F.G. Z, R.B. O, et al. Serum sclerostin is an independent predictor of mortality in hemodialysis patients. BMC Nephrol. 2014;15(1):190. </w:t>
      </w:r>
    </w:p>
    <w:p w14:paraId="3433779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4. </w:t>
      </w:r>
      <w:r w:rsidRPr="007356EE">
        <w:rPr>
          <w:rFonts w:ascii="Calibri" w:hAnsi="Calibri" w:cs="Calibri"/>
          <w:noProof/>
          <w:sz w:val="18"/>
          <w:szCs w:val="24"/>
        </w:rPr>
        <w:tab/>
        <w:t xml:space="preserve">Anwar Z, Zan E, Carone M, Ozturk A, Sozio SM, Yousem DM. Superficial temporal artery calcification in patients with end-stage renal disease: Association with vascular risk factors and ischemic cerebrovascular disease. Indian J Radiol Imaging. 2011;21(3):215–20. </w:t>
      </w:r>
    </w:p>
    <w:p w14:paraId="35805C1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5. </w:t>
      </w:r>
      <w:r w:rsidRPr="007356EE">
        <w:rPr>
          <w:rFonts w:ascii="Calibri" w:hAnsi="Calibri" w:cs="Calibri"/>
          <w:noProof/>
          <w:sz w:val="18"/>
          <w:szCs w:val="24"/>
        </w:rPr>
        <w:tab/>
        <w:t xml:space="preserve">Okamoto T, Hatakeyama S, Kodama H, Horiguchi H, Kubota Y, Kido K, et al. The relationship between poor nutritional status and progression of aortic calcification in patients on maintenance hemodialysis. BMC Nephrol. 2018;19. </w:t>
      </w:r>
    </w:p>
    <w:p w14:paraId="185A8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36. </w:t>
      </w:r>
      <w:r w:rsidRPr="007356EE">
        <w:rPr>
          <w:rFonts w:ascii="Calibri" w:hAnsi="Calibri" w:cs="Calibri"/>
          <w:noProof/>
          <w:sz w:val="18"/>
          <w:szCs w:val="24"/>
        </w:rPr>
        <w:tab/>
        <w:t xml:space="preserve">Laucyte-Cibulskiene A, Boreikaite E, Aucina G, Gudynaite M, Rudminiene I, Anisko S, et al. Usefulness of pretransplant aortic arch calcification evaluation for kidney transplant outcome prediction in one year follow-up. Ren Fail. 2018;40(1):201–8. </w:t>
      </w:r>
    </w:p>
    <w:p w14:paraId="62F14EC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7. </w:t>
      </w:r>
      <w:r w:rsidRPr="007356EE">
        <w:rPr>
          <w:rFonts w:ascii="Calibri" w:hAnsi="Calibri" w:cs="Calibri"/>
          <w:noProof/>
          <w:sz w:val="18"/>
          <w:szCs w:val="24"/>
        </w:rPr>
        <w:tab/>
        <w:t xml:space="preserve">Vipattawat K, Kitiyakara C, Phakdeekitcharoen B, Kantachuvesiri S, Sumethkul V, Jirasiritham S, et al. Vascular calcification in long-term kidney transplantation. Nephrology. 2014;19(4):251–6. </w:t>
      </w:r>
    </w:p>
    <w:p w14:paraId="5E68AA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8. </w:t>
      </w:r>
      <w:r w:rsidRPr="007356EE">
        <w:rPr>
          <w:rFonts w:ascii="Calibri" w:hAnsi="Calibri" w:cs="Calibri"/>
          <w:noProof/>
          <w:sz w:val="18"/>
          <w:szCs w:val="24"/>
        </w:rPr>
        <w:tab/>
        <w:t xml:space="preserve">Chau K, Martinez G, Elder GJ. Vascular calcification in patients undergoing kidney and simultaneous pancreas-kidney transplantation. Nephrology. 2014;19(5):275–81. </w:t>
      </w:r>
    </w:p>
    <w:p w14:paraId="705EC1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39. </w:t>
      </w:r>
      <w:r w:rsidRPr="007356EE">
        <w:rPr>
          <w:rFonts w:ascii="Calibri" w:hAnsi="Calibri" w:cs="Calibri"/>
          <w:noProof/>
          <w:sz w:val="18"/>
          <w:szCs w:val="24"/>
        </w:rPr>
        <w:tab/>
        <w:t xml:space="preserve">K. T, A. D, Tangvoraphonkchai K, Davenport A. Reduction in Aortic Pulse Wave Velocity Is Associated with a Short-Term Reduction in Dual-Energy X-Ray Absorptiometry Lumbar Spine Bone Mineral Density T Score. Blood Purif. 2019;1–5. </w:t>
      </w:r>
    </w:p>
    <w:p w14:paraId="7E3459F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0. </w:t>
      </w:r>
      <w:r w:rsidRPr="007356EE">
        <w:rPr>
          <w:rFonts w:ascii="Calibri" w:hAnsi="Calibri" w:cs="Calibri"/>
          <w:noProof/>
          <w:sz w:val="18"/>
          <w:szCs w:val="24"/>
        </w:rPr>
        <w:tab/>
        <w:t xml:space="preserve">Evenepoel P, Goffin E, Meijers B, Kanaan N, Bammens B, Coche E, et al. Sclerostin serum levels and vascular calcification progression in prevalent renal transplant recipients. J Clin Endocrinol Metab. 2015;100(12):4669–76. </w:t>
      </w:r>
    </w:p>
    <w:p w14:paraId="396D7DC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1. </w:t>
      </w:r>
      <w:r w:rsidRPr="007356EE">
        <w:rPr>
          <w:rFonts w:ascii="Calibri" w:hAnsi="Calibri" w:cs="Calibri"/>
          <w:noProof/>
          <w:sz w:val="18"/>
          <w:szCs w:val="24"/>
        </w:rPr>
        <w:tab/>
        <w:t xml:space="preserve">Jansson H, Saeed A, Svensson MK, Finnved K, Hellström M, Guron G. Impact of Abdominal Aortic Calcification on Central Haemodynamics and Decline of Glomerular Filtration Rate in Patients with Chronic Kidney Disease Stages 3 and 4. Kidney Blood Press Res. 2019;44(5):950–60. </w:t>
      </w:r>
    </w:p>
    <w:p w14:paraId="387E21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2. </w:t>
      </w:r>
      <w:r w:rsidRPr="007356EE">
        <w:rPr>
          <w:rFonts w:ascii="Calibri" w:hAnsi="Calibri" w:cs="Calibri"/>
          <w:noProof/>
          <w:sz w:val="18"/>
          <w:szCs w:val="24"/>
        </w:rPr>
        <w:tab/>
        <w:t xml:space="preserve">Nitta K, Hanafusa N, Okazaki M, Komatsu M, Kawaguchi H, Tsuchiya K. Association between risk factors including bone-derived biomarkers and aortic arch calcification in maintenance hemodialysis patients. Kidney Blood Press Res. 2018;43(5):1554–62. </w:t>
      </w:r>
    </w:p>
    <w:p w14:paraId="59CB301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3. </w:t>
      </w:r>
      <w:r w:rsidRPr="007356EE">
        <w:rPr>
          <w:rFonts w:ascii="Calibri" w:hAnsi="Calibri" w:cs="Calibri"/>
          <w:noProof/>
          <w:sz w:val="18"/>
          <w:szCs w:val="24"/>
        </w:rPr>
        <w:tab/>
        <w:t xml:space="preserve">Nishizawa Y, Jono S, Ishimura E, Shioi A. Hyperphosphatemia and vascular calcification in end-stage renal disease. J Ren Nutr. 2005;15(1):178–82. </w:t>
      </w:r>
    </w:p>
    <w:p w14:paraId="6301729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4. </w:t>
      </w:r>
      <w:r w:rsidRPr="007356EE">
        <w:rPr>
          <w:rFonts w:ascii="Calibri" w:hAnsi="Calibri" w:cs="Calibri"/>
          <w:noProof/>
          <w:sz w:val="18"/>
          <w:szCs w:val="24"/>
        </w:rPr>
        <w:tab/>
        <w:t xml:space="preserve">Chiu Y-W, Adler SG, Budoff MJ, Takasu J, Ashai J, Mehrotra R, et al. Coronary artery calcification and mortality in diabetic patients with proteinuria. Kidney Int. 2010;77(12):1107–14. </w:t>
      </w:r>
    </w:p>
    <w:p w14:paraId="499521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5. </w:t>
      </w:r>
      <w:r w:rsidRPr="007356EE">
        <w:rPr>
          <w:rFonts w:ascii="Calibri" w:hAnsi="Calibri" w:cs="Calibri"/>
          <w:noProof/>
          <w:sz w:val="18"/>
          <w:szCs w:val="24"/>
        </w:rPr>
        <w:tab/>
        <w:t xml:space="preserve">Jankovic A, Damjanovic T, Djuric Z, Marinkovic J, Schlieper G, Djuric P, et al. Calcification in arteriovenous fistula blood vessels may predict arteriovenous fistula failure: a 5-year follow-up study. Int Urol Nephrol. 2017;49(5):881–7. </w:t>
      </w:r>
    </w:p>
    <w:p w14:paraId="792204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6. </w:t>
      </w:r>
      <w:r w:rsidRPr="007356EE">
        <w:rPr>
          <w:rFonts w:ascii="Calibri" w:hAnsi="Calibri" w:cs="Calibri"/>
          <w:noProof/>
          <w:sz w:val="18"/>
          <w:szCs w:val="24"/>
        </w:rPr>
        <w:tab/>
        <w:t xml:space="preserve">Komatsu M, Okazaki M, Tsuchiya K, Kawaguchi H, Nitta K. Aortic Arch Calcification Predicts Cardiovascular and All-Cause Mortality in Maintenance Hemodialysis Patients. Kidney Blood Press Res. 2014;39(6):658–67. </w:t>
      </w:r>
    </w:p>
    <w:p w14:paraId="2900861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7. </w:t>
      </w:r>
      <w:r w:rsidRPr="007356EE">
        <w:rPr>
          <w:rFonts w:ascii="Calibri" w:hAnsi="Calibri" w:cs="Calibri"/>
          <w:noProof/>
          <w:sz w:val="18"/>
          <w:szCs w:val="24"/>
        </w:rPr>
        <w:tab/>
        <w:t xml:space="preserve">Jankovic A, Damjanovic T, Djuric Z, Marinkovic J, Schlieper G, Tosic-Dragovic J, et al. Impact of Vascular Calcifications on Arteriovenous Fistula Survival in Hemodialysis Patients: A Five-Year Follow-Up. Nephron. 2015;129(4):247–52. </w:t>
      </w:r>
    </w:p>
    <w:p w14:paraId="1425C1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8. </w:t>
      </w:r>
      <w:r w:rsidRPr="007356EE">
        <w:rPr>
          <w:rFonts w:ascii="Calibri" w:hAnsi="Calibri" w:cs="Calibri"/>
          <w:noProof/>
          <w:sz w:val="18"/>
          <w:szCs w:val="24"/>
        </w:rPr>
        <w:tab/>
        <w:t xml:space="preserve">Vashishtha D, McClelland RL, Ix JH, Rifkin DE, Jenny N, Allison M. Relation Between Calcified Atherosclerosis in the Renal Arteries and Kidney Function (from the Multi-Ethnic Study of Atherosclerosis). Am J Cardiol. 2017;120(8):1434–9. </w:t>
      </w:r>
    </w:p>
    <w:p w14:paraId="0788C95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49. </w:t>
      </w:r>
      <w:r w:rsidRPr="007356EE">
        <w:rPr>
          <w:rFonts w:ascii="Calibri" w:hAnsi="Calibri" w:cs="Calibri"/>
          <w:noProof/>
          <w:sz w:val="18"/>
          <w:szCs w:val="24"/>
        </w:rPr>
        <w:tab/>
        <w:t xml:space="preserve">Fusaro M, Tripepi G, Noale M, Plebani M, Zaninotto M, Piccoli A, et al. Prevalence of Vertebral Fractures, Vascular Calcifications, and Mortality in Warfarin Treated Hemodialysis Patients. Curr Vasc Pharmacol. 2015;13(2):248–58. </w:t>
      </w:r>
    </w:p>
    <w:p w14:paraId="259FD4D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0. </w:t>
      </w:r>
      <w:r w:rsidRPr="007356EE">
        <w:rPr>
          <w:rFonts w:ascii="Calibri" w:hAnsi="Calibri" w:cs="Calibri"/>
          <w:noProof/>
          <w:sz w:val="18"/>
          <w:szCs w:val="24"/>
        </w:rPr>
        <w:tab/>
        <w:t xml:space="preserve">Ishimura E, Okuno S, Kitatani K, Kim M, Shoji T, Nakatani T, et al. Different risk factors for peripheral vascular calcification between diabetic and non-diabetic haemodialysis patientsn - Importance of glycaemic control. Diabetologia. 2002;45(10):1446–8. </w:t>
      </w:r>
    </w:p>
    <w:p w14:paraId="7FB5CAB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1. </w:t>
      </w:r>
      <w:r w:rsidRPr="007356EE">
        <w:rPr>
          <w:rFonts w:ascii="Calibri" w:hAnsi="Calibri" w:cs="Calibri"/>
          <w:noProof/>
          <w:sz w:val="18"/>
          <w:szCs w:val="24"/>
        </w:rPr>
        <w:tab/>
        <w:t xml:space="preserve">Thang OHD, Serne EH, Grooteman MPC, Smulders YM, ter Wee PM, Tangelder G-J, et al. Capillary rarefaction in advanced chronic kidney disease is associated with high phosphorus and bicarbonate levels. Nephrol Dial Transplant. 2011;26(11):3529–36. </w:t>
      </w:r>
    </w:p>
    <w:p w14:paraId="7C2FDE8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lastRenderedPageBreak/>
        <w:t xml:space="preserve">52. </w:t>
      </w:r>
      <w:r w:rsidRPr="007356EE">
        <w:rPr>
          <w:rFonts w:ascii="Calibri" w:hAnsi="Calibri" w:cs="Calibri"/>
          <w:noProof/>
          <w:sz w:val="18"/>
          <w:szCs w:val="24"/>
        </w:rPr>
        <w:tab/>
        <w:t xml:space="preserve">Turan MN, Kircelli F, Yaprak M, Sisman AR, Gungor O, Bayraktaroglu S, et al. FGF-23 levels are associated with vascular calcification, but not with atherosclerosis, in hemodialysis patients. Int Urol Nephrol. 2016;48(4):609–17. </w:t>
      </w:r>
    </w:p>
    <w:p w14:paraId="53788C20"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3. </w:t>
      </w:r>
      <w:r w:rsidRPr="007356EE">
        <w:rPr>
          <w:rFonts w:ascii="Calibri" w:hAnsi="Calibri" w:cs="Calibri"/>
          <w:noProof/>
          <w:sz w:val="18"/>
          <w:szCs w:val="24"/>
        </w:rPr>
        <w:tab/>
        <w:t xml:space="preserve">Claes KJ, Heye S, Bammens B, Kuypers DR, Meijers B, Naesens M, et al. Aortic calcifications and arterial stiffness as predictors of cardiovascular events in incident renal transplant recipients. Transpl Int. 2013;26(10):973–81. </w:t>
      </w:r>
    </w:p>
    <w:p w14:paraId="52A4928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4. </w:t>
      </w:r>
      <w:r w:rsidRPr="007356EE">
        <w:rPr>
          <w:rFonts w:ascii="Calibri" w:hAnsi="Calibri" w:cs="Calibri"/>
          <w:noProof/>
          <w:sz w:val="18"/>
          <w:szCs w:val="24"/>
        </w:rPr>
        <w:tab/>
        <w:t xml:space="preserve">Manghat P, Souleimanova I, Cheung J, Wierzbicki AS, Harrington DJ, Shearer MJ, et al. Association of bone turnover markers and arterial stiffness in pre-dialysis chronic kidney disease (CKD). Bone. 2011 May 1;48(5):1127–32. </w:t>
      </w:r>
    </w:p>
    <w:p w14:paraId="0E96E66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5. </w:t>
      </w:r>
      <w:r w:rsidRPr="007356EE">
        <w:rPr>
          <w:rFonts w:ascii="Calibri" w:hAnsi="Calibri" w:cs="Calibri"/>
          <w:noProof/>
          <w:sz w:val="18"/>
          <w:szCs w:val="24"/>
        </w:rPr>
        <w:tab/>
        <w:t xml:space="preserve">Claes KJ, Heye S, Nuyens D, Bammens B, Kuypers DR, Vanrenterghem Y, et al. Impact of vascular calcification on corrected QT interval at the time of renal transplantation. Am J Nephrol. 2012;35(1):24–30. </w:t>
      </w:r>
    </w:p>
    <w:p w14:paraId="4E125D6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6. </w:t>
      </w:r>
      <w:r w:rsidRPr="007356EE">
        <w:rPr>
          <w:rFonts w:ascii="Calibri" w:hAnsi="Calibri" w:cs="Calibri"/>
          <w:noProof/>
          <w:sz w:val="18"/>
          <w:szCs w:val="24"/>
        </w:rPr>
        <w:tab/>
        <w:t xml:space="preserve">Qureshi AR, Olauson H, Witasp A, Haarhaus M, Brandenburg V, Wernerson A, et al. Increased circulating sclerostin levels in end-stage renal disease predict biopsy-verified vascular medial calcification and coronary artery calcification. KIDNEY Int. 2015;88(6):1356–64. </w:t>
      </w:r>
    </w:p>
    <w:p w14:paraId="319529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7. </w:t>
      </w:r>
      <w:r w:rsidRPr="007356EE">
        <w:rPr>
          <w:rFonts w:ascii="Calibri" w:hAnsi="Calibri" w:cs="Calibri"/>
          <w:noProof/>
          <w:sz w:val="18"/>
          <w:szCs w:val="24"/>
        </w:rPr>
        <w:tab/>
        <w:t xml:space="preserve">Jean G, Bresson E, Terrat J-C, Vanel T, Hurot J-M, Lorriaux C, et al. Peripheral vascular calcification in long-haemodialysis patients: associated factors and survival consequences. Nephrol Dial Transplant. 2009;24(3):948–55. </w:t>
      </w:r>
    </w:p>
    <w:p w14:paraId="4258B1F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8. </w:t>
      </w:r>
      <w:r w:rsidRPr="007356EE">
        <w:rPr>
          <w:rFonts w:ascii="Calibri" w:hAnsi="Calibri" w:cs="Calibri"/>
          <w:noProof/>
          <w:sz w:val="18"/>
          <w:szCs w:val="24"/>
        </w:rPr>
        <w:tab/>
        <w:t xml:space="preserve">Jean G, Chazot C, Bresson E, Zaoui E, Cavalier E. High Serum Sclerostin Levels Are Associated with a Better Outcome in Haemodialysis Patients. Nephron. 2016;132(3):181–90. </w:t>
      </w:r>
    </w:p>
    <w:p w14:paraId="5FB0CAD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59. </w:t>
      </w:r>
      <w:r w:rsidRPr="007356EE">
        <w:rPr>
          <w:rFonts w:ascii="Calibri" w:hAnsi="Calibri" w:cs="Calibri"/>
          <w:noProof/>
          <w:sz w:val="18"/>
          <w:szCs w:val="24"/>
        </w:rPr>
        <w:tab/>
        <w:t xml:space="preserve">Disthabanchong S, Vipattawat K, Phakdeekitcharoen B, Kitiyakara C, Sumethkul V. Abdominal aorta and pelvic artery calcifications on plain radiographs may predict mortality in chronic kidney disease, hemodialysis and renal transplantation. Int Urol Nephrol. 2018;50(2):355–64. </w:t>
      </w:r>
    </w:p>
    <w:p w14:paraId="1C62801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0. </w:t>
      </w:r>
      <w:r w:rsidRPr="007356EE">
        <w:rPr>
          <w:rFonts w:ascii="Calibri" w:hAnsi="Calibri" w:cs="Calibri"/>
          <w:noProof/>
          <w:sz w:val="18"/>
          <w:szCs w:val="24"/>
        </w:rPr>
        <w:tab/>
        <w:t xml:space="preserve">Sumida Y, Nakayama M, Nagata M, Nakashita S, Suehiro T, Kaizu Y, et al. Carotid artery calcification and atherosclerosis at the initiation of hemodialysis in patients with end-stage renal disease. Clin Nephrol. 2010;73(5):360–9. </w:t>
      </w:r>
    </w:p>
    <w:p w14:paraId="09D887A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1. </w:t>
      </w:r>
      <w:r w:rsidRPr="007356EE">
        <w:rPr>
          <w:rFonts w:ascii="Calibri" w:hAnsi="Calibri" w:cs="Calibri"/>
          <w:noProof/>
          <w:sz w:val="18"/>
          <w:szCs w:val="24"/>
        </w:rPr>
        <w:tab/>
        <w:t xml:space="preserve">Di Iorio BR, Bortone S, Piscopo C, Grimaldi P, Cucciniello E, D’Avanzo E, et al. Cardiac vascular calcification and QT interval in ESRD patients: Is there a link? Blood Purif. 2006;24(5–6):451–9. </w:t>
      </w:r>
    </w:p>
    <w:p w14:paraId="52D8422B"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2. </w:t>
      </w:r>
      <w:r w:rsidRPr="007356EE">
        <w:rPr>
          <w:rFonts w:ascii="Calibri" w:hAnsi="Calibri" w:cs="Calibri"/>
          <w:noProof/>
          <w:sz w:val="18"/>
          <w:szCs w:val="24"/>
        </w:rPr>
        <w:tab/>
        <w:t xml:space="preserve">Raggi P, Boulay A, Chasan-Taber S, Amin N, Dillon M, Burke SK, et al. Cardiac calcification in adult hemodialysis patients: A link between end-stage renal disease and cardiovascular disease? J Am Coll Cardiol. 2002;39(4):695–701. </w:t>
      </w:r>
    </w:p>
    <w:p w14:paraId="4D6F502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3. </w:t>
      </w:r>
      <w:r w:rsidRPr="007356EE">
        <w:rPr>
          <w:rFonts w:ascii="Calibri" w:hAnsi="Calibri" w:cs="Calibri"/>
          <w:noProof/>
          <w:sz w:val="18"/>
          <w:szCs w:val="24"/>
        </w:rPr>
        <w:tab/>
        <w:t xml:space="preserve">Kamiura N, Yamamoto K, Okada S, Sakai M, Fujimori A, N. K, et al. Calcification of the thoracic aorta determined by three-dimensional computed tomography predicts cardiovascular complications in patients undergoing hemodialysis. Int Urol Nephrol. 2014;46(5):993–8. </w:t>
      </w:r>
    </w:p>
    <w:p w14:paraId="42639F0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4. </w:t>
      </w:r>
      <w:r w:rsidRPr="007356EE">
        <w:rPr>
          <w:rFonts w:ascii="Calibri" w:hAnsi="Calibri" w:cs="Calibri"/>
          <w:noProof/>
          <w:sz w:val="18"/>
          <w:szCs w:val="24"/>
        </w:rPr>
        <w:tab/>
        <w:t xml:space="preserve">Sigrist MK, Taal MW, Bungay P, McIntyre CW. Progressive vascular calcification over 2 years is associated with arterial stiffening and increased mortality in patients with stages 4 and 5 chronic kidney disease. Clin J Am Soc Nephrol. 2007;2(6):1241–8. </w:t>
      </w:r>
    </w:p>
    <w:p w14:paraId="02D95AE4"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5. </w:t>
      </w:r>
      <w:r w:rsidRPr="007356EE">
        <w:rPr>
          <w:rFonts w:ascii="Calibri" w:hAnsi="Calibri" w:cs="Calibri"/>
          <w:noProof/>
          <w:sz w:val="18"/>
          <w:szCs w:val="24"/>
        </w:rPr>
        <w:tab/>
        <w:t xml:space="preserve">Nishiura R, Fujimoto S, Sato Y, Yamada K, Hisanaga S, Hara S, et al. Elevated Osteoprotegerin Levels Predict Cardiovascular Events in New Hemodialysis Patients. Am J Nephrol. 2009;29(3):257–63. </w:t>
      </w:r>
    </w:p>
    <w:p w14:paraId="678093E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6. </w:t>
      </w:r>
      <w:r w:rsidRPr="007356EE">
        <w:rPr>
          <w:rFonts w:ascii="Calibri" w:hAnsi="Calibri" w:cs="Calibri"/>
          <w:noProof/>
          <w:sz w:val="18"/>
          <w:szCs w:val="24"/>
        </w:rPr>
        <w:tab/>
        <w:t xml:space="preserve">Viaene L, Behets GJ, Claes K, Meijers B, Blocki F, Brandenburg V, et al. Sclerostin: another bone-related protein related to all-cause mortality in haemodialysis? Nephrol Dial Transplant. 2013;28(12):3024–30. </w:t>
      </w:r>
    </w:p>
    <w:p w14:paraId="4AB6CBCD"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7. </w:t>
      </w:r>
      <w:r w:rsidRPr="007356EE">
        <w:rPr>
          <w:rFonts w:ascii="Calibri" w:hAnsi="Calibri" w:cs="Calibri"/>
          <w:noProof/>
          <w:sz w:val="18"/>
          <w:szCs w:val="24"/>
        </w:rPr>
        <w:tab/>
        <w:t xml:space="preserve">Chen Z, Qureshi AR, Ripsweden J, Wennberg L, Heimburger O, Lindholm B, et al. Vertebral bone density associates with coronary artery calcification and is an independent predictor </w:t>
      </w:r>
      <w:r w:rsidRPr="007356EE">
        <w:rPr>
          <w:rFonts w:ascii="Calibri" w:hAnsi="Calibri" w:cs="Calibri"/>
          <w:noProof/>
          <w:sz w:val="18"/>
          <w:szCs w:val="24"/>
        </w:rPr>
        <w:lastRenderedPageBreak/>
        <w:t xml:space="preserve">of poor outcome in end-stage renal disease patients. Bone. 2016;92:50–7. </w:t>
      </w:r>
    </w:p>
    <w:p w14:paraId="61B561D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8. </w:t>
      </w:r>
      <w:r w:rsidRPr="007356EE">
        <w:rPr>
          <w:rFonts w:ascii="Calibri" w:hAnsi="Calibri" w:cs="Calibri"/>
          <w:noProof/>
          <w:sz w:val="18"/>
          <w:szCs w:val="24"/>
        </w:rPr>
        <w:tab/>
        <w:t xml:space="preserve">Sigrist MK, Levin A, Er L, McIntyre CW. Elevated osteoprotegerin is associated with all-cause mortality in CKD stage 4 and 5 patients in addition to vascular calcification. Nephrol Dial Transplant. 2009;24(10):3157–62. </w:t>
      </w:r>
    </w:p>
    <w:p w14:paraId="06787F28"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69. </w:t>
      </w:r>
      <w:r w:rsidRPr="007356EE">
        <w:rPr>
          <w:rFonts w:ascii="Calibri" w:hAnsi="Calibri" w:cs="Calibri"/>
          <w:noProof/>
          <w:sz w:val="18"/>
          <w:szCs w:val="24"/>
        </w:rPr>
        <w:tab/>
        <w:t xml:space="preserve">Tamei N, Ogawa T, Ishida H, Ando Y, Nitta K. Serum Fibroblast Growth Factor-23 Levels and Progression of Aortic Arch Calcification in Non-Diabetic Patients on Chronic Hemodialysis. J Atheroscler Thromb. 2011;18(3):217–23. </w:t>
      </w:r>
    </w:p>
    <w:p w14:paraId="57B2DE86"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0. </w:t>
      </w:r>
      <w:r w:rsidRPr="007356EE">
        <w:rPr>
          <w:rFonts w:ascii="Calibri" w:hAnsi="Calibri" w:cs="Calibri"/>
          <w:noProof/>
          <w:sz w:val="18"/>
          <w:szCs w:val="24"/>
        </w:rPr>
        <w:tab/>
        <w:t xml:space="preserve">Beddhu S, Baird B, Ma X, Cheung AK, Greene T. Serum alkaline phosphatase and mortality in hemodialysis patients. Clin Nephrol. 2010;74(2):91–6. </w:t>
      </w:r>
    </w:p>
    <w:p w14:paraId="040F8E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1. </w:t>
      </w:r>
      <w:r w:rsidRPr="007356EE">
        <w:rPr>
          <w:rFonts w:ascii="Calibri" w:hAnsi="Calibri" w:cs="Calibri"/>
          <w:noProof/>
          <w:sz w:val="18"/>
          <w:szCs w:val="24"/>
        </w:rPr>
        <w:tab/>
        <w:t xml:space="preserve">Cejka D, Weber M, Diarra D, Reiter T, Kainberger F, Haas M. Inverse association between bone microarchitecture assessed by HR-pQCT and coronary artery calcification in patients with end-stage renal disease. Bone. 2014;64:33–8. </w:t>
      </w:r>
    </w:p>
    <w:p w14:paraId="63ECCD8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2. </w:t>
      </w:r>
      <w:r w:rsidRPr="007356EE">
        <w:rPr>
          <w:rFonts w:ascii="Calibri" w:hAnsi="Calibri" w:cs="Calibri"/>
          <w:noProof/>
          <w:sz w:val="18"/>
          <w:szCs w:val="24"/>
        </w:rPr>
        <w:tab/>
        <w:t xml:space="preserve">Mazzaferro S, Pasquali M, Pugliese F, Barresi G, Carbone I, Francone M, et al. Serum levels of calcification inhibition proteins and coronary artery calcium score: Comparison between transplantation and dialysis. Am J Nephrol. 2007;27(1):75–83. </w:t>
      </w:r>
    </w:p>
    <w:p w14:paraId="0E96BE65"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3. </w:t>
      </w:r>
      <w:r w:rsidRPr="007356EE">
        <w:rPr>
          <w:rFonts w:ascii="Calibri" w:hAnsi="Calibri" w:cs="Calibri"/>
          <w:noProof/>
          <w:sz w:val="18"/>
          <w:szCs w:val="24"/>
        </w:rPr>
        <w:tab/>
        <w:t xml:space="preserve">Stenvinkel P, Wang K, Qureshi AR, Axelsson J, Pecoits-Filho R, Gao P, et al. Low fetuin-A levels are associated with cardiovascular death: Impact of variations in the gene encoding fetuin. Kidney Int. 2005;67(6):2383–92. </w:t>
      </w:r>
    </w:p>
    <w:p w14:paraId="4812DB3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4. </w:t>
      </w:r>
      <w:r w:rsidRPr="007356EE">
        <w:rPr>
          <w:rFonts w:ascii="Calibri" w:hAnsi="Calibri" w:cs="Calibri"/>
          <w:noProof/>
          <w:sz w:val="18"/>
          <w:szCs w:val="24"/>
        </w:rPr>
        <w:tab/>
        <w:t xml:space="preserve">He J, Reilly M, Yang W, Chen J, Go AS, Lash JP, et al. Risk factors for coronary artery calcium among patients with chronic kidney disease (from the Chronic Renal Insufficiency Cohort Study). Am J Cardiol. 2012;110(12):1735–41. </w:t>
      </w:r>
    </w:p>
    <w:p w14:paraId="166FD0FA"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5. </w:t>
      </w:r>
      <w:r w:rsidRPr="007356EE">
        <w:rPr>
          <w:rFonts w:ascii="Calibri" w:hAnsi="Calibri" w:cs="Calibri"/>
          <w:noProof/>
          <w:sz w:val="18"/>
          <w:szCs w:val="24"/>
        </w:rPr>
        <w:tab/>
        <w:t xml:space="preserve">Shu K-H, Tsai I-C, Ho H-C, Wu M-J, Chen C-H, Cheng C-H, et al. Coronary artery calcification in kidney transplant recipients with long-term follow-up. Transplant Proc. 2012;44(3):687–90. </w:t>
      </w:r>
    </w:p>
    <w:p w14:paraId="5AB0C90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6. </w:t>
      </w:r>
      <w:r w:rsidRPr="007356EE">
        <w:rPr>
          <w:rFonts w:ascii="Calibri" w:hAnsi="Calibri" w:cs="Calibri"/>
          <w:noProof/>
          <w:sz w:val="18"/>
          <w:szCs w:val="24"/>
        </w:rPr>
        <w:tab/>
        <w:t xml:space="preserve">Schlieper G, Krüger T, Djuric Z, Damjanovic T, Markovic N, Schurgers LJ, et al. Vascular access calcification predicts mortality in hemodialysis patients. Kidney Int. 2008;74(12):1582–7. </w:t>
      </w:r>
    </w:p>
    <w:p w14:paraId="4B1E0DCE"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7. </w:t>
      </w:r>
      <w:r w:rsidRPr="007356EE">
        <w:rPr>
          <w:rFonts w:ascii="Calibri" w:hAnsi="Calibri" w:cs="Calibri"/>
          <w:noProof/>
          <w:sz w:val="18"/>
          <w:szCs w:val="24"/>
        </w:rPr>
        <w:tab/>
        <w:t xml:space="preserve">M. M, A.-M. D, I. J, H. V, G. G, K. K, et al. A cut-off value of plasma osteoprotegerin level may predict the presence of coronary artery calcifications in chronic kidney disease patients. Nephrol Dial Transplant. 2009;24(11):3389–97. </w:t>
      </w:r>
    </w:p>
    <w:p w14:paraId="5B046B01"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8. </w:t>
      </w:r>
      <w:r w:rsidRPr="007356EE">
        <w:rPr>
          <w:rFonts w:ascii="Calibri" w:hAnsi="Calibri" w:cs="Calibri"/>
          <w:noProof/>
          <w:sz w:val="18"/>
          <w:szCs w:val="24"/>
        </w:rPr>
        <w:tab/>
        <w:t xml:space="preserve">K.F. H, J.J. C, G.M. L, Huybrechts KF, Caro JJ, London GM. Modeling the implications of changes in vascular calcification in patients on hemodialysis. Kidney Int. 2005;67(4):1532–8. </w:t>
      </w:r>
    </w:p>
    <w:p w14:paraId="5389F707"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79. </w:t>
      </w:r>
      <w:r w:rsidRPr="007356EE">
        <w:rPr>
          <w:rFonts w:ascii="Calibri" w:hAnsi="Calibri" w:cs="Calibri"/>
          <w:noProof/>
          <w:sz w:val="18"/>
          <w:szCs w:val="24"/>
        </w:rPr>
        <w:tab/>
        <w:t xml:space="preserve">Joseph Lo Z, Tay WM, Lee Q, Chua JL, Tan GWL, Chandrasekar S, et al. Predictors of radio-cephalic arteriovenous fistulae patency in an Asian population. J Vasc Access. 2016;17(5):411–6. </w:t>
      </w:r>
    </w:p>
    <w:p w14:paraId="6ED6B66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0. </w:t>
      </w:r>
      <w:r w:rsidRPr="007356EE">
        <w:rPr>
          <w:rFonts w:ascii="Calibri" w:hAnsi="Calibri" w:cs="Calibri"/>
          <w:noProof/>
          <w:sz w:val="18"/>
          <w:szCs w:val="24"/>
        </w:rPr>
        <w:tab/>
        <w:t xml:space="preserve">Jung HH, Kim S-W, Han H. Inflammation, mineral metabolism and progressive coronary artery calcification in patients on haemodialysis. Nephrol Dial Transplant. 2006;21(7):1915–20. </w:t>
      </w:r>
    </w:p>
    <w:p w14:paraId="3E21B9EF"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szCs w:val="24"/>
        </w:rPr>
      </w:pPr>
      <w:r w:rsidRPr="007356EE">
        <w:rPr>
          <w:rFonts w:ascii="Calibri" w:hAnsi="Calibri" w:cs="Calibri"/>
          <w:noProof/>
          <w:sz w:val="18"/>
          <w:szCs w:val="24"/>
        </w:rPr>
        <w:t xml:space="preserve">81. </w:t>
      </w:r>
      <w:r w:rsidRPr="007356EE">
        <w:rPr>
          <w:rFonts w:ascii="Calibri" w:hAnsi="Calibri" w:cs="Calibri"/>
          <w:noProof/>
          <w:sz w:val="18"/>
          <w:szCs w:val="24"/>
        </w:rPr>
        <w:tab/>
        <w:t xml:space="preserve">Bellasi A, Veledar E, Ferramosca E, Ratti C, Block G, Raggi P, et al. Markers of vascular disease do not differ in black and white hemodialysis patients despite a different risk profile. Atherosclerosis. 2008;197(1):242–9. </w:t>
      </w:r>
    </w:p>
    <w:p w14:paraId="2EE6D82C" w14:textId="77777777" w:rsidR="007356EE" w:rsidRPr="007356EE" w:rsidRDefault="007356EE" w:rsidP="007356EE">
      <w:pPr>
        <w:widowControl w:val="0"/>
        <w:autoSpaceDE w:val="0"/>
        <w:autoSpaceDN w:val="0"/>
        <w:adjustRightInd w:val="0"/>
        <w:spacing w:line="240" w:lineRule="auto"/>
        <w:ind w:left="640" w:hanging="640"/>
        <w:rPr>
          <w:rFonts w:ascii="Calibri" w:hAnsi="Calibri" w:cs="Calibri"/>
          <w:noProof/>
          <w:sz w:val="18"/>
        </w:rPr>
      </w:pPr>
      <w:r w:rsidRPr="007356EE">
        <w:rPr>
          <w:rFonts w:ascii="Calibri" w:hAnsi="Calibri" w:cs="Calibri"/>
          <w:noProof/>
          <w:sz w:val="18"/>
          <w:szCs w:val="24"/>
        </w:rPr>
        <w:t xml:space="preserve">82. </w:t>
      </w:r>
      <w:r w:rsidRPr="007356EE">
        <w:rPr>
          <w:rFonts w:ascii="Calibri" w:hAnsi="Calibri" w:cs="Calibri"/>
          <w:noProof/>
          <w:sz w:val="18"/>
          <w:szCs w:val="24"/>
        </w:rPr>
        <w:tab/>
        <w:t xml:space="preserve">Chang JH, Ro H, Kim S, Lee HH, Chung W, Jung JY. Study on the relationship between serum 25-hydroxyvitamin D levels and vascular calcification in hemodialysis patients with consideration of seasonal variation in vitamin D levels. Atherosclerosis. 2012;220(2):563–8. </w:t>
      </w:r>
    </w:p>
    <w:p w14:paraId="0CC75958" w14:textId="00E55C5F" w:rsidR="002254BA" w:rsidRPr="0001000C" w:rsidRDefault="002254BA">
      <w:pPr>
        <w:rPr>
          <w:sz w:val="18"/>
          <w:szCs w:val="18"/>
        </w:rPr>
      </w:pPr>
      <w:r w:rsidRPr="0001000C">
        <w:rPr>
          <w:sz w:val="18"/>
          <w:szCs w:val="18"/>
        </w:rPr>
        <w:fldChar w:fldCharType="end"/>
      </w:r>
    </w:p>
    <w:sectPr w:rsidR="002254BA" w:rsidRPr="0001000C" w:rsidSect="00253FDF">
      <w:pgSz w:w="16838" w:h="11906" w:orient="landscape" w:code="9"/>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3ACFBA6" w14:textId="77777777" w:rsidR="00673744" w:rsidRDefault="00673744" w:rsidP="00253FDF">
      <w:pPr>
        <w:spacing w:after="0" w:line="240" w:lineRule="auto"/>
      </w:pPr>
      <w:r>
        <w:separator/>
      </w:r>
    </w:p>
  </w:endnote>
  <w:endnote w:type="continuationSeparator" w:id="0">
    <w:p w14:paraId="530F21C6" w14:textId="77777777" w:rsidR="00673744" w:rsidRDefault="00673744" w:rsidP="00253FD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PMingLiU">
    <w:altName w:val="新細明體"/>
    <w:panose1 w:val="02010601000101010101"/>
    <w:charset w:val="88"/>
    <w:family w:val="roman"/>
    <w:pitch w:val="variable"/>
    <w:sig w:usb0="A00002FF" w:usb1="28CFFCFA" w:usb2="00000016" w:usb3="00000000" w:csb0="00100001" w:csb1="00000000"/>
  </w:font>
  <w:font w:name="Times New Roman">
    <w:panose1 w:val="02020603050405020304"/>
    <w:charset w:val="00"/>
    <w:family w:val="roman"/>
    <w:pitch w:val="variable"/>
    <w:sig w:usb0="E0002EFF" w:usb1="C000785B" w:usb2="00000009" w:usb3="00000000" w:csb0="000001FF" w:csb1="00000000"/>
  </w:font>
  <w:font w:name="Microsoft JhengHei UI">
    <w:panose1 w:val="020B0604030504040204"/>
    <w:charset w:val="88"/>
    <w:family w:val="swiss"/>
    <w:pitch w:val="variable"/>
    <w:sig w:usb0="000002A7" w:usb1="28CF4400" w:usb2="00000016" w:usb3="00000000" w:csb0="00100009" w:csb1="00000000"/>
  </w:font>
  <w:font w:name="Yu Mincho">
    <w:panose1 w:val="02020400000000000000"/>
    <w:charset w:val="80"/>
    <w:family w:val="roman"/>
    <w:pitch w:val="variable"/>
    <w:sig w:usb0="800002E7" w:usb1="2AC7FCFF" w:usb2="00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D23EB6" w14:textId="77777777" w:rsidR="00673744" w:rsidRDefault="00673744" w:rsidP="00253FDF">
      <w:pPr>
        <w:spacing w:after="0" w:line="240" w:lineRule="auto"/>
      </w:pPr>
      <w:r>
        <w:separator/>
      </w:r>
    </w:p>
  </w:footnote>
  <w:footnote w:type="continuationSeparator" w:id="0">
    <w:p w14:paraId="6418F188" w14:textId="77777777" w:rsidR="00673744" w:rsidRDefault="00673744" w:rsidP="00253FDF">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715DB"/>
    <w:rsid w:val="00007E5D"/>
    <w:rsid w:val="0001000C"/>
    <w:rsid w:val="0001238E"/>
    <w:rsid w:val="0001302D"/>
    <w:rsid w:val="00013991"/>
    <w:rsid w:val="00020E70"/>
    <w:rsid w:val="00021FA4"/>
    <w:rsid w:val="00026FE8"/>
    <w:rsid w:val="00031112"/>
    <w:rsid w:val="00046007"/>
    <w:rsid w:val="000638AF"/>
    <w:rsid w:val="00064A2A"/>
    <w:rsid w:val="00065F4B"/>
    <w:rsid w:val="00070955"/>
    <w:rsid w:val="000A1096"/>
    <w:rsid w:val="000A3DEB"/>
    <w:rsid w:val="000A581F"/>
    <w:rsid w:val="000B4526"/>
    <w:rsid w:val="000B7BEC"/>
    <w:rsid w:val="000C2DFD"/>
    <w:rsid w:val="000C3692"/>
    <w:rsid w:val="000C3B96"/>
    <w:rsid w:val="000C436C"/>
    <w:rsid w:val="000D0B37"/>
    <w:rsid w:val="000D49C1"/>
    <w:rsid w:val="000D58B0"/>
    <w:rsid w:val="000D7AB2"/>
    <w:rsid w:val="000E0004"/>
    <w:rsid w:val="000E23B1"/>
    <w:rsid w:val="000F174B"/>
    <w:rsid w:val="000F33AC"/>
    <w:rsid w:val="001075E2"/>
    <w:rsid w:val="001115C2"/>
    <w:rsid w:val="0011300F"/>
    <w:rsid w:val="00123667"/>
    <w:rsid w:val="001367ED"/>
    <w:rsid w:val="0014096F"/>
    <w:rsid w:val="00143AC7"/>
    <w:rsid w:val="00145DA2"/>
    <w:rsid w:val="00153156"/>
    <w:rsid w:val="00154874"/>
    <w:rsid w:val="00156165"/>
    <w:rsid w:val="00156F75"/>
    <w:rsid w:val="00166C48"/>
    <w:rsid w:val="00174FD8"/>
    <w:rsid w:val="001818FE"/>
    <w:rsid w:val="00183CA7"/>
    <w:rsid w:val="00187B22"/>
    <w:rsid w:val="00194B02"/>
    <w:rsid w:val="001A0F01"/>
    <w:rsid w:val="001A2DD9"/>
    <w:rsid w:val="001A4152"/>
    <w:rsid w:val="001A5809"/>
    <w:rsid w:val="001A68A0"/>
    <w:rsid w:val="001B49B8"/>
    <w:rsid w:val="001B5127"/>
    <w:rsid w:val="001C2684"/>
    <w:rsid w:val="001D04CD"/>
    <w:rsid w:val="001D155C"/>
    <w:rsid w:val="001D1EE3"/>
    <w:rsid w:val="001D288C"/>
    <w:rsid w:val="001D348A"/>
    <w:rsid w:val="001D4A6B"/>
    <w:rsid w:val="001D5DAE"/>
    <w:rsid w:val="001E085D"/>
    <w:rsid w:val="001E7A42"/>
    <w:rsid w:val="0021081B"/>
    <w:rsid w:val="002217D5"/>
    <w:rsid w:val="00222660"/>
    <w:rsid w:val="002254BA"/>
    <w:rsid w:val="00231C74"/>
    <w:rsid w:val="00236170"/>
    <w:rsid w:val="00253FDF"/>
    <w:rsid w:val="002554B4"/>
    <w:rsid w:val="00256E78"/>
    <w:rsid w:val="002715DB"/>
    <w:rsid w:val="00280BAE"/>
    <w:rsid w:val="002878BD"/>
    <w:rsid w:val="00297AC3"/>
    <w:rsid w:val="002A59C8"/>
    <w:rsid w:val="002B0010"/>
    <w:rsid w:val="002B1755"/>
    <w:rsid w:val="002B2CA4"/>
    <w:rsid w:val="002C2240"/>
    <w:rsid w:val="002C5294"/>
    <w:rsid w:val="002C7E89"/>
    <w:rsid w:val="002D59BE"/>
    <w:rsid w:val="002E3508"/>
    <w:rsid w:val="002E5DB3"/>
    <w:rsid w:val="002F08FA"/>
    <w:rsid w:val="002F1384"/>
    <w:rsid w:val="003019B3"/>
    <w:rsid w:val="0030354F"/>
    <w:rsid w:val="00311252"/>
    <w:rsid w:val="003209F1"/>
    <w:rsid w:val="003355BA"/>
    <w:rsid w:val="00340965"/>
    <w:rsid w:val="00363928"/>
    <w:rsid w:val="00375B08"/>
    <w:rsid w:val="003767B2"/>
    <w:rsid w:val="00383A8C"/>
    <w:rsid w:val="00383CE4"/>
    <w:rsid w:val="003905DC"/>
    <w:rsid w:val="00391434"/>
    <w:rsid w:val="003927A7"/>
    <w:rsid w:val="003937B9"/>
    <w:rsid w:val="003B2DD1"/>
    <w:rsid w:val="003B3619"/>
    <w:rsid w:val="003C3B35"/>
    <w:rsid w:val="003C4230"/>
    <w:rsid w:val="003D2787"/>
    <w:rsid w:val="003D411F"/>
    <w:rsid w:val="003D605E"/>
    <w:rsid w:val="003E6E8C"/>
    <w:rsid w:val="003F196F"/>
    <w:rsid w:val="003F7AF8"/>
    <w:rsid w:val="00401D66"/>
    <w:rsid w:val="00406254"/>
    <w:rsid w:val="0040788A"/>
    <w:rsid w:val="00407AAD"/>
    <w:rsid w:val="00407FF4"/>
    <w:rsid w:val="00423B70"/>
    <w:rsid w:val="004408F3"/>
    <w:rsid w:val="00442241"/>
    <w:rsid w:val="00457EF0"/>
    <w:rsid w:val="00461B09"/>
    <w:rsid w:val="0046753D"/>
    <w:rsid w:val="004705E8"/>
    <w:rsid w:val="00471A82"/>
    <w:rsid w:val="00480384"/>
    <w:rsid w:val="00490282"/>
    <w:rsid w:val="00497CFC"/>
    <w:rsid w:val="00497FF0"/>
    <w:rsid w:val="004A221E"/>
    <w:rsid w:val="004A5415"/>
    <w:rsid w:val="004A6C70"/>
    <w:rsid w:val="004B10A7"/>
    <w:rsid w:val="004C0529"/>
    <w:rsid w:val="004C4F46"/>
    <w:rsid w:val="004D17F5"/>
    <w:rsid w:val="004E63A6"/>
    <w:rsid w:val="004F635D"/>
    <w:rsid w:val="004F67AA"/>
    <w:rsid w:val="00506247"/>
    <w:rsid w:val="00507002"/>
    <w:rsid w:val="00532072"/>
    <w:rsid w:val="00533048"/>
    <w:rsid w:val="00534C02"/>
    <w:rsid w:val="00544C96"/>
    <w:rsid w:val="00545A0C"/>
    <w:rsid w:val="00554B9A"/>
    <w:rsid w:val="00561EA3"/>
    <w:rsid w:val="00571F59"/>
    <w:rsid w:val="00574FEE"/>
    <w:rsid w:val="005750B9"/>
    <w:rsid w:val="005805C7"/>
    <w:rsid w:val="00583786"/>
    <w:rsid w:val="00595124"/>
    <w:rsid w:val="005974C4"/>
    <w:rsid w:val="005A0852"/>
    <w:rsid w:val="005B11D0"/>
    <w:rsid w:val="005B5B2F"/>
    <w:rsid w:val="005B7675"/>
    <w:rsid w:val="005B7E38"/>
    <w:rsid w:val="005C07F3"/>
    <w:rsid w:val="005C2A7F"/>
    <w:rsid w:val="005C4B20"/>
    <w:rsid w:val="005C7202"/>
    <w:rsid w:val="005D02F1"/>
    <w:rsid w:val="005D6970"/>
    <w:rsid w:val="005E7570"/>
    <w:rsid w:val="005F4F76"/>
    <w:rsid w:val="00603331"/>
    <w:rsid w:val="006154A9"/>
    <w:rsid w:val="00615CA7"/>
    <w:rsid w:val="006172AA"/>
    <w:rsid w:val="00617D7E"/>
    <w:rsid w:val="0064019D"/>
    <w:rsid w:val="00650549"/>
    <w:rsid w:val="00662FB6"/>
    <w:rsid w:val="006647B4"/>
    <w:rsid w:val="0066730B"/>
    <w:rsid w:val="00673744"/>
    <w:rsid w:val="00675E56"/>
    <w:rsid w:val="0068000A"/>
    <w:rsid w:val="00682DE1"/>
    <w:rsid w:val="00684904"/>
    <w:rsid w:val="006862A3"/>
    <w:rsid w:val="00690391"/>
    <w:rsid w:val="006A10CB"/>
    <w:rsid w:val="006A5EC0"/>
    <w:rsid w:val="006B1219"/>
    <w:rsid w:val="006D1FE0"/>
    <w:rsid w:val="006D4556"/>
    <w:rsid w:val="006D72AA"/>
    <w:rsid w:val="006D7EAC"/>
    <w:rsid w:val="006E48CA"/>
    <w:rsid w:val="006E6EA3"/>
    <w:rsid w:val="006F1AEA"/>
    <w:rsid w:val="006F6CFB"/>
    <w:rsid w:val="0070384D"/>
    <w:rsid w:val="0071068A"/>
    <w:rsid w:val="007141D0"/>
    <w:rsid w:val="00721E1D"/>
    <w:rsid w:val="007317E5"/>
    <w:rsid w:val="007356EE"/>
    <w:rsid w:val="007363F9"/>
    <w:rsid w:val="00736E06"/>
    <w:rsid w:val="007400EB"/>
    <w:rsid w:val="00750ECD"/>
    <w:rsid w:val="00751FC4"/>
    <w:rsid w:val="00757478"/>
    <w:rsid w:val="00771035"/>
    <w:rsid w:val="007731BC"/>
    <w:rsid w:val="007757A5"/>
    <w:rsid w:val="00777465"/>
    <w:rsid w:val="007A09FC"/>
    <w:rsid w:val="007B5498"/>
    <w:rsid w:val="007C6E1C"/>
    <w:rsid w:val="007C6E9D"/>
    <w:rsid w:val="007E23B1"/>
    <w:rsid w:val="007F2B55"/>
    <w:rsid w:val="007F3CF8"/>
    <w:rsid w:val="008105E8"/>
    <w:rsid w:val="0081168D"/>
    <w:rsid w:val="00827C46"/>
    <w:rsid w:val="00831293"/>
    <w:rsid w:val="00832F10"/>
    <w:rsid w:val="00833233"/>
    <w:rsid w:val="008344E1"/>
    <w:rsid w:val="00835D6D"/>
    <w:rsid w:val="00842A0D"/>
    <w:rsid w:val="0084717E"/>
    <w:rsid w:val="00851A91"/>
    <w:rsid w:val="00851B52"/>
    <w:rsid w:val="008632FE"/>
    <w:rsid w:val="008633BF"/>
    <w:rsid w:val="008710F1"/>
    <w:rsid w:val="008721E8"/>
    <w:rsid w:val="00881A56"/>
    <w:rsid w:val="00882339"/>
    <w:rsid w:val="00893BF2"/>
    <w:rsid w:val="008B5232"/>
    <w:rsid w:val="008C31CE"/>
    <w:rsid w:val="008D47FC"/>
    <w:rsid w:val="008E07EF"/>
    <w:rsid w:val="008E63E6"/>
    <w:rsid w:val="00904274"/>
    <w:rsid w:val="00910DD7"/>
    <w:rsid w:val="00914CCE"/>
    <w:rsid w:val="0092755F"/>
    <w:rsid w:val="009370FA"/>
    <w:rsid w:val="00937846"/>
    <w:rsid w:val="00940D0B"/>
    <w:rsid w:val="00947332"/>
    <w:rsid w:val="00950D81"/>
    <w:rsid w:val="009709C9"/>
    <w:rsid w:val="0097152E"/>
    <w:rsid w:val="00971916"/>
    <w:rsid w:val="00974A89"/>
    <w:rsid w:val="00976074"/>
    <w:rsid w:val="00980547"/>
    <w:rsid w:val="009836E1"/>
    <w:rsid w:val="0099365C"/>
    <w:rsid w:val="009967B5"/>
    <w:rsid w:val="009A1CCE"/>
    <w:rsid w:val="009B6FE9"/>
    <w:rsid w:val="009B7142"/>
    <w:rsid w:val="009E0A7E"/>
    <w:rsid w:val="009E39F0"/>
    <w:rsid w:val="009E5E2A"/>
    <w:rsid w:val="009E781D"/>
    <w:rsid w:val="009F1E31"/>
    <w:rsid w:val="009F239D"/>
    <w:rsid w:val="009F7078"/>
    <w:rsid w:val="00A00243"/>
    <w:rsid w:val="00A00DB2"/>
    <w:rsid w:val="00A0251C"/>
    <w:rsid w:val="00A161A6"/>
    <w:rsid w:val="00A1731A"/>
    <w:rsid w:val="00A21BC5"/>
    <w:rsid w:val="00A26D43"/>
    <w:rsid w:val="00A43332"/>
    <w:rsid w:val="00A443E0"/>
    <w:rsid w:val="00A52C5A"/>
    <w:rsid w:val="00A53979"/>
    <w:rsid w:val="00A57111"/>
    <w:rsid w:val="00A816AF"/>
    <w:rsid w:val="00A82281"/>
    <w:rsid w:val="00A87149"/>
    <w:rsid w:val="00A94742"/>
    <w:rsid w:val="00AA3327"/>
    <w:rsid w:val="00AA54FA"/>
    <w:rsid w:val="00AB30E1"/>
    <w:rsid w:val="00AB580F"/>
    <w:rsid w:val="00AB6B01"/>
    <w:rsid w:val="00AB74B3"/>
    <w:rsid w:val="00AC00F3"/>
    <w:rsid w:val="00AD15C1"/>
    <w:rsid w:val="00AD7C8F"/>
    <w:rsid w:val="00AE02D5"/>
    <w:rsid w:val="00AF7818"/>
    <w:rsid w:val="00B00869"/>
    <w:rsid w:val="00B018F0"/>
    <w:rsid w:val="00B02CAE"/>
    <w:rsid w:val="00B0322B"/>
    <w:rsid w:val="00B07F57"/>
    <w:rsid w:val="00B13192"/>
    <w:rsid w:val="00B149E9"/>
    <w:rsid w:val="00B15360"/>
    <w:rsid w:val="00B22D20"/>
    <w:rsid w:val="00B27DEC"/>
    <w:rsid w:val="00B441AC"/>
    <w:rsid w:val="00B47F17"/>
    <w:rsid w:val="00B5164F"/>
    <w:rsid w:val="00B52482"/>
    <w:rsid w:val="00B53A5D"/>
    <w:rsid w:val="00B54309"/>
    <w:rsid w:val="00B55754"/>
    <w:rsid w:val="00B5734A"/>
    <w:rsid w:val="00B60193"/>
    <w:rsid w:val="00B62EBB"/>
    <w:rsid w:val="00B66271"/>
    <w:rsid w:val="00B674F4"/>
    <w:rsid w:val="00B7504A"/>
    <w:rsid w:val="00B76D4E"/>
    <w:rsid w:val="00B85E63"/>
    <w:rsid w:val="00B86EC9"/>
    <w:rsid w:val="00B96F88"/>
    <w:rsid w:val="00BA368F"/>
    <w:rsid w:val="00BA381A"/>
    <w:rsid w:val="00BA7C4E"/>
    <w:rsid w:val="00BB4171"/>
    <w:rsid w:val="00BC5481"/>
    <w:rsid w:val="00BD12F5"/>
    <w:rsid w:val="00BE0D67"/>
    <w:rsid w:val="00BE38E7"/>
    <w:rsid w:val="00BF12C1"/>
    <w:rsid w:val="00BF17EF"/>
    <w:rsid w:val="00BF35E4"/>
    <w:rsid w:val="00BF5FF7"/>
    <w:rsid w:val="00C05ACD"/>
    <w:rsid w:val="00C17EB9"/>
    <w:rsid w:val="00C2762F"/>
    <w:rsid w:val="00C3486F"/>
    <w:rsid w:val="00C62F39"/>
    <w:rsid w:val="00C80C51"/>
    <w:rsid w:val="00C9593D"/>
    <w:rsid w:val="00CA2EA9"/>
    <w:rsid w:val="00CC3C27"/>
    <w:rsid w:val="00CC465F"/>
    <w:rsid w:val="00CD5014"/>
    <w:rsid w:val="00CE2584"/>
    <w:rsid w:val="00CE7EAD"/>
    <w:rsid w:val="00CF23FB"/>
    <w:rsid w:val="00D018FA"/>
    <w:rsid w:val="00D05295"/>
    <w:rsid w:val="00D12AC4"/>
    <w:rsid w:val="00D1649A"/>
    <w:rsid w:val="00D17720"/>
    <w:rsid w:val="00D20716"/>
    <w:rsid w:val="00D21C2D"/>
    <w:rsid w:val="00D237A6"/>
    <w:rsid w:val="00D24701"/>
    <w:rsid w:val="00D3066A"/>
    <w:rsid w:val="00D30776"/>
    <w:rsid w:val="00D31632"/>
    <w:rsid w:val="00D40269"/>
    <w:rsid w:val="00D40B40"/>
    <w:rsid w:val="00D43C57"/>
    <w:rsid w:val="00D52351"/>
    <w:rsid w:val="00D57767"/>
    <w:rsid w:val="00D83DF8"/>
    <w:rsid w:val="00D86786"/>
    <w:rsid w:val="00D9342B"/>
    <w:rsid w:val="00D93A18"/>
    <w:rsid w:val="00D953B7"/>
    <w:rsid w:val="00DA5703"/>
    <w:rsid w:val="00DB7295"/>
    <w:rsid w:val="00DC0622"/>
    <w:rsid w:val="00DC0BF9"/>
    <w:rsid w:val="00DC48AB"/>
    <w:rsid w:val="00DC57A2"/>
    <w:rsid w:val="00DD4BD0"/>
    <w:rsid w:val="00DD4EA3"/>
    <w:rsid w:val="00DE7C16"/>
    <w:rsid w:val="00DF1F50"/>
    <w:rsid w:val="00DF2245"/>
    <w:rsid w:val="00DF46CE"/>
    <w:rsid w:val="00E02167"/>
    <w:rsid w:val="00E10BED"/>
    <w:rsid w:val="00E229CE"/>
    <w:rsid w:val="00E31033"/>
    <w:rsid w:val="00E37EC9"/>
    <w:rsid w:val="00E422E7"/>
    <w:rsid w:val="00E43483"/>
    <w:rsid w:val="00E44E0A"/>
    <w:rsid w:val="00E46333"/>
    <w:rsid w:val="00E53328"/>
    <w:rsid w:val="00E56675"/>
    <w:rsid w:val="00E56ED0"/>
    <w:rsid w:val="00E6094B"/>
    <w:rsid w:val="00E6530F"/>
    <w:rsid w:val="00EA0E0D"/>
    <w:rsid w:val="00EA199B"/>
    <w:rsid w:val="00EA3005"/>
    <w:rsid w:val="00EB0EE2"/>
    <w:rsid w:val="00EC209E"/>
    <w:rsid w:val="00EC5C81"/>
    <w:rsid w:val="00ED014A"/>
    <w:rsid w:val="00ED39C7"/>
    <w:rsid w:val="00EE6FAD"/>
    <w:rsid w:val="00F03FD6"/>
    <w:rsid w:val="00F04C8E"/>
    <w:rsid w:val="00F22CD5"/>
    <w:rsid w:val="00F27BBE"/>
    <w:rsid w:val="00F37CFC"/>
    <w:rsid w:val="00F4727C"/>
    <w:rsid w:val="00F51717"/>
    <w:rsid w:val="00F52310"/>
    <w:rsid w:val="00F55474"/>
    <w:rsid w:val="00F56880"/>
    <w:rsid w:val="00F67549"/>
    <w:rsid w:val="00F7037F"/>
    <w:rsid w:val="00F73041"/>
    <w:rsid w:val="00F83984"/>
    <w:rsid w:val="00F83DE2"/>
    <w:rsid w:val="00F87178"/>
    <w:rsid w:val="00F96242"/>
    <w:rsid w:val="00FA096F"/>
    <w:rsid w:val="00FA3329"/>
    <w:rsid w:val="00FA62CB"/>
    <w:rsid w:val="00FC372D"/>
    <w:rsid w:val="00FC37D8"/>
    <w:rsid w:val="00FC4204"/>
    <w:rsid w:val="00FC5EDF"/>
    <w:rsid w:val="00FC6AF3"/>
    <w:rsid w:val="00FC7756"/>
    <w:rsid w:val="00FD7C42"/>
    <w:rsid w:val="00FF2B52"/>
    <w:rsid w:val="00FF2D40"/>
    <w:rsid w:val="00FF629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1D505C"/>
  <w15:chartTrackingRefBased/>
  <w15:docId w15:val="{ECD4622C-2F0D-4019-ADC9-3BEE72F3F2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a4"/>
    <w:uiPriority w:val="99"/>
    <w:unhideWhenUsed/>
    <w:rsid w:val="00253FDF"/>
    <w:pPr>
      <w:tabs>
        <w:tab w:val="center" w:pos="4680"/>
        <w:tab w:val="right" w:pos="9360"/>
      </w:tabs>
      <w:spacing w:after="0" w:line="240" w:lineRule="auto"/>
    </w:pPr>
  </w:style>
  <w:style w:type="character" w:customStyle="1" w:styleId="a4">
    <w:name w:val="頁首 字元"/>
    <w:basedOn w:val="a0"/>
    <w:link w:val="a3"/>
    <w:uiPriority w:val="99"/>
    <w:rsid w:val="00253FDF"/>
  </w:style>
  <w:style w:type="paragraph" w:styleId="a5">
    <w:name w:val="footer"/>
    <w:basedOn w:val="a"/>
    <w:link w:val="a6"/>
    <w:uiPriority w:val="99"/>
    <w:unhideWhenUsed/>
    <w:rsid w:val="00253FDF"/>
    <w:pPr>
      <w:tabs>
        <w:tab w:val="center" w:pos="4680"/>
        <w:tab w:val="right" w:pos="9360"/>
      </w:tabs>
      <w:spacing w:after="0" w:line="240" w:lineRule="auto"/>
    </w:pPr>
  </w:style>
  <w:style w:type="character" w:customStyle="1" w:styleId="a6">
    <w:name w:val="頁尾 字元"/>
    <w:basedOn w:val="a0"/>
    <w:link w:val="a5"/>
    <w:uiPriority w:val="99"/>
    <w:rsid w:val="00253FDF"/>
  </w:style>
  <w:style w:type="table" w:styleId="a7">
    <w:name w:val="Table Grid"/>
    <w:basedOn w:val="a1"/>
    <w:uiPriority w:val="39"/>
    <w:rsid w:val="00253F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2">
    <w:name w:val="Plain Table 2"/>
    <w:basedOn w:val="a1"/>
    <w:uiPriority w:val="42"/>
    <w:rsid w:val="00253FD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a8">
    <w:name w:val="List Paragraph"/>
    <w:basedOn w:val="a"/>
    <w:uiPriority w:val="34"/>
    <w:qFormat/>
    <w:rsid w:val="002F1384"/>
    <w:pPr>
      <w:ind w:left="720"/>
      <w:contextualSpacing/>
    </w:pPr>
  </w:style>
  <w:style w:type="paragraph" w:styleId="a9">
    <w:name w:val="Balloon Text"/>
    <w:basedOn w:val="a"/>
    <w:link w:val="aa"/>
    <w:uiPriority w:val="99"/>
    <w:semiHidden/>
    <w:unhideWhenUsed/>
    <w:rsid w:val="00E6530F"/>
    <w:pPr>
      <w:spacing w:after="0" w:line="240" w:lineRule="auto"/>
    </w:pPr>
    <w:rPr>
      <w:rFonts w:ascii="Microsoft JhengHei UI" w:eastAsia="Microsoft JhengHei UI"/>
      <w:sz w:val="18"/>
      <w:szCs w:val="18"/>
    </w:rPr>
  </w:style>
  <w:style w:type="character" w:customStyle="1" w:styleId="aa">
    <w:name w:val="註解方塊文字 字元"/>
    <w:basedOn w:val="a0"/>
    <w:link w:val="a9"/>
    <w:uiPriority w:val="99"/>
    <w:semiHidden/>
    <w:rsid w:val="00E6530F"/>
    <w:rPr>
      <w:rFonts w:ascii="Microsoft JhengHei UI" w:eastAsia="Microsoft JhengHei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3501052">
      <w:bodyDiv w:val="1"/>
      <w:marLeft w:val="0"/>
      <w:marRight w:val="0"/>
      <w:marTop w:val="0"/>
      <w:marBottom w:val="0"/>
      <w:divBdr>
        <w:top w:val="none" w:sz="0" w:space="0" w:color="auto"/>
        <w:left w:val="none" w:sz="0" w:space="0" w:color="auto"/>
        <w:bottom w:val="none" w:sz="0" w:space="0" w:color="auto"/>
        <w:right w:val="none" w:sz="0" w:space="0" w:color="auto"/>
      </w:divBdr>
    </w:div>
    <w:div w:id="440608114">
      <w:bodyDiv w:val="1"/>
      <w:marLeft w:val="0"/>
      <w:marRight w:val="0"/>
      <w:marTop w:val="0"/>
      <w:marBottom w:val="0"/>
      <w:divBdr>
        <w:top w:val="none" w:sz="0" w:space="0" w:color="auto"/>
        <w:left w:val="none" w:sz="0" w:space="0" w:color="auto"/>
        <w:bottom w:val="none" w:sz="0" w:space="0" w:color="auto"/>
        <w:right w:val="none" w:sz="0" w:space="0" w:color="auto"/>
      </w:divBdr>
    </w:div>
    <w:div w:id="509494715">
      <w:bodyDiv w:val="1"/>
      <w:marLeft w:val="0"/>
      <w:marRight w:val="0"/>
      <w:marTop w:val="0"/>
      <w:marBottom w:val="0"/>
      <w:divBdr>
        <w:top w:val="none" w:sz="0" w:space="0" w:color="auto"/>
        <w:left w:val="none" w:sz="0" w:space="0" w:color="auto"/>
        <w:bottom w:val="none" w:sz="0" w:space="0" w:color="auto"/>
        <w:right w:val="none" w:sz="0" w:space="0" w:color="auto"/>
      </w:divBdr>
    </w:div>
    <w:div w:id="672494453">
      <w:bodyDiv w:val="1"/>
      <w:marLeft w:val="0"/>
      <w:marRight w:val="0"/>
      <w:marTop w:val="0"/>
      <w:marBottom w:val="0"/>
      <w:divBdr>
        <w:top w:val="none" w:sz="0" w:space="0" w:color="auto"/>
        <w:left w:val="none" w:sz="0" w:space="0" w:color="auto"/>
        <w:bottom w:val="none" w:sz="0" w:space="0" w:color="auto"/>
        <w:right w:val="none" w:sz="0" w:space="0" w:color="auto"/>
      </w:divBdr>
    </w:div>
    <w:div w:id="719017332">
      <w:bodyDiv w:val="1"/>
      <w:marLeft w:val="0"/>
      <w:marRight w:val="0"/>
      <w:marTop w:val="0"/>
      <w:marBottom w:val="0"/>
      <w:divBdr>
        <w:top w:val="none" w:sz="0" w:space="0" w:color="auto"/>
        <w:left w:val="none" w:sz="0" w:space="0" w:color="auto"/>
        <w:bottom w:val="none" w:sz="0" w:space="0" w:color="auto"/>
        <w:right w:val="none" w:sz="0" w:space="0" w:color="auto"/>
      </w:divBdr>
    </w:div>
    <w:div w:id="954099633">
      <w:bodyDiv w:val="1"/>
      <w:marLeft w:val="0"/>
      <w:marRight w:val="0"/>
      <w:marTop w:val="0"/>
      <w:marBottom w:val="0"/>
      <w:divBdr>
        <w:top w:val="none" w:sz="0" w:space="0" w:color="auto"/>
        <w:left w:val="none" w:sz="0" w:space="0" w:color="auto"/>
        <w:bottom w:val="none" w:sz="0" w:space="0" w:color="auto"/>
        <w:right w:val="none" w:sz="0" w:space="0" w:color="auto"/>
      </w:divBdr>
    </w:div>
    <w:div w:id="1023483125">
      <w:bodyDiv w:val="1"/>
      <w:marLeft w:val="0"/>
      <w:marRight w:val="0"/>
      <w:marTop w:val="0"/>
      <w:marBottom w:val="0"/>
      <w:divBdr>
        <w:top w:val="none" w:sz="0" w:space="0" w:color="auto"/>
        <w:left w:val="none" w:sz="0" w:space="0" w:color="auto"/>
        <w:bottom w:val="none" w:sz="0" w:space="0" w:color="auto"/>
        <w:right w:val="none" w:sz="0" w:space="0" w:color="auto"/>
      </w:divBdr>
    </w:div>
    <w:div w:id="1050152009">
      <w:bodyDiv w:val="1"/>
      <w:marLeft w:val="0"/>
      <w:marRight w:val="0"/>
      <w:marTop w:val="0"/>
      <w:marBottom w:val="0"/>
      <w:divBdr>
        <w:top w:val="none" w:sz="0" w:space="0" w:color="auto"/>
        <w:left w:val="none" w:sz="0" w:space="0" w:color="auto"/>
        <w:bottom w:val="none" w:sz="0" w:space="0" w:color="auto"/>
        <w:right w:val="none" w:sz="0" w:space="0" w:color="auto"/>
      </w:divBdr>
    </w:div>
    <w:div w:id="1254584283">
      <w:bodyDiv w:val="1"/>
      <w:marLeft w:val="0"/>
      <w:marRight w:val="0"/>
      <w:marTop w:val="0"/>
      <w:marBottom w:val="0"/>
      <w:divBdr>
        <w:top w:val="none" w:sz="0" w:space="0" w:color="auto"/>
        <w:left w:val="none" w:sz="0" w:space="0" w:color="auto"/>
        <w:bottom w:val="none" w:sz="0" w:space="0" w:color="auto"/>
        <w:right w:val="none" w:sz="0" w:space="0" w:color="auto"/>
      </w:divBdr>
    </w:div>
    <w:div w:id="1332876373">
      <w:bodyDiv w:val="1"/>
      <w:marLeft w:val="0"/>
      <w:marRight w:val="0"/>
      <w:marTop w:val="0"/>
      <w:marBottom w:val="0"/>
      <w:divBdr>
        <w:top w:val="none" w:sz="0" w:space="0" w:color="auto"/>
        <w:left w:val="none" w:sz="0" w:space="0" w:color="auto"/>
        <w:bottom w:val="none" w:sz="0" w:space="0" w:color="auto"/>
        <w:right w:val="none" w:sz="0" w:space="0" w:color="auto"/>
      </w:divBdr>
    </w:div>
    <w:div w:id="1424298979">
      <w:bodyDiv w:val="1"/>
      <w:marLeft w:val="0"/>
      <w:marRight w:val="0"/>
      <w:marTop w:val="0"/>
      <w:marBottom w:val="0"/>
      <w:divBdr>
        <w:top w:val="none" w:sz="0" w:space="0" w:color="auto"/>
        <w:left w:val="none" w:sz="0" w:space="0" w:color="auto"/>
        <w:bottom w:val="none" w:sz="0" w:space="0" w:color="auto"/>
        <w:right w:val="none" w:sz="0" w:space="0" w:color="auto"/>
      </w:divBdr>
    </w:div>
    <w:div w:id="1514955987">
      <w:bodyDiv w:val="1"/>
      <w:marLeft w:val="0"/>
      <w:marRight w:val="0"/>
      <w:marTop w:val="0"/>
      <w:marBottom w:val="0"/>
      <w:divBdr>
        <w:top w:val="none" w:sz="0" w:space="0" w:color="auto"/>
        <w:left w:val="none" w:sz="0" w:space="0" w:color="auto"/>
        <w:bottom w:val="none" w:sz="0" w:space="0" w:color="auto"/>
        <w:right w:val="none" w:sz="0" w:space="0" w:color="auto"/>
      </w:divBdr>
    </w:div>
    <w:div w:id="1666279924">
      <w:bodyDiv w:val="1"/>
      <w:marLeft w:val="0"/>
      <w:marRight w:val="0"/>
      <w:marTop w:val="0"/>
      <w:marBottom w:val="0"/>
      <w:divBdr>
        <w:top w:val="none" w:sz="0" w:space="0" w:color="auto"/>
        <w:left w:val="none" w:sz="0" w:space="0" w:color="auto"/>
        <w:bottom w:val="none" w:sz="0" w:space="0" w:color="auto"/>
        <w:right w:val="none" w:sz="0" w:space="0" w:color="auto"/>
      </w:divBdr>
    </w:div>
    <w:div w:id="1732922592">
      <w:bodyDiv w:val="1"/>
      <w:marLeft w:val="0"/>
      <w:marRight w:val="0"/>
      <w:marTop w:val="0"/>
      <w:marBottom w:val="0"/>
      <w:divBdr>
        <w:top w:val="none" w:sz="0" w:space="0" w:color="auto"/>
        <w:left w:val="none" w:sz="0" w:space="0" w:color="auto"/>
        <w:bottom w:val="none" w:sz="0" w:space="0" w:color="auto"/>
        <w:right w:val="none" w:sz="0" w:space="0" w:color="auto"/>
      </w:divBdr>
    </w:div>
    <w:div w:id="1759864225">
      <w:bodyDiv w:val="1"/>
      <w:marLeft w:val="0"/>
      <w:marRight w:val="0"/>
      <w:marTop w:val="0"/>
      <w:marBottom w:val="0"/>
      <w:divBdr>
        <w:top w:val="none" w:sz="0" w:space="0" w:color="auto"/>
        <w:left w:val="none" w:sz="0" w:space="0" w:color="auto"/>
        <w:bottom w:val="none" w:sz="0" w:space="0" w:color="auto"/>
        <w:right w:val="none" w:sz="0" w:space="0" w:color="auto"/>
      </w:divBdr>
    </w:div>
    <w:div w:id="1926765565">
      <w:bodyDiv w:val="1"/>
      <w:marLeft w:val="0"/>
      <w:marRight w:val="0"/>
      <w:marTop w:val="0"/>
      <w:marBottom w:val="0"/>
      <w:divBdr>
        <w:top w:val="none" w:sz="0" w:space="0" w:color="auto"/>
        <w:left w:val="none" w:sz="0" w:space="0" w:color="auto"/>
        <w:bottom w:val="none" w:sz="0" w:space="0" w:color="auto"/>
        <w:right w:val="none" w:sz="0" w:space="0" w:color="auto"/>
      </w:divBdr>
    </w:div>
    <w:div w:id="1958366125">
      <w:bodyDiv w:val="1"/>
      <w:marLeft w:val="0"/>
      <w:marRight w:val="0"/>
      <w:marTop w:val="0"/>
      <w:marBottom w:val="0"/>
      <w:divBdr>
        <w:top w:val="none" w:sz="0" w:space="0" w:color="auto"/>
        <w:left w:val="none" w:sz="0" w:space="0" w:color="auto"/>
        <w:bottom w:val="none" w:sz="0" w:space="0" w:color="auto"/>
        <w:right w:val="none" w:sz="0" w:space="0" w:color="auto"/>
      </w:divBdr>
    </w:div>
    <w:div w:id="1969969273">
      <w:bodyDiv w:val="1"/>
      <w:marLeft w:val="0"/>
      <w:marRight w:val="0"/>
      <w:marTop w:val="0"/>
      <w:marBottom w:val="0"/>
      <w:divBdr>
        <w:top w:val="none" w:sz="0" w:space="0" w:color="auto"/>
        <w:left w:val="none" w:sz="0" w:space="0" w:color="auto"/>
        <w:bottom w:val="none" w:sz="0" w:space="0" w:color="auto"/>
        <w:right w:val="none" w:sz="0" w:space="0" w:color="auto"/>
      </w:divBdr>
    </w:div>
    <w:div w:id="2063749944">
      <w:bodyDiv w:val="1"/>
      <w:marLeft w:val="0"/>
      <w:marRight w:val="0"/>
      <w:marTop w:val="0"/>
      <w:marBottom w:val="0"/>
      <w:divBdr>
        <w:top w:val="none" w:sz="0" w:space="0" w:color="auto"/>
        <w:left w:val="none" w:sz="0" w:space="0" w:color="auto"/>
        <w:bottom w:val="none" w:sz="0" w:space="0" w:color="auto"/>
        <w:right w:val="none" w:sz="0" w:space="0" w:color="auto"/>
      </w:divBdr>
    </w:div>
    <w:div w:id="208949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79586A-1FA6-4CC1-9EF4-5C1C9B1AC9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10</TotalTime>
  <Pages>34</Pages>
  <Words>52384</Words>
  <Characters>298593</Characters>
  <Application>Microsoft Office Word</Application>
  <DocSecurity>0</DocSecurity>
  <Lines>2488</Lines>
  <Paragraphs>700</Paragraphs>
  <ScaleCrop>false</ScaleCrop>
  <Company/>
  <LinksUpToDate>false</LinksUpToDate>
  <CharactersWithSpaces>3502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tricia</dc:creator>
  <cp:keywords/>
  <dc:description/>
  <cp:lastModifiedBy>patricia</cp:lastModifiedBy>
  <cp:revision>325</cp:revision>
  <cp:lastPrinted>2021-03-02T05:34:00Z</cp:lastPrinted>
  <dcterms:created xsi:type="dcterms:W3CDTF">2021-02-23T06:20:00Z</dcterms:created>
  <dcterms:modified xsi:type="dcterms:W3CDTF">2021-03-07T1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vancouver</vt:lpwstr>
  </property>
  <property fmtid="{D5CDD505-2E9C-101B-9397-08002B2CF9AE}" pid="24" name="Mendeley Unique User Id_1">
    <vt:lpwstr>3996fffb-7082-3275-bcb8-601afa59516c</vt:lpwstr>
  </property>
</Properties>
</file>